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E5852" w14:textId="725A5881" w:rsidR="00DB7C91" w:rsidRDefault="00CE4B6B" w:rsidP="00F9636D">
      <w:pPr>
        <w:spacing w:after="0" w:line="480" w:lineRule="auto"/>
        <w:jc w:val="center"/>
        <w:rPr>
          <w:rFonts w:ascii="Times New Roman" w:hAnsi="Times New Roman" w:cs="Times New Roman"/>
          <w:b/>
          <w:sz w:val="24"/>
          <w:szCs w:val="24"/>
        </w:rPr>
      </w:pPr>
      <w:r w:rsidRPr="00EC0BAA">
        <w:rPr>
          <w:rFonts w:ascii="Times New Roman" w:hAnsi="Times New Roman" w:cs="Times New Roman"/>
          <w:b/>
          <w:sz w:val="24"/>
          <w:szCs w:val="24"/>
        </w:rPr>
        <w:t>Children and adults both learn motor sequences</w:t>
      </w:r>
      <w:r w:rsidR="001A14E2">
        <w:rPr>
          <w:rFonts w:ascii="Times New Roman" w:hAnsi="Times New Roman" w:cs="Times New Roman"/>
          <w:b/>
          <w:sz w:val="24"/>
          <w:szCs w:val="24"/>
        </w:rPr>
        <w:t xml:space="preserve"> quickly</w:t>
      </w:r>
      <w:r w:rsidRPr="00EC0BAA">
        <w:rPr>
          <w:rFonts w:ascii="Times New Roman" w:hAnsi="Times New Roman" w:cs="Times New Roman"/>
          <w:b/>
          <w:sz w:val="24"/>
          <w:szCs w:val="24"/>
        </w:rPr>
        <w:t>, but do so differently</w:t>
      </w:r>
    </w:p>
    <w:p w14:paraId="68A0AB77" w14:textId="65D1D31B" w:rsidR="00D07DC7" w:rsidRPr="00DA613C" w:rsidRDefault="00D07DC7" w:rsidP="001262E1">
      <w:pPr>
        <w:spacing w:after="0" w:line="480" w:lineRule="auto"/>
        <w:jc w:val="center"/>
        <w:rPr>
          <w:rFonts w:ascii="Times New Roman" w:hAnsi="Times New Roman" w:cs="Times New Roman"/>
          <w:b/>
          <w:sz w:val="20"/>
          <w:szCs w:val="20"/>
        </w:rPr>
      </w:pPr>
      <w:r w:rsidRPr="00DA613C">
        <w:rPr>
          <w:rFonts w:ascii="Times New Roman" w:hAnsi="Times New Roman" w:cs="Times New Roman"/>
          <w:b/>
          <w:sz w:val="20"/>
          <w:szCs w:val="20"/>
        </w:rPr>
        <w:t>Yue Du</w:t>
      </w:r>
      <w:r w:rsidR="00F3146F" w:rsidRPr="00F3146F">
        <w:rPr>
          <w:rFonts w:ascii="Times New Roman" w:hAnsi="Times New Roman" w:cs="Times New Roman"/>
          <w:b/>
          <w:sz w:val="20"/>
          <w:szCs w:val="20"/>
          <w:vertAlign w:val="superscript"/>
        </w:rPr>
        <w:t>1</w:t>
      </w:r>
      <w:r w:rsidR="00471963">
        <w:rPr>
          <w:rFonts w:ascii="Times New Roman" w:hAnsi="Times New Roman" w:cs="Times New Roman"/>
          <w:b/>
          <w:sz w:val="20"/>
          <w:szCs w:val="20"/>
        </w:rPr>
        <w:t>,</w:t>
      </w:r>
      <w:r w:rsidRPr="00DA613C">
        <w:rPr>
          <w:rFonts w:ascii="Times New Roman" w:hAnsi="Times New Roman" w:cs="Times New Roman"/>
          <w:b/>
          <w:sz w:val="20"/>
          <w:szCs w:val="20"/>
        </w:rPr>
        <w:t xml:space="preserve"> Nadia </w:t>
      </w:r>
      <w:r w:rsidR="00EC5EAF" w:rsidRPr="00DA613C">
        <w:rPr>
          <w:rFonts w:ascii="Times New Roman" w:hAnsi="Times New Roman" w:cs="Times New Roman"/>
          <w:b/>
          <w:sz w:val="20"/>
          <w:szCs w:val="20"/>
        </w:rPr>
        <w:t>Valentini</w:t>
      </w:r>
      <w:r w:rsidR="00364B4F">
        <w:rPr>
          <w:rFonts w:ascii="Times New Roman" w:hAnsi="Times New Roman" w:cs="Times New Roman"/>
          <w:b/>
          <w:sz w:val="20"/>
          <w:szCs w:val="20"/>
          <w:vertAlign w:val="superscript"/>
        </w:rPr>
        <w:t>2</w:t>
      </w:r>
      <w:r w:rsidR="00471963">
        <w:rPr>
          <w:rFonts w:ascii="Times New Roman" w:hAnsi="Times New Roman" w:cs="Times New Roman"/>
          <w:b/>
          <w:sz w:val="20"/>
          <w:szCs w:val="20"/>
        </w:rPr>
        <w:t>,</w:t>
      </w:r>
      <w:r w:rsidRPr="00DA613C">
        <w:rPr>
          <w:rFonts w:ascii="Times New Roman" w:hAnsi="Times New Roman" w:cs="Times New Roman"/>
          <w:b/>
          <w:sz w:val="20"/>
          <w:szCs w:val="20"/>
        </w:rPr>
        <w:t xml:space="preserve"> Min </w:t>
      </w:r>
      <w:proofErr w:type="spellStart"/>
      <w:r w:rsidRPr="00DA613C">
        <w:rPr>
          <w:rFonts w:ascii="Times New Roman" w:hAnsi="Times New Roman" w:cs="Times New Roman"/>
          <w:b/>
          <w:sz w:val="20"/>
          <w:szCs w:val="20"/>
        </w:rPr>
        <w:t>Joo</w:t>
      </w:r>
      <w:proofErr w:type="spellEnd"/>
      <w:r w:rsidRPr="00DA613C">
        <w:rPr>
          <w:rFonts w:ascii="Times New Roman" w:hAnsi="Times New Roman" w:cs="Times New Roman"/>
          <w:b/>
          <w:sz w:val="20"/>
          <w:szCs w:val="20"/>
        </w:rPr>
        <w:t xml:space="preserve"> </w:t>
      </w:r>
      <w:r w:rsidR="00EC5EAF" w:rsidRPr="00DA613C">
        <w:rPr>
          <w:rFonts w:ascii="Times New Roman" w:hAnsi="Times New Roman" w:cs="Times New Roman"/>
          <w:b/>
          <w:sz w:val="20"/>
          <w:szCs w:val="20"/>
        </w:rPr>
        <w:t>Kim</w:t>
      </w:r>
      <w:r w:rsidR="00364B4F">
        <w:rPr>
          <w:rFonts w:ascii="Times New Roman" w:hAnsi="Times New Roman" w:cs="Times New Roman"/>
          <w:b/>
          <w:sz w:val="20"/>
          <w:szCs w:val="20"/>
          <w:vertAlign w:val="superscript"/>
        </w:rPr>
        <w:t>3</w:t>
      </w:r>
      <w:proofErr w:type="gramStart"/>
      <w:r w:rsidR="00354F22">
        <w:rPr>
          <w:rFonts w:ascii="Times New Roman" w:hAnsi="Times New Roman" w:cs="Times New Roman"/>
          <w:b/>
          <w:sz w:val="20"/>
          <w:szCs w:val="20"/>
          <w:vertAlign w:val="superscript"/>
        </w:rPr>
        <w:t>,</w:t>
      </w:r>
      <w:r w:rsidR="00364B4F">
        <w:rPr>
          <w:rFonts w:ascii="Times New Roman" w:hAnsi="Times New Roman" w:cs="Times New Roman"/>
          <w:b/>
          <w:sz w:val="20"/>
          <w:szCs w:val="20"/>
          <w:vertAlign w:val="superscript"/>
        </w:rPr>
        <w:t>4</w:t>
      </w:r>
      <w:proofErr w:type="gramEnd"/>
      <w:r w:rsidR="00471963">
        <w:rPr>
          <w:rFonts w:ascii="Times New Roman" w:hAnsi="Times New Roman" w:cs="Times New Roman"/>
          <w:b/>
          <w:sz w:val="20"/>
          <w:szCs w:val="20"/>
        </w:rPr>
        <w:t>,</w:t>
      </w:r>
      <w:r w:rsidRPr="00DA613C">
        <w:rPr>
          <w:rFonts w:ascii="Times New Roman" w:hAnsi="Times New Roman" w:cs="Times New Roman"/>
          <w:b/>
          <w:sz w:val="20"/>
          <w:szCs w:val="20"/>
        </w:rPr>
        <w:t xml:space="preserve"> Jill </w:t>
      </w:r>
      <w:r w:rsidR="00354F22" w:rsidRPr="00DA613C">
        <w:rPr>
          <w:rFonts w:ascii="Times New Roman" w:hAnsi="Times New Roman" w:cs="Times New Roman"/>
          <w:b/>
          <w:sz w:val="20"/>
          <w:szCs w:val="20"/>
        </w:rPr>
        <w:t>Whitall</w:t>
      </w:r>
      <w:r w:rsidR="00364B4F">
        <w:rPr>
          <w:rFonts w:ascii="Times New Roman" w:hAnsi="Times New Roman" w:cs="Times New Roman"/>
          <w:b/>
          <w:sz w:val="20"/>
          <w:szCs w:val="20"/>
          <w:vertAlign w:val="superscript"/>
        </w:rPr>
        <w:t>5</w:t>
      </w:r>
      <w:r w:rsidR="00C96AE4">
        <w:rPr>
          <w:rFonts w:ascii="Times New Roman" w:hAnsi="Times New Roman" w:cs="Times New Roman"/>
          <w:b/>
          <w:sz w:val="20"/>
          <w:szCs w:val="20"/>
          <w:vertAlign w:val="superscript"/>
        </w:rPr>
        <w:t>,</w:t>
      </w:r>
      <w:r w:rsidR="00364B4F">
        <w:rPr>
          <w:rFonts w:ascii="Times New Roman" w:hAnsi="Times New Roman" w:cs="Times New Roman"/>
          <w:b/>
          <w:sz w:val="20"/>
          <w:szCs w:val="20"/>
          <w:vertAlign w:val="superscript"/>
        </w:rPr>
        <w:t>6</w:t>
      </w:r>
      <w:r w:rsidR="00471963">
        <w:rPr>
          <w:rFonts w:ascii="Times New Roman" w:hAnsi="Times New Roman" w:cs="Times New Roman"/>
          <w:b/>
          <w:sz w:val="20"/>
          <w:szCs w:val="20"/>
        </w:rPr>
        <w:t>,</w:t>
      </w:r>
      <w:r w:rsidRPr="00DA613C">
        <w:rPr>
          <w:rFonts w:ascii="Times New Roman" w:hAnsi="Times New Roman" w:cs="Times New Roman"/>
          <w:b/>
          <w:sz w:val="20"/>
          <w:szCs w:val="20"/>
        </w:rPr>
        <w:t xml:space="preserve"> Jane </w:t>
      </w:r>
      <w:r w:rsidR="00E109BD">
        <w:rPr>
          <w:rFonts w:ascii="Times New Roman" w:hAnsi="Times New Roman" w:cs="Times New Roman"/>
          <w:b/>
          <w:sz w:val="20"/>
          <w:szCs w:val="20"/>
        </w:rPr>
        <w:t xml:space="preserve">E. </w:t>
      </w:r>
      <w:r w:rsidRPr="00DA613C">
        <w:rPr>
          <w:rFonts w:ascii="Times New Roman" w:hAnsi="Times New Roman" w:cs="Times New Roman"/>
          <w:b/>
          <w:sz w:val="20"/>
          <w:szCs w:val="20"/>
        </w:rPr>
        <w:t>Clark</w:t>
      </w:r>
      <w:r w:rsidR="00F3146F" w:rsidRPr="00F3146F">
        <w:rPr>
          <w:rFonts w:ascii="Times New Roman" w:hAnsi="Times New Roman" w:cs="Times New Roman"/>
          <w:b/>
          <w:sz w:val="20"/>
          <w:szCs w:val="20"/>
          <w:vertAlign w:val="superscript"/>
        </w:rPr>
        <w:t>1</w:t>
      </w:r>
      <w:r w:rsidR="00F3146F">
        <w:rPr>
          <w:rFonts w:ascii="Times New Roman" w:hAnsi="Times New Roman" w:cs="Times New Roman"/>
          <w:b/>
          <w:sz w:val="20"/>
          <w:szCs w:val="20"/>
          <w:vertAlign w:val="superscript"/>
        </w:rPr>
        <w:t>,</w:t>
      </w:r>
      <w:r w:rsidR="00364B4F">
        <w:rPr>
          <w:rFonts w:ascii="Times New Roman" w:hAnsi="Times New Roman" w:cs="Times New Roman"/>
          <w:b/>
          <w:sz w:val="20"/>
          <w:szCs w:val="20"/>
          <w:vertAlign w:val="superscript"/>
        </w:rPr>
        <w:t>7</w:t>
      </w:r>
      <w:r w:rsidR="00471963">
        <w:rPr>
          <w:rFonts w:ascii="Times New Roman" w:hAnsi="Times New Roman" w:cs="Times New Roman"/>
          <w:b/>
          <w:sz w:val="20"/>
          <w:szCs w:val="20"/>
          <w:vertAlign w:val="superscript"/>
        </w:rPr>
        <w:t>,*</w:t>
      </w:r>
    </w:p>
    <w:p w14:paraId="76DEE299" w14:textId="6568817A" w:rsidR="00F3146F" w:rsidRDefault="00F3146F" w:rsidP="000F5F35">
      <w:pPr>
        <w:pStyle w:val="ListParagraph"/>
        <w:spacing w:after="0" w:line="240" w:lineRule="auto"/>
        <w:rPr>
          <w:rFonts w:ascii="Times New Roman" w:hAnsi="Times New Roman" w:cs="Times New Roman"/>
          <w:sz w:val="16"/>
          <w:szCs w:val="16"/>
        </w:rPr>
      </w:pPr>
      <w:r w:rsidRPr="00B80A02">
        <w:rPr>
          <w:rFonts w:ascii="Times New Roman" w:hAnsi="Times New Roman" w:cs="Times New Roman"/>
          <w:sz w:val="16"/>
          <w:szCs w:val="16"/>
          <w:vertAlign w:val="superscript"/>
        </w:rPr>
        <w:t>1</w:t>
      </w:r>
      <w:r w:rsidRPr="00B80A02">
        <w:rPr>
          <w:rFonts w:ascii="Times New Roman" w:hAnsi="Times New Roman" w:cs="Times New Roman"/>
          <w:sz w:val="16"/>
          <w:szCs w:val="16"/>
        </w:rPr>
        <w:t>Department of Kinesiology</w:t>
      </w:r>
      <w:r w:rsidR="004C26B3" w:rsidRPr="00B80A02">
        <w:rPr>
          <w:rFonts w:ascii="Times New Roman" w:hAnsi="Times New Roman" w:cs="Times New Roman"/>
          <w:sz w:val="16"/>
          <w:szCs w:val="16"/>
        </w:rPr>
        <w:t>, University of Maryland, College Park</w:t>
      </w:r>
      <w:r w:rsidR="004C26B3">
        <w:rPr>
          <w:rFonts w:ascii="Times New Roman" w:hAnsi="Times New Roman" w:cs="Times New Roman"/>
          <w:sz w:val="16"/>
          <w:szCs w:val="16"/>
        </w:rPr>
        <w:t xml:space="preserve">, </w:t>
      </w:r>
      <w:r w:rsidR="004C26B3" w:rsidRPr="00B80A02">
        <w:rPr>
          <w:rFonts w:ascii="Times New Roman" w:hAnsi="Times New Roman" w:cs="Times New Roman"/>
          <w:sz w:val="16"/>
          <w:szCs w:val="16"/>
        </w:rPr>
        <w:t>USA.</w:t>
      </w:r>
    </w:p>
    <w:p w14:paraId="5FA7F6C6" w14:textId="753C16FC" w:rsidR="00B80A02" w:rsidRPr="00B80A0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2</w:t>
      </w:r>
      <w:r>
        <w:rPr>
          <w:rFonts w:ascii="Times New Roman" w:hAnsi="Times New Roman" w:cs="Times New Roman"/>
          <w:sz w:val="16"/>
          <w:szCs w:val="16"/>
        </w:rPr>
        <w:t xml:space="preserve">Department </w:t>
      </w:r>
      <w:r w:rsidR="00354F22">
        <w:rPr>
          <w:rFonts w:ascii="Times New Roman" w:hAnsi="Times New Roman" w:cs="Times New Roman"/>
          <w:sz w:val="16"/>
          <w:szCs w:val="16"/>
        </w:rPr>
        <w:t>of Physical Education, F</w:t>
      </w:r>
      <w:r w:rsidR="003700E3" w:rsidRPr="00B80A02">
        <w:rPr>
          <w:rFonts w:ascii="Times New Roman" w:hAnsi="Times New Roman" w:cs="Times New Roman"/>
          <w:sz w:val="16"/>
          <w:szCs w:val="16"/>
        </w:rPr>
        <w:t xml:space="preserve">ederal </w:t>
      </w:r>
      <w:r w:rsidR="00B80A02" w:rsidRPr="00B80A02">
        <w:rPr>
          <w:rFonts w:ascii="Times New Roman" w:hAnsi="Times New Roman" w:cs="Times New Roman"/>
          <w:sz w:val="16"/>
          <w:szCs w:val="16"/>
        </w:rPr>
        <w:t>University of Rio Gra</w:t>
      </w:r>
      <w:r w:rsidR="003700E3">
        <w:rPr>
          <w:rFonts w:ascii="Times New Roman" w:hAnsi="Times New Roman" w:cs="Times New Roman"/>
          <w:sz w:val="16"/>
          <w:szCs w:val="16"/>
        </w:rPr>
        <w:t>n</w:t>
      </w:r>
      <w:r w:rsidR="00B80A02" w:rsidRPr="00B80A02">
        <w:rPr>
          <w:rFonts w:ascii="Times New Roman" w:hAnsi="Times New Roman" w:cs="Times New Roman"/>
          <w:sz w:val="16"/>
          <w:szCs w:val="16"/>
        </w:rPr>
        <w:t xml:space="preserve">de do </w:t>
      </w:r>
      <w:proofErr w:type="spellStart"/>
      <w:r w:rsidR="00B80A02" w:rsidRPr="00B80A02">
        <w:rPr>
          <w:rFonts w:ascii="Times New Roman" w:hAnsi="Times New Roman" w:cs="Times New Roman"/>
          <w:sz w:val="16"/>
          <w:szCs w:val="16"/>
        </w:rPr>
        <w:t>Sul</w:t>
      </w:r>
      <w:proofErr w:type="spellEnd"/>
      <w:r w:rsidR="00B80A02" w:rsidRPr="00B80A02">
        <w:rPr>
          <w:rFonts w:ascii="Times New Roman" w:hAnsi="Times New Roman" w:cs="Times New Roman"/>
          <w:sz w:val="16"/>
          <w:szCs w:val="16"/>
        </w:rPr>
        <w:t>,</w:t>
      </w:r>
      <w:r w:rsidR="00354F22">
        <w:rPr>
          <w:rFonts w:ascii="Times New Roman" w:hAnsi="Times New Roman" w:cs="Times New Roman"/>
          <w:sz w:val="16"/>
          <w:szCs w:val="16"/>
        </w:rPr>
        <w:t xml:space="preserve"> Porto Alegre, </w:t>
      </w:r>
      <w:r w:rsidR="00B80A02" w:rsidRPr="00B80A02">
        <w:rPr>
          <w:rFonts w:ascii="Times New Roman" w:hAnsi="Times New Roman" w:cs="Times New Roman"/>
          <w:sz w:val="16"/>
          <w:szCs w:val="16"/>
        </w:rPr>
        <w:t>Brazil.</w:t>
      </w:r>
    </w:p>
    <w:p w14:paraId="1C52CD2C" w14:textId="46C1CDF4" w:rsidR="00354F2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3</w:t>
      </w:r>
      <w:r>
        <w:rPr>
          <w:rFonts w:ascii="Times New Roman" w:hAnsi="Times New Roman" w:cs="Times New Roman"/>
          <w:sz w:val="16"/>
          <w:szCs w:val="16"/>
        </w:rPr>
        <w:t xml:space="preserve">Department </w:t>
      </w:r>
      <w:r w:rsidR="003800EF">
        <w:rPr>
          <w:rFonts w:ascii="Times New Roman" w:hAnsi="Times New Roman" w:cs="Times New Roman"/>
          <w:sz w:val="16"/>
          <w:szCs w:val="16"/>
        </w:rPr>
        <w:t xml:space="preserve">of Mechanical Engineering, College of Engineering, Kyung </w:t>
      </w:r>
      <w:proofErr w:type="spellStart"/>
      <w:r w:rsidR="003800EF">
        <w:rPr>
          <w:rFonts w:ascii="Times New Roman" w:hAnsi="Times New Roman" w:cs="Times New Roman"/>
          <w:sz w:val="16"/>
          <w:szCs w:val="16"/>
        </w:rPr>
        <w:t>Hee</w:t>
      </w:r>
      <w:proofErr w:type="spellEnd"/>
      <w:r w:rsidR="003800EF">
        <w:rPr>
          <w:rFonts w:ascii="Times New Roman" w:hAnsi="Times New Roman" w:cs="Times New Roman"/>
          <w:sz w:val="16"/>
          <w:szCs w:val="16"/>
        </w:rPr>
        <w:t xml:space="preserve"> University, Suwon, South Korea.</w:t>
      </w:r>
    </w:p>
    <w:p w14:paraId="49B2F90C" w14:textId="1D4AB071" w:rsidR="00B80A02" w:rsidRPr="00B80A0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4</w:t>
      </w:r>
      <w:r>
        <w:rPr>
          <w:rFonts w:ascii="Times New Roman" w:hAnsi="Times New Roman" w:cs="Times New Roman"/>
          <w:sz w:val="16"/>
          <w:szCs w:val="16"/>
        </w:rPr>
        <w:t xml:space="preserve">Department </w:t>
      </w:r>
      <w:r w:rsidR="00354F22">
        <w:rPr>
          <w:rFonts w:ascii="Times New Roman" w:hAnsi="Times New Roman" w:cs="Times New Roman"/>
          <w:sz w:val="16"/>
          <w:szCs w:val="16"/>
        </w:rPr>
        <w:t>of Physical Education, Seoul National University, Seoul, South Korea</w:t>
      </w:r>
    </w:p>
    <w:p w14:paraId="72092982" w14:textId="5347DFE1" w:rsidR="00B80A0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5</w:t>
      </w:r>
      <w:r w:rsidRPr="00B80A02">
        <w:rPr>
          <w:rFonts w:ascii="Times New Roman" w:hAnsi="Times New Roman" w:cs="Times New Roman"/>
          <w:sz w:val="16"/>
          <w:szCs w:val="16"/>
        </w:rPr>
        <w:t xml:space="preserve">Physical </w:t>
      </w:r>
      <w:r w:rsidR="00B80A02" w:rsidRPr="00B80A02">
        <w:rPr>
          <w:rFonts w:ascii="Times New Roman" w:hAnsi="Times New Roman" w:cs="Times New Roman"/>
          <w:sz w:val="16"/>
          <w:szCs w:val="16"/>
        </w:rPr>
        <w:t>Therapy and Rehabilitation Science, University of Maryland, Baltimore</w:t>
      </w:r>
      <w:r w:rsidR="004C26B3">
        <w:rPr>
          <w:rFonts w:ascii="Times New Roman" w:hAnsi="Times New Roman" w:cs="Times New Roman"/>
          <w:sz w:val="16"/>
          <w:szCs w:val="16"/>
        </w:rPr>
        <w:t>,</w:t>
      </w:r>
      <w:r w:rsidR="00B80A02" w:rsidRPr="00B80A02">
        <w:rPr>
          <w:rFonts w:ascii="Times New Roman" w:hAnsi="Times New Roman" w:cs="Times New Roman"/>
          <w:sz w:val="16"/>
          <w:szCs w:val="16"/>
        </w:rPr>
        <w:t xml:space="preserve"> USA.</w:t>
      </w:r>
    </w:p>
    <w:p w14:paraId="53261927" w14:textId="0764A584" w:rsidR="00EC0BAA" w:rsidRPr="00B80A0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6</w:t>
      </w:r>
      <w:r>
        <w:rPr>
          <w:rFonts w:ascii="Times New Roman" w:hAnsi="Times New Roman" w:cs="Times New Roman"/>
          <w:sz w:val="16"/>
          <w:szCs w:val="16"/>
        </w:rPr>
        <w:t xml:space="preserve">Faculty </w:t>
      </w:r>
      <w:r w:rsidR="00EC0BAA">
        <w:rPr>
          <w:rFonts w:ascii="Times New Roman" w:hAnsi="Times New Roman" w:cs="Times New Roman"/>
          <w:sz w:val="16"/>
          <w:szCs w:val="16"/>
        </w:rPr>
        <w:t xml:space="preserve">of Health Sciences, University of Southampton, </w:t>
      </w:r>
      <w:r w:rsidR="0038538F">
        <w:rPr>
          <w:rFonts w:ascii="Times New Roman" w:hAnsi="Times New Roman" w:cs="Times New Roman"/>
          <w:sz w:val="16"/>
          <w:szCs w:val="16"/>
        </w:rPr>
        <w:t xml:space="preserve">Southampton, </w:t>
      </w:r>
      <w:r w:rsidR="00EC0BAA">
        <w:rPr>
          <w:rFonts w:ascii="Times New Roman" w:hAnsi="Times New Roman" w:cs="Times New Roman"/>
          <w:sz w:val="16"/>
          <w:szCs w:val="16"/>
        </w:rPr>
        <w:t>UK</w:t>
      </w:r>
    </w:p>
    <w:p w14:paraId="648A4C7F" w14:textId="7E13F45D" w:rsidR="00B80A02" w:rsidRDefault="00364B4F" w:rsidP="000F5F35">
      <w:pPr>
        <w:pStyle w:val="ListParagraph"/>
        <w:spacing w:after="0" w:line="240" w:lineRule="auto"/>
        <w:rPr>
          <w:rFonts w:ascii="Times New Roman" w:hAnsi="Times New Roman" w:cs="Times New Roman"/>
          <w:sz w:val="16"/>
          <w:szCs w:val="16"/>
        </w:rPr>
      </w:pPr>
      <w:r>
        <w:rPr>
          <w:rFonts w:ascii="Times New Roman" w:hAnsi="Times New Roman" w:cs="Times New Roman"/>
          <w:sz w:val="16"/>
          <w:szCs w:val="16"/>
          <w:vertAlign w:val="superscript"/>
        </w:rPr>
        <w:t>7</w:t>
      </w:r>
      <w:r w:rsidRPr="00B80A02">
        <w:rPr>
          <w:rFonts w:ascii="Times New Roman" w:hAnsi="Times New Roman" w:cs="Times New Roman"/>
          <w:sz w:val="16"/>
          <w:szCs w:val="16"/>
        </w:rPr>
        <w:t xml:space="preserve">Neuroscience </w:t>
      </w:r>
      <w:r w:rsidR="00B80A02" w:rsidRPr="00B80A02">
        <w:rPr>
          <w:rFonts w:ascii="Times New Roman" w:hAnsi="Times New Roman" w:cs="Times New Roman"/>
          <w:sz w:val="16"/>
          <w:szCs w:val="16"/>
        </w:rPr>
        <w:t>and Cognitive Science Program, University of Maryland, College Park</w:t>
      </w:r>
      <w:r w:rsidR="0079063F">
        <w:rPr>
          <w:rFonts w:ascii="Times New Roman" w:hAnsi="Times New Roman" w:cs="Times New Roman"/>
          <w:sz w:val="16"/>
          <w:szCs w:val="16"/>
        </w:rPr>
        <w:t xml:space="preserve">, </w:t>
      </w:r>
      <w:r w:rsidR="00B80A02" w:rsidRPr="00B80A02">
        <w:rPr>
          <w:rFonts w:ascii="Times New Roman" w:hAnsi="Times New Roman" w:cs="Times New Roman"/>
          <w:sz w:val="16"/>
          <w:szCs w:val="16"/>
        </w:rPr>
        <w:t>USA.</w:t>
      </w:r>
    </w:p>
    <w:p w14:paraId="28A5901C" w14:textId="77777777" w:rsidR="00B80A02" w:rsidRDefault="00B80A02" w:rsidP="00BF517C">
      <w:pPr>
        <w:spacing w:after="0" w:line="480" w:lineRule="auto"/>
        <w:jc w:val="both"/>
        <w:rPr>
          <w:rFonts w:ascii="Times New Roman" w:hAnsi="Times New Roman" w:cs="Times New Roman"/>
          <w:b/>
          <w:sz w:val="24"/>
          <w:szCs w:val="24"/>
        </w:rPr>
      </w:pPr>
    </w:p>
    <w:p w14:paraId="6750DCF3" w14:textId="77777777" w:rsidR="00471963" w:rsidRDefault="00E103CE" w:rsidP="00E103CE">
      <w:pPr>
        <w:pStyle w:val="NoSpacing"/>
        <w:spacing w:line="480" w:lineRule="auto"/>
        <w:rPr>
          <w:rFonts w:ascii="Times New Roman" w:hAnsi="Times New Roman"/>
          <w:sz w:val="20"/>
          <w:szCs w:val="20"/>
        </w:rPr>
      </w:pPr>
      <w:r w:rsidRPr="00EC0BAA">
        <w:rPr>
          <w:rFonts w:ascii="Times New Roman" w:hAnsi="Times New Roman"/>
          <w:sz w:val="20"/>
          <w:szCs w:val="20"/>
          <w:vertAlign w:val="superscript"/>
        </w:rPr>
        <w:t>*</w:t>
      </w:r>
      <w:r w:rsidR="0079063F">
        <w:rPr>
          <w:rFonts w:ascii="Times New Roman" w:hAnsi="Times New Roman"/>
          <w:sz w:val="20"/>
          <w:szCs w:val="20"/>
        </w:rPr>
        <w:t xml:space="preserve"> Correspondence: </w:t>
      </w:r>
    </w:p>
    <w:p w14:paraId="569BE56F" w14:textId="352F1920" w:rsidR="003877F1" w:rsidRDefault="003877F1" w:rsidP="00E103CE">
      <w:pPr>
        <w:pStyle w:val="NoSpacing"/>
        <w:spacing w:line="480" w:lineRule="auto"/>
        <w:rPr>
          <w:rFonts w:ascii="Times New Roman" w:hAnsi="Times New Roman"/>
          <w:sz w:val="20"/>
          <w:szCs w:val="20"/>
        </w:rPr>
      </w:pPr>
      <w:r>
        <w:rPr>
          <w:rFonts w:ascii="Times New Roman" w:hAnsi="Times New Roman"/>
          <w:sz w:val="20"/>
          <w:szCs w:val="20"/>
        </w:rPr>
        <w:t>Jane E. Clark</w:t>
      </w:r>
    </w:p>
    <w:p w14:paraId="1833B6E9" w14:textId="56D81E85" w:rsidR="00E103CE" w:rsidRPr="00EC0BAA" w:rsidRDefault="00471963" w:rsidP="00E103CE">
      <w:pPr>
        <w:pStyle w:val="NoSpacing"/>
        <w:spacing w:line="480" w:lineRule="auto"/>
        <w:rPr>
          <w:rFonts w:ascii="Times New Roman" w:hAnsi="Times New Roman"/>
          <w:sz w:val="20"/>
          <w:szCs w:val="20"/>
        </w:rPr>
      </w:pPr>
      <w:r w:rsidRPr="00471963">
        <w:rPr>
          <w:rFonts w:ascii="Times New Roman" w:hAnsi="Times New Roman"/>
          <w:sz w:val="20"/>
          <w:szCs w:val="20"/>
        </w:rPr>
        <w:t>jeclark@umd.edu</w:t>
      </w:r>
    </w:p>
    <w:p w14:paraId="417EC61B" w14:textId="77777777" w:rsidR="004C69F4" w:rsidRDefault="004C69F4" w:rsidP="00384CCC">
      <w:pPr>
        <w:spacing w:after="0" w:line="480" w:lineRule="auto"/>
        <w:jc w:val="both"/>
        <w:rPr>
          <w:rFonts w:ascii="Times New Roman" w:hAnsi="Times New Roman" w:cs="Times New Roman"/>
          <w:sz w:val="24"/>
          <w:szCs w:val="24"/>
        </w:rPr>
      </w:pPr>
    </w:p>
    <w:p w14:paraId="3C29A547" w14:textId="5C5BF0CC" w:rsidR="004C69F4" w:rsidRPr="00A5647F" w:rsidRDefault="004C69F4" w:rsidP="008D66A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19B486DE" w14:textId="450F887F" w:rsidR="003A0D7B" w:rsidRDefault="00916BDC" w:rsidP="008D66A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oth c</w:t>
      </w:r>
      <w:r w:rsidR="00441118">
        <w:rPr>
          <w:rFonts w:ascii="Times New Roman" w:hAnsi="Times New Roman" w:cs="Times New Roman"/>
          <w:sz w:val="24"/>
          <w:szCs w:val="24"/>
        </w:rPr>
        <w:t xml:space="preserve">hildren and adults </w:t>
      </w:r>
      <w:r>
        <w:rPr>
          <w:rFonts w:ascii="Times New Roman" w:hAnsi="Times New Roman" w:cs="Times New Roman"/>
          <w:sz w:val="24"/>
          <w:szCs w:val="24"/>
        </w:rPr>
        <w:t xml:space="preserve">can </w:t>
      </w:r>
      <w:r w:rsidR="00441118">
        <w:rPr>
          <w:rFonts w:ascii="Times New Roman" w:hAnsi="Times New Roman" w:cs="Times New Roman"/>
          <w:sz w:val="24"/>
          <w:szCs w:val="24"/>
        </w:rPr>
        <w:t xml:space="preserve">learn motor sequences </w:t>
      </w:r>
      <w:r w:rsidR="00471963">
        <w:rPr>
          <w:rFonts w:ascii="Times New Roman" w:hAnsi="Times New Roman" w:cs="Times New Roman"/>
          <w:sz w:val="24"/>
          <w:szCs w:val="24"/>
        </w:rPr>
        <w:t xml:space="preserve">quickly </w:t>
      </w:r>
      <w:r>
        <w:rPr>
          <w:rFonts w:ascii="Times New Roman" w:hAnsi="Times New Roman" w:cs="Times New Roman"/>
          <w:sz w:val="24"/>
          <w:szCs w:val="24"/>
        </w:rPr>
        <w:t xml:space="preserve">in </w:t>
      </w:r>
      <w:r w:rsidR="00441118">
        <w:rPr>
          <w:rFonts w:ascii="Times New Roman" w:hAnsi="Times New Roman" w:cs="Times New Roman"/>
          <w:sz w:val="24"/>
          <w:szCs w:val="24"/>
        </w:rPr>
        <w:t xml:space="preserve">one learning session, </w:t>
      </w:r>
      <w:r w:rsidR="00BD41E9">
        <w:rPr>
          <w:rFonts w:ascii="Times New Roman" w:hAnsi="Times New Roman" w:cs="Times New Roman"/>
          <w:sz w:val="24"/>
          <w:szCs w:val="24"/>
        </w:rPr>
        <w:t xml:space="preserve">yet little is known about </w:t>
      </w:r>
      <w:r>
        <w:rPr>
          <w:rFonts w:ascii="Times New Roman" w:hAnsi="Times New Roman" w:cs="Times New Roman"/>
          <w:sz w:val="24"/>
          <w:szCs w:val="24"/>
        </w:rPr>
        <w:t xml:space="preserve">potential age-related </w:t>
      </w:r>
      <w:r w:rsidR="00BD41E9">
        <w:rPr>
          <w:rFonts w:ascii="Times New Roman" w:hAnsi="Times New Roman" w:cs="Times New Roman"/>
          <w:sz w:val="24"/>
          <w:szCs w:val="24"/>
        </w:rPr>
        <w:t xml:space="preserve">processes that underlie </w:t>
      </w:r>
      <w:r w:rsidR="00517782">
        <w:rPr>
          <w:rFonts w:ascii="Times New Roman" w:hAnsi="Times New Roman" w:cs="Times New Roman"/>
          <w:sz w:val="24"/>
          <w:szCs w:val="24"/>
        </w:rPr>
        <w:t xml:space="preserve">this </w:t>
      </w:r>
      <w:r w:rsidR="006840EC">
        <w:rPr>
          <w:rFonts w:ascii="Times New Roman" w:hAnsi="Times New Roman" w:cs="Times New Roman"/>
          <w:sz w:val="24"/>
          <w:szCs w:val="24"/>
        </w:rPr>
        <w:t xml:space="preserve">fast </w:t>
      </w:r>
      <w:r>
        <w:rPr>
          <w:rFonts w:ascii="Times New Roman" w:hAnsi="Times New Roman" w:cs="Times New Roman"/>
          <w:sz w:val="24"/>
          <w:szCs w:val="24"/>
        </w:rPr>
        <w:t xml:space="preserve">sequence </w:t>
      </w:r>
      <w:r w:rsidR="00BD41E9">
        <w:rPr>
          <w:rFonts w:ascii="Times New Roman" w:hAnsi="Times New Roman" w:cs="Times New Roman"/>
          <w:sz w:val="24"/>
          <w:szCs w:val="24"/>
        </w:rPr>
        <w:t>acquisition</w:t>
      </w:r>
      <w:r w:rsidR="00441118">
        <w:rPr>
          <w:rFonts w:ascii="Times New Roman" w:hAnsi="Times New Roman" w:cs="Times New Roman"/>
          <w:sz w:val="24"/>
          <w:szCs w:val="24"/>
        </w:rPr>
        <w:t xml:space="preserve">. </w:t>
      </w:r>
      <w:r w:rsidR="00BD41E9">
        <w:rPr>
          <w:rFonts w:ascii="Times New Roman" w:hAnsi="Times New Roman" w:cs="Times New Roman"/>
          <w:sz w:val="24"/>
          <w:szCs w:val="24"/>
        </w:rPr>
        <w:t xml:space="preserve">Here, we examined the </w:t>
      </w:r>
      <w:r w:rsidR="00471963">
        <w:rPr>
          <w:rFonts w:ascii="Times New Roman" w:hAnsi="Times New Roman" w:cs="Times New Roman"/>
          <w:sz w:val="24"/>
          <w:szCs w:val="24"/>
        </w:rPr>
        <w:t xml:space="preserve">progressive </w:t>
      </w:r>
      <w:r w:rsidR="003329F2">
        <w:rPr>
          <w:rFonts w:ascii="Times New Roman" w:hAnsi="Times New Roman" w:cs="Times New Roman"/>
          <w:sz w:val="24"/>
          <w:szCs w:val="24"/>
        </w:rPr>
        <w:t xml:space="preserve">performance </w:t>
      </w:r>
      <w:r w:rsidR="00471963">
        <w:rPr>
          <w:rFonts w:ascii="Times New Roman" w:hAnsi="Times New Roman" w:cs="Times New Roman"/>
          <w:sz w:val="24"/>
          <w:szCs w:val="24"/>
        </w:rPr>
        <w:t xml:space="preserve">changes in </w:t>
      </w:r>
      <w:r w:rsidR="00BD41E9">
        <w:rPr>
          <w:rFonts w:ascii="Times New Roman" w:hAnsi="Times New Roman" w:cs="Times New Roman"/>
          <w:sz w:val="24"/>
          <w:szCs w:val="24"/>
        </w:rPr>
        <w:t xml:space="preserve">a </w:t>
      </w:r>
      <w:r w:rsidR="00471963">
        <w:rPr>
          <w:rFonts w:ascii="Times New Roman" w:hAnsi="Times New Roman" w:cs="Times New Roman"/>
          <w:sz w:val="24"/>
          <w:szCs w:val="24"/>
        </w:rPr>
        <w:t>one-session modified</w:t>
      </w:r>
      <w:r w:rsidR="00BD41E9">
        <w:rPr>
          <w:rFonts w:ascii="Times New Roman" w:hAnsi="Times New Roman" w:cs="Times New Roman"/>
          <w:sz w:val="24"/>
          <w:szCs w:val="24"/>
        </w:rPr>
        <w:t xml:space="preserve"> serial reaction time task in 6- and 10-year-old children and adults. W</w:t>
      </w:r>
      <w:r w:rsidR="00441118">
        <w:rPr>
          <w:rFonts w:ascii="Times New Roman" w:hAnsi="Times New Roman" w:cs="Times New Roman"/>
          <w:sz w:val="24"/>
          <w:szCs w:val="24"/>
        </w:rPr>
        <w:t xml:space="preserve">e </w:t>
      </w:r>
      <w:r w:rsidR="00471963">
        <w:rPr>
          <w:rFonts w:ascii="Times New Roman" w:hAnsi="Times New Roman" w:cs="Times New Roman"/>
          <w:sz w:val="24"/>
          <w:szCs w:val="24"/>
        </w:rPr>
        <w:t>found that rapid sequence learning, as reflected by reaction time (RT), was comparable between groups. Th</w:t>
      </w:r>
      <w:r w:rsidR="00FE062F">
        <w:rPr>
          <w:rFonts w:ascii="Times New Roman" w:hAnsi="Times New Roman" w:cs="Times New Roman"/>
          <w:sz w:val="24"/>
          <w:szCs w:val="24"/>
        </w:rPr>
        <w:t xml:space="preserve">e </w:t>
      </w:r>
      <w:r w:rsidR="00471963">
        <w:rPr>
          <w:rFonts w:ascii="Times New Roman" w:hAnsi="Times New Roman" w:cs="Times New Roman"/>
          <w:sz w:val="24"/>
          <w:szCs w:val="24"/>
        </w:rPr>
        <w:t xml:space="preserve">learning was </w:t>
      </w:r>
      <w:r w:rsidR="00952DEC">
        <w:rPr>
          <w:rFonts w:ascii="Times New Roman" w:hAnsi="Times New Roman" w:cs="Times New Roman"/>
          <w:sz w:val="24"/>
          <w:szCs w:val="24"/>
        </w:rPr>
        <w:t>expressed</w:t>
      </w:r>
      <w:r w:rsidR="00D45932">
        <w:rPr>
          <w:rFonts w:ascii="Times New Roman" w:hAnsi="Times New Roman" w:cs="Times New Roman"/>
          <w:sz w:val="24"/>
          <w:szCs w:val="24"/>
        </w:rPr>
        <w:t xml:space="preserve"> </w:t>
      </w:r>
      <w:r w:rsidR="00FE062F">
        <w:rPr>
          <w:rFonts w:ascii="Times New Roman" w:hAnsi="Times New Roman" w:cs="Times New Roman"/>
          <w:sz w:val="24"/>
          <w:szCs w:val="24"/>
        </w:rPr>
        <w:t>through</w:t>
      </w:r>
      <w:r w:rsidR="00471963">
        <w:rPr>
          <w:rFonts w:ascii="Times New Roman" w:hAnsi="Times New Roman" w:cs="Times New Roman"/>
          <w:sz w:val="24"/>
          <w:szCs w:val="24"/>
        </w:rPr>
        <w:t xml:space="preserve"> two behavioral processes</w:t>
      </w:r>
      <w:r w:rsidR="00555872" w:rsidRPr="009C703D">
        <w:rPr>
          <w:rFonts w:ascii="Times New Roman" w:hAnsi="Times New Roman" w:cs="Times New Roman"/>
          <w:sz w:val="24"/>
          <w:szCs w:val="24"/>
        </w:rPr>
        <w:t>:</w:t>
      </w:r>
      <w:r w:rsidR="00471963">
        <w:rPr>
          <w:rFonts w:ascii="Times New Roman" w:hAnsi="Times New Roman" w:cs="Times New Roman"/>
          <w:sz w:val="24"/>
          <w:szCs w:val="24"/>
        </w:rPr>
        <w:t xml:space="preserve"> </w:t>
      </w:r>
      <w:r w:rsidR="00974864">
        <w:rPr>
          <w:rFonts w:ascii="Times New Roman" w:hAnsi="Times New Roman" w:cs="Times New Roman"/>
          <w:sz w:val="24"/>
          <w:szCs w:val="24"/>
        </w:rPr>
        <w:t xml:space="preserve">online </w:t>
      </w:r>
      <w:r w:rsidR="00471963">
        <w:rPr>
          <w:rFonts w:ascii="Times New Roman" w:hAnsi="Times New Roman" w:cs="Times New Roman"/>
          <w:sz w:val="24"/>
          <w:szCs w:val="24"/>
        </w:rPr>
        <w:t xml:space="preserve">progressive changes in RT </w:t>
      </w:r>
      <w:r w:rsidR="00974864">
        <w:rPr>
          <w:rFonts w:ascii="Times New Roman" w:hAnsi="Times New Roman" w:cs="Times New Roman"/>
          <w:sz w:val="24"/>
          <w:szCs w:val="24"/>
        </w:rPr>
        <w:t>wh</w:t>
      </w:r>
      <w:r w:rsidR="00FE062F">
        <w:rPr>
          <w:rFonts w:ascii="Times New Roman" w:hAnsi="Times New Roman" w:cs="Times New Roman"/>
          <w:sz w:val="24"/>
          <w:szCs w:val="24"/>
        </w:rPr>
        <w:t>ile</w:t>
      </w:r>
      <w:r w:rsidR="00974864">
        <w:rPr>
          <w:rFonts w:ascii="Times New Roman" w:hAnsi="Times New Roman" w:cs="Times New Roman"/>
          <w:sz w:val="24"/>
          <w:szCs w:val="24"/>
        </w:rPr>
        <w:t xml:space="preserve"> </w:t>
      </w:r>
      <w:r w:rsidR="00471963">
        <w:rPr>
          <w:rFonts w:ascii="Times New Roman" w:hAnsi="Times New Roman" w:cs="Times New Roman"/>
          <w:sz w:val="24"/>
          <w:szCs w:val="24"/>
        </w:rPr>
        <w:t xml:space="preserve">the task </w:t>
      </w:r>
      <w:r w:rsidR="00974864">
        <w:rPr>
          <w:rFonts w:ascii="Times New Roman" w:hAnsi="Times New Roman" w:cs="Times New Roman"/>
          <w:sz w:val="24"/>
          <w:szCs w:val="24"/>
        </w:rPr>
        <w:t xml:space="preserve">was </w:t>
      </w:r>
      <w:r w:rsidR="00471963">
        <w:rPr>
          <w:rFonts w:ascii="Times New Roman" w:hAnsi="Times New Roman" w:cs="Times New Roman"/>
          <w:sz w:val="24"/>
          <w:szCs w:val="24"/>
        </w:rPr>
        <w:t xml:space="preserve">performed in a continuous manner and offline changes in RT that emerged </w:t>
      </w:r>
      <w:r w:rsidR="00802255">
        <w:rPr>
          <w:rFonts w:ascii="Times New Roman" w:hAnsi="Times New Roman" w:cs="Times New Roman"/>
          <w:sz w:val="24"/>
          <w:szCs w:val="24"/>
        </w:rPr>
        <w:t xml:space="preserve">following a short rest. </w:t>
      </w:r>
      <w:r w:rsidR="00FE062F">
        <w:rPr>
          <w:rFonts w:ascii="Times New Roman" w:hAnsi="Times New Roman" w:cs="Times New Roman"/>
          <w:sz w:val="24"/>
          <w:szCs w:val="24"/>
        </w:rPr>
        <w:t>These</w:t>
      </w:r>
      <w:r w:rsidR="00BD41E9">
        <w:rPr>
          <w:rFonts w:ascii="Times New Roman" w:hAnsi="Times New Roman" w:cs="Times New Roman"/>
          <w:sz w:val="24"/>
          <w:szCs w:val="24"/>
        </w:rPr>
        <w:t xml:space="preserve"> offline and online </w:t>
      </w:r>
      <w:r w:rsidR="00802255">
        <w:rPr>
          <w:rFonts w:ascii="Times New Roman" w:hAnsi="Times New Roman" w:cs="Times New Roman"/>
          <w:sz w:val="24"/>
          <w:szCs w:val="24"/>
        </w:rPr>
        <w:t>RT changes were age-</w:t>
      </w:r>
      <w:r w:rsidR="00802255" w:rsidRPr="00015A51">
        <w:rPr>
          <w:rFonts w:ascii="Times New Roman" w:hAnsi="Times New Roman" w:cs="Times New Roman"/>
          <w:sz w:val="24"/>
          <w:szCs w:val="24"/>
        </w:rPr>
        <w:t>related</w:t>
      </w:r>
      <w:r w:rsidR="00FA6A85" w:rsidRPr="00015A51">
        <w:rPr>
          <w:rFonts w:ascii="Times New Roman" w:hAnsi="Times New Roman" w:cs="Times New Roman"/>
          <w:sz w:val="24"/>
          <w:szCs w:val="24"/>
        </w:rPr>
        <w:t>;</w:t>
      </w:r>
      <w:r w:rsidR="00802255" w:rsidRPr="00015A51">
        <w:rPr>
          <w:rFonts w:ascii="Times New Roman" w:hAnsi="Times New Roman" w:cs="Times New Roman"/>
          <w:sz w:val="24"/>
          <w:szCs w:val="24"/>
        </w:rPr>
        <w:t xml:space="preserve"> </w:t>
      </w:r>
      <w:r w:rsidR="00555872" w:rsidRPr="00015A51">
        <w:rPr>
          <w:rFonts w:ascii="Times New Roman" w:hAnsi="Times New Roman" w:cs="Times New Roman"/>
          <w:sz w:val="24"/>
          <w:szCs w:val="24"/>
        </w:rPr>
        <w:t>learning</w:t>
      </w:r>
      <w:r w:rsidR="00555872">
        <w:rPr>
          <w:rFonts w:ascii="Times New Roman" w:hAnsi="Times New Roman" w:cs="Times New Roman"/>
          <w:sz w:val="24"/>
          <w:szCs w:val="24"/>
        </w:rPr>
        <w:t xml:space="preserve"> </w:t>
      </w:r>
      <w:r w:rsidR="00BD41E9">
        <w:rPr>
          <w:rFonts w:ascii="Times New Roman" w:hAnsi="Times New Roman" w:cs="Times New Roman"/>
          <w:sz w:val="24"/>
          <w:szCs w:val="24"/>
        </w:rPr>
        <w:t xml:space="preserve">in 6-year-olds </w:t>
      </w:r>
      <w:r w:rsidR="00974864">
        <w:rPr>
          <w:rFonts w:ascii="Times New Roman" w:hAnsi="Times New Roman" w:cs="Times New Roman"/>
          <w:sz w:val="24"/>
          <w:szCs w:val="24"/>
        </w:rPr>
        <w:t xml:space="preserve">was </w:t>
      </w:r>
      <w:r w:rsidR="00BD41E9">
        <w:rPr>
          <w:rFonts w:ascii="Times New Roman" w:hAnsi="Times New Roman" w:cs="Times New Roman"/>
          <w:sz w:val="24"/>
          <w:szCs w:val="24"/>
        </w:rPr>
        <w:t xml:space="preserve">primarily </w:t>
      </w:r>
      <w:r w:rsidR="00974864">
        <w:rPr>
          <w:rFonts w:ascii="Times New Roman" w:hAnsi="Times New Roman" w:cs="Times New Roman"/>
          <w:sz w:val="24"/>
          <w:szCs w:val="24"/>
        </w:rPr>
        <w:t>reflected</w:t>
      </w:r>
      <w:r w:rsidR="00BD41E9">
        <w:rPr>
          <w:rFonts w:ascii="Times New Roman" w:hAnsi="Times New Roman" w:cs="Times New Roman"/>
          <w:sz w:val="24"/>
          <w:szCs w:val="24"/>
        </w:rPr>
        <w:t xml:space="preserve"> </w:t>
      </w:r>
      <w:r w:rsidR="00FE062F">
        <w:rPr>
          <w:rFonts w:ascii="Times New Roman" w:hAnsi="Times New Roman" w:cs="Times New Roman"/>
          <w:sz w:val="24"/>
          <w:szCs w:val="24"/>
        </w:rPr>
        <w:t>through</w:t>
      </w:r>
      <w:r w:rsidR="001B3F2E">
        <w:rPr>
          <w:rFonts w:ascii="Times New Roman" w:hAnsi="Times New Roman" w:cs="Times New Roman"/>
          <w:sz w:val="24"/>
          <w:szCs w:val="24"/>
        </w:rPr>
        <w:t xml:space="preserve"> </w:t>
      </w:r>
      <w:r w:rsidR="00802255">
        <w:rPr>
          <w:rFonts w:ascii="Times New Roman" w:hAnsi="Times New Roman" w:cs="Times New Roman"/>
          <w:sz w:val="24"/>
          <w:szCs w:val="24"/>
        </w:rPr>
        <w:t xml:space="preserve">the </w:t>
      </w:r>
      <w:r w:rsidR="00BD41E9">
        <w:rPr>
          <w:rFonts w:ascii="Times New Roman" w:hAnsi="Times New Roman" w:cs="Times New Roman"/>
          <w:sz w:val="24"/>
          <w:szCs w:val="24"/>
        </w:rPr>
        <w:t xml:space="preserve">offline </w:t>
      </w:r>
      <w:r w:rsidR="00802255">
        <w:rPr>
          <w:rFonts w:ascii="Times New Roman" w:hAnsi="Times New Roman" w:cs="Times New Roman"/>
          <w:sz w:val="24"/>
          <w:szCs w:val="24"/>
        </w:rPr>
        <w:t>process</w:t>
      </w:r>
      <w:r w:rsidR="00353AE2">
        <w:rPr>
          <w:rFonts w:ascii="Times New Roman" w:hAnsi="Times New Roman" w:cs="Times New Roman"/>
          <w:sz w:val="24"/>
          <w:szCs w:val="24"/>
        </w:rPr>
        <w:t xml:space="preserve">. In contrast, learning in adults was </w:t>
      </w:r>
      <w:r w:rsidR="000B32D0">
        <w:rPr>
          <w:rFonts w:ascii="Times New Roman" w:hAnsi="Times New Roman" w:cs="Times New Roman"/>
          <w:sz w:val="24"/>
          <w:szCs w:val="24"/>
        </w:rPr>
        <w:t>reflected</w:t>
      </w:r>
      <w:r w:rsidR="00353AE2">
        <w:rPr>
          <w:rFonts w:ascii="Times New Roman" w:hAnsi="Times New Roman" w:cs="Times New Roman"/>
          <w:sz w:val="24"/>
          <w:szCs w:val="24"/>
        </w:rPr>
        <w:t xml:space="preserve"> </w:t>
      </w:r>
      <w:r w:rsidR="00FE062F">
        <w:rPr>
          <w:rFonts w:ascii="Times New Roman" w:hAnsi="Times New Roman" w:cs="Times New Roman"/>
          <w:sz w:val="24"/>
          <w:szCs w:val="24"/>
        </w:rPr>
        <w:t xml:space="preserve">through </w:t>
      </w:r>
      <w:r w:rsidR="00353AE2">
        <w:rPr>
          <w:rFonts w:ascii="Times New Roman" w:hAnsi="Times New Roman" w:cs="Times New Roman"/>
          <w:sz w:val="24"/>
          <w:szCs w:val="24"/>
        </w:rPr>
        <w:t>the online process</w:t>
      </w:r>
      <w:r w:rsidR="00FE062F">
        <w:rPr>
          <w:rFonts w:ascii="Times New Roman" w:hAnsi="Times New Roman" w:cs="Times New Roman"/>
          <w:sz w:val="24"/>
          <w:szCs w:val="24"/>
        </w:rPr>
        <w:t>;</w:t>
      </w:r>
      <w:r w:rsidR="00353AE2">
        <w:rPr>
          <w:rFonts w:ascii="Times New Roman" w:hAnsi="Times New Roman" w:cs="Times New Roman"/>
          <w:sz w:val="24"/>
          <w:szCs w:val="24"/>
        </w:rPr>
        <w:t xml:space="preserve"> and</w:t>
      </w:r>
      <w:r w:rsidR="00BD41E9">
        <w:rPr>
          <w:rFonts w:ascii="Times New Roman" w:hAnsi="Times New Roman" w:cs="Times New Roman"/>
          <w:sz w:val="24"/>
          <w:szCs w:val="24"/>
        </w:rPr>
        <w:t xml:space="preserve"> </w:t>
      </w:r>
      <w:r w:rsidR="00FE062F">
        <w:rPr>
          <w:rFonts w:ascii="Times New Roman" w:hAnsi="Times New Roman" w:cs="Times New Roman"/>
          <w:sz w:val="24"/>
          <w:szCs w:val="24"/>
        </w:rPr>
        <w:t>both</w:t>
      </w:r>
      <w:r w:rsidR="00802255">
        <w:rPr>
          <w:rFonts w:ascii="Times New Roman" w:hAnsi="Times New Roman" w:cs="Times New Roman"/>
          <w:sz w:val="24"/>
          <w:szCs w:val="24"/>
        </w:rPr>
        <w:t xml:space="preserve"> </w:t>
      </w:r>
      <w:r w:rsidR="00974864">
        <w:rPr>
          <w:rFonts w:ascii="Times New Roman" w:hAnsi="Times New Roman" w:cs="Times New Roman"/>
          <w:sz w:val="24"/>
          <w:szCs w:val="24"/>
        </w:rPr>
        <w:t xml:space="preserve">online and offline </w:t>
      </w:r>
      <w:r w:rsidR="00BD41E9">
        <w:rPr>
          <w:rFonts w:ascii="Times New Roman" w:hAnsi="Times New Roman" w:cs="Times New Roman"/>
          <w:sz w:val="24"/>
          <w:szCs w:val="24"/>
        </w:rPr>
        <w:t>processes</w:t>
      </w:r>
      <w:r w:rsidR="00974864">
        <w:rPr>
          <w:rFonts w:ascii="Times New Roman" w:hAnsi="Times New Roman" w:cs="Times New Roman"/>
          <w:sz w:val="24"/>
          <w:szCs w:val="24"/>
        </w:rPr>
        <w:t xml:space="preserve"> </w:t>
      </w:r>
      <w:r w:rsidR="00FE062F">
        <w:rPr>
          <w:rFonts w:ascii="Times New Roman" w:hAnsi="Times New Roman" w:cs="Times New Roman"/>
          <w:sz w:val="24"/>
          <w:szCs w:val="24"/>
        </w:rPr>
        <w:t xml:space="preserve">occurred </w:t>
      </w:r>
      <w:r w:rsidR="00974864">
        <w:rPr>
          <w:rFonts w:ascii="Times New Roman" w:hAnsi="Times New Roman" w:cs="Times New Roman"/>
          <w:sz w:val="24"/>
          <w:szCs w:val="24"/>
        </w:rPr>
        <w:t>concurrently</w:t>
      </w:r>
      <w:r w:rsidR="00353AE2">
        <w:rPr>
          <w:rFonts w:ascii="Times New Roman" w:hAnsi="Times New Roman" w:cs="Times New Roman"/>
          <w:sz w:val="24"/>
          <w:szCs w:val="24"/>
        </w:rPr>
        <w:t xml:space="preserve"> in 10-year-olds</w:t>
      </w:r>
      <w:r w:rsidR="00BD41E9">
        <w:rPr>
          <w:rFonts w:ascii="Times New Roman" w:hAnsi="Times New Roman" w:cs="Times New Roman"/>
          <w:sz w:val="24"/>
          <w:szCs w:val="24"/>
        </w:rPr>
        <w:t xml:space="preserve">. </w:t>
      </w:r>
      <w:r w:rsidR="00441118">
        <w:rPr>
          <w:rFonts w:ascii="Times New Roman" w:hAnsi="Times New Roman" w:cs="Times New Roman"/>
          <w:sz w:val="24"/>
          <w:szCs w:val="24"/>
        </w:rPr>
        <w:t xml:space="preserve">Our </w:t>
      </w:r>
      <w:r w:rsidR="00C26844">
        <w:rPr>
          <w:rFonts w:ascii="Times New Roman" w:hAnsi="Times New Roman" w:cs="Times New Roman"/>
          <w:sz w:val="24"/>
          <w:szCs w:val="24"/>
        </w:rPr>
        <w:t xml:space="preserve">results suggest </w:t>
      </w:r>
      <w:r w:rsidR="004C69F4">
        <w:rPr>
          <w:rFonts w:ascii="Times New Roman" w:hAnsi="Times New Roman" w:cs="Times New Roman"/>
          <w:sz w:val="24"/>
          <w:szCs w:val="24"/>
        </w:rPr>
        <w:t xml:space="preserve">that </w:t>
      </w:r>
      <w:r w:rsidR="00FE062F">
        <w:rPr>
          <w:rFonts w:ascii="Times New Roman" w:hAnsi="Times New Roman" w:cs="Times New Roman"/>
          <w:sz w:val="24"/>
          <w:szCs w:val="24"/>
        </w:rPr>
        <w:t>early</w:t>
      </w:r>
      <w:r w:rsidR="004F0F74">
        <w:rPr>
          <w:rFonts w:ascii="Times New Roman" w:hAnsi="Times New Roman" w:cs="Times New Roman"/>
          <w:sz w:val="24"/>
          <w:szCs w:val="24"/>
        </w:rPr>
        <w:t xml:space="preserve"> </w:t>
      </w:r>
      <w:r w:rsidR="00FE062F">
        <w:rPr>
          <w:rFonts w:ascii="Times New Roman" w:hAnsi="Times New Roman" w:cs="Times New Roman"/>
          <w:sz w:val="24"/>
          <w:szCs w:val="24"/>
        </w:rPr>
        <w:t>rapid</w:t>
      </w:r>
      <w:r w:rsidR="00974864">
        <w:rPr>
          <w:rFonts w:ascii="Times New Roman" w:hAnsi="Times New Roman" w:cs="Times New Roman"/>
          <w:sz w:val="24"/>
          <w:szCs w:val="24"/>
        </w:rPr>
        <w:t xml:space="preserve"> </w:t>
      </w:r>
      <w:r w:rsidR="004C69F4">
        <w:rPr>
          <w:rFonts w:ascii="Times New Roman" w:hAnsi="Times New Roman" w:cs="Times New Roman"/>
          <w:sz w:val="24"/>
          <w:szCs w:val="24"/>
        </w:rPr>
        <w:t xml:space="preserve">sequence learning </w:t>
      </w:r>
      <w:r w:rsidR="004667D4">
        <w:rPr>
          <w:rFonts w:ascii="Times New Roman" w:hAnsi="Times New Roman" w:cs="Times New Roman"/>
          <w:sz w:val="24"/>
          <w:szCs w:val="24"/>
        </w:rPr>
        <w:t xml:space="preserve">has a </w:t>
      </w:r>
      <w:r w:rsidR="00A85C07">
        <w:rPr>
          <w:rFonts w:ascii="Times New Roman" w:hAnsi="Times New Roman" w:cs="Times New Roman"/>
          <w:sz w:val="24"/>
          <w:szCs w:val="24"/>
        </w:rPr>
        <w:t xml:space="preserve">developmental profile. </w:t>
      </w:r>
      <w:r w:rsidR="00974864">
        <w:rPr>
          <w:rFonts w:ascii="Times New Roman" w:hAnsi="Times New Roman" w:cs="Times New Roman"/>
          <w:sz w:val="24"/>
          <w:szCs w:val="24"/>
        </w:rPr>
        <w:t>Although the unifying mechanism underlying these two age-related processes is unclear, w</w:t>
      </w:r>
      <w:r w:rsidR="004F0F74">
        <w:rPr>
          <w:rFonts w:ascii="Times New Roman" w:hAnsi="Times New Roman" w:cs="Times New Roman"/>
          <w:sz w:val="24"/>
          <w:szCs w:val="24"/>
        </w:rPr>
        <w:t>e discuss possible explanations</w:t>
      </w:r>
      <w:r w:rsidR="0011425D">
        <w:rPr>
          <w:rFonts w:ascii="Times New Roman" w:hAnsi="Times New Roman" w:cs="Times New Roman"/>
          <w:sz w:val="24"/>
          <w:szCs w:val="24"/>
        </w:rPr>
        <w:t xml:space="preserve"> that </w:t>
      </w:r>
      <w:r w:rsidR="00974864">
        <w:rPr>
          <w:rFonts w:ascii="Times New Roman" w:hAnsi="Times New Roman" w:cs="Times New Roman"/>
          <w:sz w:val="24"/>
          <w:szCs w:val="24"/>
        </w:rPr>
        <w:t>need to be systematically elucidated in future studies</w:t>
      </w:r>
      <w:r w:rsidR="004F0F74">
        <w:rPr>
          <w:rFonts w:ascii="Times New Roman" w:hAnsi="Times New Roman" w:cs="Times New Roman"/>
          <w:sz w:val="24"/>
          <w:szCs w:val="24"/>
        </w:rPr>
        <w:t xml:space="preserve">. </w:t>
      </w:r>
    </w:p>
    <w:p w14:paraId="2E6E3F2A" w14:textId="77777777" w:rsidR="00EC4632" w:rsidRDefault="00EC4632" w:rsidP="008D66A4">
      <w:pPr>
        <w:spacing w:after="0" w:line="240" w:lineRule="auto"/>
        <w:jc w:val="both"/>
        <w:rPr>
          <w:rFonts w:ascii="Times New Roman" w:hAnsi="Times New Roman" w:cs="Times New Roman"/>
          <w:sz w:val="24"/>
          <w:szCs w:val="24"/>
        </w:rPr>
      </w:pPr>
    </w:p>
    <w:p w14:paraId="61391A57" w14:textId="52A24BA4" w:rsidR="00225DF7" w:rsidRDefault="00225DF7" w:rsidP="008D66A4">
      <w:pPr>
        <w:spacing w:after="0" w:line="240" w:lineRule="auto"/>
        <w:jc w:val="both"/>
        <w:rPr>
          <w:rFonts w:ascii="Times New Roman" w:hAnsi="Times New Roman" w:cs="Times New Roman"/>
          <w:sz w:val="24"/>
          <w:szCs w:val="24"/>
        </w:rPr>
      </w:pPr>
      <w:r w:rsidRPr="00FE1AD4">
        <w:rPr>
          <w:rFonts w:ascii="Times New Roman" w:hAnsi="Times New Roman" w:cs="Times New Roman"/>
          <w:b/>
          <w:sz w:val="24"/>
          <w:szCs w:val="24"/>
        </w:rPr>
        <w:t>Keyword:</w:t>
      </w:r>
      <w:r>
        <w:rPr>
          <w:rFonts w:ascii="Times New Roman" w:hAnsi="Times New Roman" w:cs="Times New Roman"/>
          <w:sz w:val="24"/>
          <w:szCs w:val="24"/>
        </w:rPr>
        <w:t xml:space="preserve"> Fast sequence learning, age-related, online process, offline process, procedural memory, declarative memory, fatigue, task pacing</w:t>
      </w:r>
    </w:p>
    <w:p w14:paraId="03A8809A" w14:textId="77777777" w:rsidR="00F9636D" w:rsidRDefault="00F9636D" w:rsidP="00301290">
      <w:pPr>
        <w:spacing w:after="0" w:line="480" w:lineRule="auto"/>
        <w:jc w:val="both"/>
        <w:rPr>
          <w:rFonts w:ascii="Times New Roman" w:hAnsi="Times New Roman" w:cs="Times New Roman"/>
          <w:sz w:val="24"/>
          <w:szCs w:val="24"/>
        </w:rPr>
      </w:pPr>
    </w:p>
    <w:p w14:paraId="0373F0C8" w14:textId="77777777" w:rsidR="00A17A08" w:rsidRDefault="00A17A08" w:rsidP="00301290">
      <w:pPr>
        <w:spacing w:after="0" w:line="480" w:lineRule="auto"/>
        <w:jc w:val="both"/>
        <w:rPr>
          <w:rFonts w:ascii="Times New Roman" w:hAnsi="Times New Roman" w:cs="Times New Roman"/>
          <w:sz w:val="24"/>
          <w:szCs w:val="24"/>
        </w:rPr>
      </w:pPr>
    </w:p>
    <w:p w14:paraId="11E8D58B" w14:textId="529F9CB9" w:rsidR="00A17A08" w:rsidRDefault="00630072" w:rsidP="0030129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umber of words: </w:t>
      </w:r>
      <w:r w:rsidR="001A3656">
        <w:rPr>
          <w:rFonts w:ascii="Times New Roman" w:hAnsi="Times New Roman" w:cs="Times New Roman"/>
          <w:sz w:val="24"/>
          <w:szCs w:val="24"/>
        </w:rPr>
        <w:t>5153</w:t>
      </w:r>
    </w:p>
    <w:p w14:paraId="116C9D05" w14:textId="0CB9826E" w:rsidR="00630072" w:rsidRDefault="00630072" w:rsidP="0030129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umber of figures: 5</w:t>
      </w:r>
    </w:p>
    <w:p w14:paraId="2C54E168" w14:textId="77777777" w:rsidR="00A17A08" w:rsidRDefault="00A17A08" w:rsidP="00301290">
      <w:pPr>
        <w:spacing w:after="0" w:line="480" w:lineRule="auto"/>
        <w:jc w:val="both"/>
        <w:rPr>
          <w:rFonts w:ascii="Times New Roman" w:hAnsi="Times New Roman" w:cs="Times New Roman"/>
          <w:sz w:val="24"/>
          <w:szCs w:val="24"/>
        </w:rPr>
      </w:pPr>
    </w:p>
    <w:p w14:paraId="090C970B" w14:textId="77777777" w:rsidR="00751660" w:rsidRDefault="00751660" w:rsidP="00301290">
      <w:pPr>
        <w:spacing w:after="0" w:line="480" w:lineRule="auto"/>
        <w:jc w:val="both"/>
        <w:rPr>
          <w:rFonts w:ascii="Times New Roman" w:hAnsi="Times New Roman" w:cs="Times New Roman"/>
          <w:sz w:val="24"/>
          <w:szCs w:val="24"/>
        </w:rPr>
      </w:pPr>
    </w:p>
    <w:p w14:paraId="0FBA3548" w14:textId="574DCF7B" w:rsidR="004D142E" w:rsidRDefault="00BF517C" w:rsidP="00A828C6">
      <w:pPr>
        <w:spacing w:after="0" w:line="480" w:lineRule="auto"/>
        <w:jc w:val="both"/>
        <w:rPr>
          <w:rFonts w:ascii="Times New Roman" w:hAnsi="Times New Roman" w:cs="Times New Roman"/>
          <w:sz w:val="24"/>
          <w:szCs w:val="24"/>
        </w:rPr>
      </w:pPr>
      <w:r w:rsidRPr="00A5647F">
        <w:rPr>
          <w:rFonts w:ascii="Times New Roman" w:hAnsi="Times New Roman" w:cs="Times New Roman"/>
          <w:b/>
          <w:sz w:val="24"/>
          <w:szCs w:val="24"/>
        </w:rPr>
        <w:lastRenderedPageBreak/>
        <w:t>Introduction</w:t>
      </w:r>
    </w:p>
    <w:p w14:paraId="59756117" w14:textId="60382617" w:rsidR="00673C63" w:rsidRPr="00015A51" w:rsidRDefault="004D142E" w:rsidP="003826AA">
      <w:pPr>
        <w:spacing w:after="0" w:line="240" w:lineRule="auto"/>
        <w:ind w:firstLine="720"/>
        <w:jc w:val="both"/>
        <w:rPr>
          <w:rFonts w:ascii="Times New Roman" w:hAnsi="Times New Roman" w:cs="Times New Roman"/>
          <w:sz w:val="24"/>
          <w:szCs w:val="24"/>
        </w:rPr>
      </w:pPr>
      <w:r w:rsidRPr="005D223D">
        <w:rPr>
          <w:rFonts w:ascii="Times New Roman" w:hAnsi="Times New Roman" w:cs="Times New Roman"/>
          <w:sz w:val="24"/>
          <w:szCs w:val="24"/>
        </w:rPr>
        <w:t>Throughout our day, w</w:t>
      </w:r>
      <w:r w:rsidR="00215731" w:rsidRPr="005D223D">
        <w:rPr>
          <w:rFonts w:ascii="Times New Roman" w:hAnsi="Times New Roman" w:cs="Times New Roman"/>
          <w:sz w:val="24"/>
          <w:szCs w:val="24"/>
        </w:rPr>
        <w:t xml:space="preserve">e </w:t>
      </w:r>
      <w:r w:rsidRPr="005D223D">
        <w:rPr>
          <w:rFonts w:ascii="Times New Roman" w:hAnsi="Times New Roman" w:cs="Times New Roman"/>
          <w:sz w:val="24"/>
          <w:szCs w:val="24"/>
        </w:rPr>
        <w:t xml:space="preserve">effortlessly </w:t>
      </w:r>
      <w:r w:rsidR="00215731" w:rsidRPr="005D223D">
        <w:rPr>
          <w:rFonts w:ascii="Times New Roman" w:hAnsi="Times New Roman" w:cs="Times New Roman"/>
          <w:sz w:val="24"/>
          <w:szCs w:val="24"/>
        </w:rPr>
        <w:t>produce</w:t>
      </w:r>
      <w:r w:rsidRPr="005D223D">
        <w:rPr>
          <w:rFonts w:ascii="Times New Roman" w:hAnsi="Times New Roman" w:cs="Times New Roman"/>
          <w:sz w:val="24"/>
          <w:szCs w:val="24"/>
        </w:rPr>
        <w:t xml:space="preserve"> sequences of actions from getting out of bed in the morning</w:t>
      </w:r>
      <w:r w:rsidR="00B06494" w:rsidRPr="005D223D">
        <w:rPr>
          <w:rFonts w:ascii="Times New Roman" w:hAnsi="Times New Roman" w:cs="Times New Roman"/>
          <w:sz w:val="24"/>
          <w:szCs w:val="24"/>
        </w:rPr>
        <w:t xml:space="preserve">, tying </w:t>
      </w:r>
      <w:r w:rsidR="00CF10E6" w:rsidRPr="005D223D">
        <w:rPr>
          <w:rFonts w:ascii="Times New Roman" w:hAnsi="Times New Roman" w:cs="Times New Roman"/>
          <w:sz w:val="24"/>
          <w:szCs w:val="24"/>
        </w:rPr>
        <w:t>our</w:t>
      </w:r>
      <w:r w:rsidR="00B06494" w:rsidRPr="005D223D">
        <w:rPr>
          <w:rFonts w:ascii="Times New Roman" w:hAnsi="Times New Roman" w:cs="Times New Roman"/>
          <w:sz w:val="24"/>
          <w:szCs w:val="24"/>
        </w:rPr>
        <w:t xml:space="preserve"> shoes, </w:t>
      </w:r>
      <w:r w:rsidRPr="005D223D">
        <w:rPr>
          <w:rFonts w:ascii="Times New Roman" w:hAnsi="Times New Roman" w:cs="Times New Roman"/>
          <w:sz w:val="24"/>
          <w:szCs w:val="24"/>
        </w:rPr>
        <w:t>to pouring a cup of coffee and drinking it</w:t>
      </w:r>
      <w:r w:rsidR="00215731" w:rsidRPr="005D223D">
        <w:rPr>
          <w:rFonts w:ascii="Times New Roman" w:hAnsi="Times New Roman" w:cs="Times New Roman"/>
          <w:sz w:val="24"/>
          <w:szCs w:val="24"/>
        </w:rPr>
        <w:t xml:space="preserve">. </w:t>
      </w:r>
      <w:r w:rsidR="007A0891" w:rsidRPr="005D223D">
        <w:rPr>
          <w:rFonts w:ascii="Times New Roman" w:hAnsi="Times New Roman" w:cs="Times New Roman"/>
          <w:sz w:val="24"/>
          <w:szCs w:val="24"/>
        </w:rPr>
        <w:t>While these</w:t>
      </w:r>
      <w:r w:rsidRPr="005D223D">
        <w:rPr>
          <w:rFonts w:ascii="Times New Roman" w:hAnsi="Times New Roman" w:cs="Times New Roman"/>
          <w:sz w:val="24"/>
          <w:szCs w:val="24"/>
        </w:rPr>
        <w:t xml:space="preserve"> </w:t>
      </w:r>
      <w:r w:rsidR="007A0891" w:rsidRPr="005D223D">
        <w:rPr>
          <w:rFonts w:ascii="Times New Roman" w:hAnsi="Times New Roman" w:cs="Times New Roman"/>
          <w:sz w:val="24"/>
          <w:szCs w:val="24"/>
        </w:rPr>
        <w:t xml:space="preserve">motor sequences comprise much of what we do in our activities of daily living, their acquisition </w:t>
      </w:r>
      <w:r w:rsidR="00965107" w:rsidRPr="005D223D">
        <w:rPr>
          <w:rFonts w:ascii="Times New Roman" w:hAnsi="Times New Roman" w:cs="Times New Roman"/>
          <w:sz w:val="24"/>
          <w:szCs w:val="24"/>
        </w:rPr>
        <w:t>is not altogether well understood</w:t>
      </w:r>
      <w:r w:rsidR="007A0891" w:rsidRPr="005D223D">
        <w:rPr>
          <w:rFonts w:ascii="Times New Roman" w:hAnsi="Times New Roman" w:cs="Times New Roman"/>
          <w:sz w:val="24"/>
          <w:szCs w:val="24"/>
        </w:rPr>
        <w:t xml:space="preserve">. For example, </w:t>
      </w:r>
      <w:r w:rsidR="00082A1D">
        <w:rPr>
          <w:rFonts w:ascii="Times New Roman" w:hAnsi="Times New Roman" w:cs="Times New Roman"/>
          <w:sz w:val="24"/>
          <w:szCs w:val="24"/>
        </w:rPr>
        <w:t xml:space="preserve">motor sequence acquisition in </w:t>
      </w:r>
      <w:r w:rsidR="006D0EA4" w:rsidRPr="005D223D">
        <w:rPr>
          <w:rFonts w:ascii="Times New Roman" w:hAnsi="Times New Roman" w:cs="Times New Roman"/>
          <w:sz w:val="24"/>
          <w:szCs w:val="24"/>
        </w:rPr>
        <w:t>adults</w:t>
      </w:r>
      <w:r w:rsidR="00CE003B" w:rsidRPr="005D223D">
        <w:rPr>
          <w:rFonts w:ascii="Times New Roman" w:hAnsi="Times New Roman" w:cs="Times New Roman"/>
          <w:sz w:val="24"/>
          <w:szCs w:val="24"/>
        </w:rPr>
        <w:t xml:space="preserve"> </w:t>
      </w:r>
      <w:r w:rsidR="00B460BF" w:rsidRPr="005D223D">
        <w:rPr>
          <w:rFonts w:ascii="Times New Roman" w:hAnsi="Times New Roman" w:cs="Times New Roman"/>
          <w:sz w:val="24"/>
          <w:szCs w:val="24"/>
        </w:rPr>
        <w:fldChar w:fldCharType="begin"/>
      </w:r>
      <w:r w:rsidR="003826AA" w:rsidRPr="005D223D">
        <w:rPr>
          <w:rFonts w:ascii="Times New Roman" w:hAnsi="Times New Roman" w:cs="Times New Roman"/>
          <w:sz w:val="24"/>
          <w:szCs w:val="24"/>
        </w:rPr>
        <w:instrText xml:space="preserve"> ADDIN EN.CITE &lt;EndNote&gt;&lt;Cite&gt;&lt;Author&gt;Stadler&lt;/Author&gt;&lt;Year&gt;1998&lt;/Year&gt;&lt;RecNum&gt;666&lt;/RecNum&gt;&lt;DisplayText&gt;(Stadler &amp;amp; Frensch, 1998; Willingham, Nissen, &amp;amp; Bullemer, 1989)&lt;/DisplayText&gt;&lt;record&gt;&lt;rec-number&gt;666&lt;/rec-number&gt;&lt;foreign-keys&gt;&lt;key app="EN" db-id="2ee2r9ed7vdet0efwdqp9pffewatwpwx2asd"&gt;666&lt;/key&gt;&lt;/foreign-keys&gt;&lt;ref-type name="Book"&gt;6&lt;/ref-type&gt;&lt;contributors&gt;&lt;authors&gt;&lt;author&gt;Stadler, M. A.&lt;/author&gt;&lt;author&gt;Frensch, P. A.&lt;/author&gt;&lt;/authors&gt;&lt;/contributors&gt;&lt;titles&gt;&lt;title&gt;Handbook of Implicit Learning&lt;/title&gt;&lt;/titles&gt;&lt;dates&gt;&lt;year&gt;1998&lt;/year&gt;&lt;/dates&gt;&lt;publisher&gt;Sage Publications, Inc&lt;/publisher&gt;&lt;isbn&gt;0761901973&lt;/isbn&gt;&lt;urls&gt;&lt;/urls&gt;&lt;/record&gt;&lt;/Cite&gt;&lt;Cite&gt;&lt;Author&gt;Willingham&lt;/Author&gt;&lt;Year&gt;1989&lt;/Year&gt;&lt;RecNum&gt;412&lt;/RecNum&gt;&lt;record&gt;&lt;rec-number&gt;412&lt;/rec-number&gt;&lt;foreign-keys&gt;&lt;key app="EN" db-id="2ee2r9ed7vdet0efwdqp9pffewatwpwx2asd"&gt;412&lt;/key&gt;&lt;/foreign-keys&gt;&lt;ref-type name="Journal Article"&gt;17&lt;/ref-type&gt;&lt;contributors&gt;&lt;authors&gt;&lt;author&gt;Willingham, D. B.&lt;/author&gt;&lt;author&gt;Nissen, M. J.&lt;/author&gt;&lt;author&gt;Bullemer, P.&lt;/author&gt;&lt;/authors&gt;&lt;/contributors&gt;&lt;titles&gt;&lt;title&gt;On the development of procedural knowledge&lt;/title&gt;&lt;secondary-title&gt;Journal of Experimental Psychology: Learning, Memory, and Cognition&lt;/secondary-title&gt;&lt;/titles&gt;&lt;periodical&gt;&lt;full-title&gt;Journal of Experimental Psychology: Learning, Memory, and Cognition&lt;/full-title&gt;&lt;abbr-1&gt;J Exp Psychol Learn Mem Cogn&lt;/abbr-1&gt;&lt;/periodical&gt;&lt;pages&gt;1047-1060&lt;/pages&gt;&lt;volume&gt;15&lt;/volume&gt;&lt;number&gt;6&lt;/number&gt;&lt;reprint-edition&gt;NOT IN FILE&lt;/reprint-edition&gt;&lt;keywords&gt;&lt;keyword&gt;KNOWLEDGE&lt;/keyword&gt;&lt;/keywords&gt;&lt;dates&gt;&lt;year&gt;1989&lt;/year&gt;&lt;/dates&gt;&lt;publisher&gt;American Psychological Association&lt;/publisher&gt;&lt;isbn&gt;1939-1285&lt;/isbn&gt;&lt;urls&gt;&lt;/urls&gt;&lt;/record&gt;&lt;/Cite&gt;&lt;/EndNote&gt;</w:instrText>
      </w:r>
      <w:r w:rsidR="00B460BF" w:rsidRPr="005D223D">
        <w:rPr>
          <w:rFonts w:ascii="Times New Roman" w:hAnsi="Times New Roman" w:cs="Times New Roman"/>
          <w:sz w:val="24"/>
          <w:szCs w:val="24"/>
        </w:rPr>
        <w:fldChar w:fldCharType="separate"/>
      </w:r>
      <w:r w:rsidR="003826AA" w:rsidRPr="005D223D">
        <w:rPr>
          <w:rFonts w:ascii="Times New Roman" w:hAnsi="Times New Roman" w:cs="Times New Roman"/>
          <w:noProof/>
          <w:sz w:val="24"/>
          <w:szCs w:val="24"/>
        </w:rPr>
        <w:t>(</w:t>
      </w:r>
      <w:hyperlink w:anchor="_ENREF_31" w:tooltip="Stadler, 1998 #666" w:history="1">
        <w:r w:rsidR="00D05F9F" w:rsidRPr="005D223D">
          <w:rPr>
            <w:rFonts w:ascii="Times New Roman" w:hAnsi="Times New Roman" w:cs="Times New Roman"/>
            <w:noProof/>
            <w:sz w:val="24"/>
            <w:szCs w:val="24"/>
          </w:rPr>
          <w:t>Stadler &amp; Frensch, 1998</w:t>
        </w:r>
      </w:hyperlink>
      <w:r w:rsidR="003826AA" w:rsidRPr="005D223D">
        <w:rPr>
          <w:rFonts w:ascii="Times New Roman" w:hAnsi="Times New Roman" w:cs="Times New Roman"/>
          <w:noProof/>
          <w:sz w:val="24"/>
          <w:szCs w:val="24"/>
        </w:rPr>
        <w:t xml:space="preserve">; </w:t>
      </w:r>
      <w:hyperlink w:anchor="_ENREF_35" w:tooltip="Willingham, 1989 #412" w:history="1">
        <w:r w:rsidR="00D05F9F" w:rsidRPr="005D223D">
          <w:rPr>
            <w:rFonts w:ascii="Times New Roman" w:hAnsi="Times New Roman" w:cs="Times New Roman"/>
            <w:noProof/>
            <w:sz w:val="24"/>
            <w:szCs w:val="24"/>
          </w:rPr>
          <w:t>Willingham, Nissen, &amp; Bullemer, 1989</w:t>
        </w:r>
      </w:hyperlink>
      <w:r w:rsidR="003826AA" w:rsidRPr="005D223D">
        <w:rPr>
          <w:rFonts w:ascii="Times New Roman" w:hAnsi="Times New Roman" w:cs="Times New Roman"/>
          <w:noProof/>
          <w:sz w:val="24"/>
          <w:szCs w:val="24"/>
        </w:rPr>
        <w:t>)</w:t>
      </w:r>
      <w:r w:rsidR="00B460BF" w:rsidRPr="005D223D">
        <w:rPr>
          <w:rFonts w:ascii="Times New Roman" w:hAnsi="Times New Roman" w:cs="Times New Roman"/>
          <w:sz w:val="24"/>
          <w:szCs w:val="24"/>
        </w:rPr>
        <w:fldChar w:fldCharType="end"/>
      </w:r>
      <w:r w:rsidR="006D0EA4" w:rsidRPr="005D223D">
        <w:rPr>
          <w:rFonts w:ascii="Times New Roman" w:hAnsi="Times New Roman" w:cs="Times New Roman"/>
          <w:sz w:val="24"/>
          <w:szCs w:val="24"/>
        </w:rPr>
        <w:t xml:space="preserve"> and children </w:t>
      </w:r>
      <w:r w:rsidR="00B460BF" w:rsidRPr="005D223D">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WYW4gZGVyIExp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</w:fldData>
        </w:fldChar>
      </w:r>
      <w:r w:rsidR="00B964DD">
        <w:rPr>
          <w:rFonts w:ascii="Times New Roman" w:hAnsi="Times New Roman" w:cs="Times New Roman"/>
          <w:sz w:val="24"/>
          <w:szCs w:val="24"/>
        </w:rPr>
        <w:instrText xml:space="preserve"> ADDIN EN.CITE </w:instrText>
      </w:r>
      <w:r w:rsidR="00B964DD">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WYW4gZGVyIExp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</w:fldData>
        </w:fldChar>
      </w:r>
      <w:r w:rsidR="00B964DD">
        <w:rPr>
          <w:rFonts w:ascii="Times New Roman" w:hAnsi="Times New Roman" w:cs="Times New Roman"/>
          <w:sz w:val="24"/>
          <w:szCs w:val="24"/>
        </w:rPr>
        <w:instrText xml:space="preserve"> ADDIN EN.CITE.DATA </w:instrText>
      </w:r>
      <w:r w:rsidR="00B964DD">
        <w:rPr>
          <w:rFonts w:ascii="Times New Roman" w:hAnsi="Times New Roman" w:cs="Times New Roman"/>
          <w:sz w:val="24"/>
          <w:szCs w:val="24"/>
        </w:rPr>
      </w:r>
      <w:r w:rsidR="00B964DD">
        <w:rPr>
          <w:rFonts w:ascii="Times New Roman" w:hAnsi="Times New Roman" w:cs="Times New Roman"/>
          <w:sz w:val="24"/>
          <w:szCs w:val="24"/>
        </w:rPr>
        <w:fldChar w:fldCharType="end"/>
      </w:r>
      <w:r w:rsidR="00B460BF" w:rsidRPr="005D223D">
        <w:rPr>
          <w:rFonts w:ascii="Times New Roman" w:hAnsi="Times New Roman" w:cs="Times New Roman"/>
          <w:sz w:val="24"/>
          <w:szCs w:val="24"/>
        </w:rPr>
      </w:r>
      <w:r w:rsidR="00B460BF" w:rsidRPr="005D223D">
        <w:rPr>
          <w:rFonts w:ascii="Times New Roman" w:hAnsi="Times New Roman" w:cs="Times New Roman"/>
          <w:sz w:val="24"/>
          <w:szCs w:val="24"/>
        </w:rPr>
        <w:fldChar w:fldCharType="separate"/>
      </w:r>
      <w:r w:rsidR="00B964DD">
        <w:rPr>
          <w:rFonts w:ascii="Times New Roman" w:hAnsi="Times New Roman" w:cs="Times New Roman"/>
          <w:noProof/>
          <w:sz w:val="24"/>
          <w:szCs w:val="24"/>
        </w:rPr>
        <w:t>(</w:t>
      </w:r>
      <w:hyperlink w:anchor="_ENREF_22" w:tooltip="Meulemans, 1998 #189" w:history="1">
        <w:r w:rsidR="00D05F9F">
          <w:rPr>
            <w:rFonts w:ascii="Times New Roman" w:hAnsi="Times New Roman" w:cs="Times New Roman"/>
            <w:noProof/>
            <w:sz w:val="24"/>
            <w:szCs w:val="24"/>
          </w:rPr>
          <w:t>Meulemans, Van der Linden, &amp; Perruchet, 1998</w:t>
        </w:r>
      </w:hyperlink>
      <w:r w:rsidR="00B964DD">
        <w:rPr>
          <w:rFonts w:ascii="Times New Roman" w:hAnsi="Times New Roman" w:cs="Times New Roman"/>
          <w:noProof/>
          <w:sz w:val="24"/>
          <w:szCs w:val="24"/>
        </w:rPr>
        <w:t xml:space="preserve">; </w:t>
      </w:r>
      <w:hyperlink w:anchor="_ENREF_32" w:tooltip="Thomas, 2001 #217" w:history="1">
        <w:r w:rsidR="00D05F9F">
          <w:rPr>
            <w:rFonts w:ascii="Times New Roman" w:hAnsi="Times New Roman" w:cs="Times New Roman"/>
            <w:noProof/>
            <w:sz w:val="24"/>
            <w:szCs w:val="24"/>
          </w:rPr>
          <w:t>Thomas &amp; Nelson, 2001</w:t>
        </w:r>
      </w:hyperlink>
      <w:r w:rsidR="00B964DD">
        <w:rPr>
          <w:rFonts w:ascii="Times New Roman" w:hAnsi="Times New Roman" w:cs="Times New Roman"/>
          <w:noProof/>
          <w:sz w:val="24"/>
          <w:szCs w:val="24"/>
        </w:rPr>
        <w:t xml:space="preserve">; </w:t>
      </w:r>
      <w:hyperlink w:anchor="_ENREF_34" w:tooltip="Weiermann, 2012 #2735" w:history="1">
        <w:r w:rsidR="00D05F9F">
          <w:rPr>
            <w:rFonts w:ascii="Times New Roman" w:hAnsi="Times New Roman" w:cs="Times New Roman"/>
            <w:noProof/>
            <w:sz w:val="24"/>
            <w:szCs w:val="24"/>
          </w:rPr>
          <w:t>Weiermann &amp; Meier, 2012</w:t>
        </w:r>
      </w:hyperlink>
      <w:r w:rsidR="00B964DD">
        <w:rPr>
          <w:rFonts w:ascii="Times New Roman" w:hAnsi="Times New Roman" w:cs="Times New Roman"/>
          <w:noProof/>
          <w:sz w:val="24"/>
          <w:szCs w:val="24"/>
        </w:rPr>
        <w:t>)</w:t>
      </w:r>
      <w:r w:rsidR="00B460BF" w:rsidRPr="005D223D">
        <w:rPr>
          <w:rFonts w:ascii="Times New Roman" w:hAnsi="Times New Roman" w:cs="Times New Roman"/>
          <w:sz w:val="24"/>
          <w:szCs w:val="24"/>
        </w:rPr>
        <w:fldChar w:fldCharType="end"/>
      </w:r>
      <w:r w:rsidR="006D0EA4" w:rsidRPr="005D223D">
        <w:rPr>
          <w:rFonts w:ascii="Times New Roman" w:hAnsi="Times New Roman" w:cs="Times New Roman"/>
          <w:sz w:val="24"/>
          <w:szCs w:val="24"/>
        </w:rPr>
        <w:t xml:space="preserve"> </w:t>
      </w:r>
      <w:r w:rsidR="00C60373" w:rsidRPr="00015A51">
        <w:rPr>
          <w:rFonts w:ascii="Times New Roman" w:hAnsi="Times New Roman" w:cs="Times New Roman"/>
          <w:sz w:val="24"/>
          <w:szCs w:val="24"/>
        </w:rPr>
        <w:t xml:space="preserve">have been </w:t>
      </w:r>
      <w:r w:rsidR="00082A1D" w:rsidRPr="00015A51">
        <w:rPr>
          <w:rFonts w:ascii="Times New Roman" w:hAnsi="Times New Roman" w:cs="Times New Roman"/>
          <w:sz w:val="24"/>
          <w:szCs w:val="24"/>
        </w:rPr>
        <w:t xml:space="preserve">studied </w:t>
      </w:r>
      <w:r w:rsidR="00B00F32" w:rsidRPr="00015A51">
        <w:rPr>
          <w:rFonts w:ascii="Times New Roman" w:hAnsi="Times New Roman" w:cs="Times New Roman"/>
          <w:sz w:val="24"/>
          <w:szCs w:val="24"/>
        </w:rPr>
        <w:t xml:space="preserve">using the serial reaction time (SRT) task </w:t>
      </w:r>
      <w:r w:rsidR="00B00F32" w:rsidRPr="00015A51">
        <w:rPr>
          <w:rFonts w:ascii="Times New Roman" w:hAnsi="Times New Roman" w:cs="Times New Roman"/>
          <w:sz w:val="24"/>
          <w:szCs w:val="24"/>
        </w:rPr>
        <w:fldChar w:fldCharType="begin"/>
      </w:r>
      <w:r w:rsidR="00B00F32" w:rsidRPr="00015A51">
        <w:rPr>
          <w:rFonts w:ascii="Times New Roman" w:hAnsi="Times New Roman" w:cs="Times New Roman"/>
          <w:sz w:val="24"/>
          <w:szCs w:val="24"/>
        </w:rPr>
        <w:instrText xml:space="preserve"> ADDIN EN.CITE &lt;EndNote&gt;&lt;Cite&gt;&lt;Author&gt;Nissen&lt;/Author&gt;&lt;Year&gt;1987&lt;/Year&gt;&lt;RecNum&gt;31&lt;/RecNum&gt;&lt;DisplayText&gt;(Nissen &amp;amp; Bullemer, 1987)&lt;/DisplayText&gt;&lt;record&gt;&lt;rec-number&gt;31&lt;/rec-number&gt;&lt;foreign-keys&gt;&lt;key app="EN" db-id="2ee2r9ed7vdet0efwdqp9pffewatwpwx2asd"&gt;31&lt;/key&gt;&lt;/foreign-keys&gt;&lt;ref-type name="Journal Article"&gt;17&lt;/ref-type&gt;&lt;contributors&gt;&lt;authors&gt;&lt;author&gt;Nissen, M. J.&lt;/author&gt;&lt;author&gt;Bullemer, P.&lt;/author&gt;&lt;/authors&gt;&lt;/contributors&gt;&lt;auth-address&gt;Nissen, Mj&amp;#xD;Univ Minnesota,Dept Psychol,N218 Elliott Hall,Minneapolis,Mn 55455, USA&amp;#xD;Univ Minnesota,Dept Psychol,N218 Elliott Hall,Minneapolis,Mn 55455, USA&lt;/auth-address&gt;&lt;titles&gt;&lt;title&gt;Attentional requirements of learning: Evidence from performance measures&lt;/title&gt;&lt;secondary-title&gt;Cognitive Psychology&lt;/secondary-title&gt;&lt;alt-title&gt;Cognit Psychol&lt;/alt-title&gt;&lt;/titles&gt;&lt;periodical&gt;&lt;full-title&gt;Cognitive Psychology&lt;/full-title&gt;&lt;abbr-1&gt;Cognit Psychol&lt;/abbr-1&gt;&lt;/periodical&gt;&lt;alt-periodical&gt;&lt;full-title&gt;Cognitive Psychology&lt;/full-title&gt;&lt;abbr-1&gt;Cognit Psychol&lt;/abbr-1&gt;&lt;/alt-periodical&gt;&lt;pages&gt;1-32&lt;/pages&gt;&lt;volume&gt;19&lt;/volume&gt;&lt;number&gt;1&lt;/number&gt;&lt;dates&gt;&lt;year&gt;1987&lt;/year&gt;&lt;pub-dates&gt;&lt;date&gt;Jan&lt;/date&gt;&lt;/pub-dates&gt;&lt;/dates&gt;&lt;isbn&gt;0010-0285&lt;/isbn&gt;&lt;accession-num&gt;ISI:A1987F350500001&lt;/accession-num&gt;&lt;urls&gt;&lt;related-urls&gt;&lt;url&gt;&amp;lt;Go to ISI&amp;gt;://A1987F350500001&lt;/url&gt;&lt;/related-urls&gt;&lt;/urls&gt;&lt;language&gt;English&lt;/language&gt;&lt;/record&gt;&lt;/Cite&gt;&lt;/EndNote&gt;</w:instrText>
      </w:r>
      <w:r w:rsidR="00B00F32" w:rsidRPr="00015A51">
        <w:rPr>
          <w:rFonts w:ascii="Times New Roman" w:hAnsi="Times New Roman" w:cs="Times New Roman"/>
          <w:sz w:val="24"/>
          <w:szCs w:val="24"/>
        </w:rPr>
        <w:fldChar w:fldCharType="separate"/>
      </w:r>
      <w:r w:rsidR="00B00F32" w:rsidRPr="00015A51">
        <w:rPr>
          <w:rFonts w:ascii="Times New Roman" w:hAnsi="Times New Roman" w:cs="Times New Roman"/>
          <w:noProof/>
          <w:sz w:val="24"/>
          <w:szCs w:val="24"/>
        </w:rPr>
        <w:t>(</w:t>
      </w:r>
      <w:hyperlink w:anchor="_ENREF_25" w:tooltip="Nissen, 1987 #31" w:history="1">
        <w:r w:rsidR="00D05F9F" w:rsidRPr="00015A51">
          <w:rPr>
            <w:rFonts w:ascii="Times New Roman" w:hAnsi="Times New Roman" w:cs="Times New Roman"/>
            <w:noProof/>
            <w:sz w:val="24"/>
            <w:szCs w:val="24"/>
          </w:rPr>
          <w:t>Nissen &amp; Bullemer, 1987</w:t>
        </w:r>
      </w:hyperlink>
      <w:r w:rsidR="00B00F32" w:rsidRPr="00015A51">
        <w:rPr>
          <w:rFonts w:ascii="Times New Roman" w:hAnsi="Times New Roman" w:cs="Times New Roman"/>
          <w:noProof/>
          <w:sz w:val="24"/>
          <w:szCs w:val="24"/>
        </w:rPr>
        <w:t>)</w:t>
      </w:r>
      <w:r w:rsidR="00B00F32" w:rsidRPr="00015A51">
        <w:rPr>
          <w:rFonts w:ascii="Times New Roman" w:hAnsi="Times New Roman" w:cs="Times New Roman"/>
          <w:sz w:val="24"/>
          <w:szCs w:val="24"/>
        </w:rPr>
        <w:fldChar w:fldCharType="end"/>
      </w:r>
      <w:r w:rsidR="006D0EA4" w:rsidRPr="00015A51">
        <w:rPr>
          <w:rFonts w:ascii="Times New Roman" w:hAnsi="Times New Roman" w:cs="Times New Roman"/>
          <w:sz w:val="24"/>
          <w:szCs w:val="24"/>
        </w:rPr>
        <w:t xml:space="preserve">. </w:t>
      </w:r>
      <w:r w:rsidR="00082A1D" w:rsidRPr="00015A51">
        <w:rPr>
          <w:rFonts w:ascii="Times New Roman" w:hAnsi="Times New Roman" w:cs="Times New Roman"/>
          <w:sz w:val="24"/>
          <w:szCs w:val="24"/>
        </w:rPr>
        <w:t xml:space="preserve">The SRT task usually consists of </w:t>
      </w:r>
      <w:r w:rsidR="006301B1" w:rsidRPr="00015A51">
        <w:rPr>
          <w:rFonts w:ascii="Times New Roman" w:hAnsi="Times New Roman" w:cs="Times New Roman"/>
          <w:sz w:val="24"/>
          <w:szCs w:val="24"/>
        </w:rPr>
        <w:t xml:space="preserve">a </w:t>
      </w:r>
      <w:r w:rsidR="00416DB9" w:rsidRPr="00015A51">
        <w:rPr>
          <w:rFonts w:ascii="Times New Roman" w:hAnsi="Times New Roman" w:cs="Times New Roman"/>
          <w:sz w:val="24"/>
          <w:szCs w:val="24"/>
        </w:rPr>
        <w:t xml:space="preserve">single learning session of </w:t>
      </w:r>
      <w:r w:rsidR="00082A1D" w:rsidRPr="00015A51">
        <w:rPr>
          <w:rFonts w:ascii="Times New Roman" w:hAnsi="Times New Roman" w:cs="Times New Roman"/>
          <w:sz w:val="24"/>
          <w:szCs w:val="24"/>
        </w:rPr>
        <w:t>4 – 8 learning blocks</w:t>
      </w:r>
      <w:r w:rsidR="003E32FE" w:rsidRPr="00015A51">
        <w:rPr>
          <w:rFonts w:ascii="Times New Roman" w:hAnsi="Times New Roman" w:cs="Times New Roman"/>
          <w:sz w:val="24"/>
          <w:szCs w:val="24"/>
        </w:rPr>
        <w:t xml:space="preserve"> with a short break between blocks. In each block, </w:t>
      </w:r>
      <w:r w:rsidR="00416DB9" w:rsidRPr="00015A51">
        <w:rPr>
          <w:rFonts w:ascii="Times New Roman" w:hAnsi="Times New Roman" w:cs="Times New Roman"/>
          <w:sz w:val="24"/>
          <w:szCs w:val="24"/>
        </w:rPr>
        <w:t>participants</w:t>
      </w:r>
      <w:r w:rsidR="00082A1D" w:rsidRPr="00015A51">
        <w:rPr>
          <w:rFonts w:ascii="Times New Roman" w:hAnsi="Times New Roman" w:cs="Times New Roman"/>
          <w:sz w:val="24"/>
          <w:szCs w:val="24"/>
        </w:rPr>
        <w:t xml:space="preserve"> </w:t>
      </w:r>
      <w:r w:rsidR="00416DB9" w:rsidRPr="00015A51">
        <w:rPr>
          <w:rFonts w:ascii="Times New Roman" w:hAnsi="Times New Roman" w:cs="Times New Roman"/>
          <w:sz w:val="24"/>
          <w:szCs w:val="24"/>
        </w:rPr>
        <w:t xml:space="preserve">respond </w:t>
      </w:r>
      <w:r w:rsidR="00B00F32" w:rsidRPr="00015A51">
        <w:rPr>
          <w:rFonts w:ascii="Times New Roman" w:hAnsi="Times New Roman" w:cs="Times New Roman"/>
          <w:sz w:val="24"/>
          <w:szCs w:val="24"/>
        </w:rPr>
        <w:t xml:space="preserve">as fast as </w:t>
      </w:r>
      <w:r w:rsidR="00416DB9" w:rsidRPr="00015A51">
        <w:rPr>
          <w:rFonts w:ascii="Times New Roman" w:hAnsi="Times New Roman" w:cs="Times New Roman"/>
          <w:sz w:val="24"/>
          <w:szCs w:val="24"/>
        </w:rPr>
        <w:t>possible</w:t>
      </w:r>
      <w:r w:rsidR="00B00F32" w:rsidRPr="00015A51">
        <w:rPr>
          <w:rFonts w:ascii="Times New Roman" w:hAnsi="Times New Roman" w:cs="Times New Roman"/>
          <w:sz w:val="24"/>
          <w:szCs w:val="24"/>
        </w:rPr>
        <w:t xml:space="preserve"> to a sequence of visual stimuli</w:t>
      </w:r>
      <w:r w:rsidR="00155B17" w:rsidRPr="00015A51">
        <w:rPr>
          <w:rFonts w:ascii="Times New Roman" w:hAnsi="Times New Roman" w:cs="Times New Roman"/>
          <w:sz w:val="24"/>
          <w:szCs w:val="24"/>
        </w:rPr>
        <w:t xml:space="preserve">. The visual stimuli are presented </w:t>
      </w:r>
      <w:r w:rsidR="006301B1" w:rsidRPr="00015A51">
        <w:rPr>
          <w:rFonts w:ascii="Times New Roman" w:hAnsi="Times New Roman" w:cs="Times New Roman"/>
          <w:sz w:val="24"/>
          <w:szCs w:val="24"/>
        </w:rPr>
        <w:t>in</w:t>
      </w:r>
      <w:r w:rsidR="00155B17" w:rsidRPr="00015A51">
        <w:rPr>
          <w:rFonts w:ascii="Times New Roman" w:hAnsi="Times New Roman" w:cs="Times New Roman"/>
          <w:sz w:val="24"/>
          <w:szCs w:val="24"/>
        </w:rPr>
        <w:t xml:space="preserve"> a fixed order that is unknown to participants. </w:t>
      </w:r>
      <w:r w:rsidR="00E744BC" w:rsidRPr="00015A51">
        <w:rPr>
          <w:rFonts w:ascii="Times New Roman" w:hAnsi="Times New Roman" w:cs="Times New Roman"/>
          <w:sz w:val="24"/>
          <w:szCs w:val="24"/>
        </w:rPr>
        <w:t>The mean reaction time (RT)</w:t>
      </w:r>
      <w:r w:rsidR="00082A1D" w:rsidRPr="00015A51">
        <w:rPr>
          <w:rFonts w:ascii="Times New Roman" w:hAnsi="Times New Roman" w:cs="Times New Roman"/>
          <w:sz w:val="24"/>
          <w:szCs w:val="24"/>
        </w:rPr>
        <w:t xml:space="preserve"> </w:t>
      </w:r>
      <w:r w:rsidR="00E744BC" w:rsidRPr="00015A51">
        <w:rPr>
          <w:rFonts w:ascii="Times New Roman" w:hAnsi="Times New Roman" w:cs="Times New Roman"/>
          <w:sz w:val="24"/>
          <w:szCs w:val="24"/>
        </w:rPr>
        <w:t>of each block decreases</w:t>
      </w:r>
      <w:r w:rsidR="00082A1D" w:rsidRPr="00015A51">
        <w:rPr>
          <w:rFonts w:ascii="Times New Roman" w:hAnsi="Times New Roman" w:cs="Times New Roman"/>
          <w:sz w:val="24"/>
          <w:szCs w:val="24"/>
        </w:rPr>
        <w:t xml:space="preserve"> as </w:t>
      </w:r>
      <w:r w:rsidR="00B468B7" w:rsidRPr="00015A51">
        <w:rPr>
          <w:rFonts w:ascii="Times New Roman" w:hAnsi="Times New Roman" w:cs="Times New Roman"/>
          <w:sz w:val="24"/>
          <w:szCs w:val="24"/>
        </w:rPr>
        <w:t xml:space="preserve">participants </w:t>
      </w:r>
      <w:r w:rsidR="00082A1D" w:rsidRPr="00015A51">
        <w:rPr>
          <w:rFonts w:ascii="Times New Roman" w:hAnsi="Times New Roman" w:cs="Times New Roman"/>
          <w:sz w:val="24"/>
          <w:szCs w:val="24"/>
        </w:rPr>
        <w:t xml:space="preserve">repeatedly practice the same sequence, while </w:t>
      </w:r>
      <w:r w:rsidR="00E744BC" w:rsidRPr="00015A51">
        <w:rPr>
          <w:rFonts w:ascii="Times New Roman" w:hAnsi="Times New Roman" w:cs="Times New Roman"/>
          <w:sz w:val="24"/>
          <w:szCs w:val="24"/>
        </w:rPr>
        <w:t xml:space="preserve">the mean RT becomes slower </w:t>
      </w:r>
      <w:r w:rsidR="006301B1" w:rsidRPr="00015A51">
        <w:rPr>
          <w:rFonts w:ascii="Times New Roman" w:hAnsi="Times New Roman" w:cs="Times New Roman"/>
          <w:sz w:val="24"/>
          <w:szCs w:val="24"/>
        </w:rPr>
        <w:t>w</w:t>
      </w:r>
      <w:r w:rsidR="00804F5B" w:rsidRPr="00015A51">
        <w:rPr>
          <w:rFonts w:ascii="Times New Roman" w:hAnsi="Times New Roman" w:cs="Times New Roman"/>
          <w:sz w:val="24"/>
          <w:szCs w:val="24"/>
        </w:rPr>
        <w:t>hen</w:t>
      </w:r>
      <w:r w:rsidR="00E744BC" w:rsidRPr="00015A51">
        <w:rPr>
          <w:rFonts w:ascii="Times New Roman" w:hAnsi="Times New Roman" w:cs="Times New Roman"/>
          <w:sz w:val="24"/>
          <w:szCs w:val="24"/>
        </w:rPr>
        <w:t xml:space="preserve"> a novel sequence that has not been practiced</w:t>
      </w:r>
      <w:r w:rsidR="00416DB9" w:rsidRPr="00015A51">
        <w:rPr>
          <w:rFonts w:ascii="Times New Roman" w:hAnsi="Times New Roman" w:cs="Times New Roman"/>
          <w:sz w:val="24"/>
          <w:szCs w:val="24"/>
        </w:rPr>
        <w:t xml:space="preserve"> </w:t>
      </w:r>
      <w:r w:rsidR="00804F5B" w:rsidRPr="00015A51">
        <w:rPr>
          <w:rFonts w:ascii="Times New Roman" w:hAnsi="Times New Roman" w:cs="Times New Roman"/>
          <w:sz w:val="24"/>
          <w:szCs w:val="24"/>
        </w:rPr>
        <w:t xml:space="preserve">is introduced </w:t>
      </w:r>
      <w:r w:rsidR="00416DB9" w:rsidRPr="00015A51">
        <w:rPr>
          <w:rFonts w:ascii="Times New Roman" w:hAnsi="Times New Roman" w:cs="Times New Roman"/>
          <w:sz w:val="24"/>
          <w:szCs w:val="24"/>
        </w:rPr>
        <w:fldChar w:fldCharType="begin">
          <w:fldData xml:space="preserve">PEVuZE5vdGU+PENpdGU+PEF1dGhvcj5OaXNzZW48L0F1dGhvcj48WWVhcj4xOTg3PC9ZZWFyPjxS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</w:fldData>
        </w:fldChar>
      </w:r>
      <w:r w:rsidR="00416DB9" w:rsidRPr="00015A51">
        <w:rPr>
          <w:rFonts w:ascii="Times New Roman" w:hAnsi="Times New Roman" w:cs="Times New Roman"/>
          <w:sz w:val="24"/>
          <w:szCs w:val="24"/>
        </w:rPr>
        <w:instrText xml:space="preserve"> ADDIN EN.CITE </w:instrText>
      </w:r>
      <w:r w:rsidR="00416DB9" w:rsidRPr="00015A51">
        <w:rPr>
          <w:rFonts w:ascii="Times New Roman" w:hAnsi="Times New Roman" w:cs="Times New Roman"/>
          <w:sz w:val="24"/>
          <w:szCs w:val="24"/>
        </w:rPr>
        <w:fldChar w:fldCharType="begin">
          <w:fldData xml:space="preserve">PEVuZE5vdGU+PENpdGU+PEF1dGhvcj5OaXNzZW48L0F1dGhvcj48WWVhcj4xOTg3PC9ZZWFyPjxS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</w:fldData>
        </w:fldChar>
      </w:r>
      <w:r w:rsidR="00416DB9" w:rsidRPr="00015A51">
        <w:rPr>
          <w:rFonts w:ascii="Times New Roman" w:hAnsi="Times New Roman" w:cs="Times New Roman"/>
          <w:sz w:val="24"/>
          <w:szCs w:val="24"/>
        </w:rPr>
        <w:instrText xml:space="preserve"> ADDIN EN.CITE.DATA </w:instrText>
      </w:r>
      <w:r w:rsidR="00416DB9" w:rsidRPr="00015A51">
        <w:rPr>
          <w:rFonts w:ascii="Times New Roman" w:hAnsi="Times New Roman" w:cs="Times New Roman"/>
          <w:sz w:val="24"/>
          <w:szCs w:val="24"/>
        </w:rPr>
      </w:r>
      <w:r w:rsidR="00416DB9" w:rsidRPr="00015A51">
        <w:rPr>
          <w:rFonts w:ascii="Times New Roman" w:hAnsi="Times New Roman" w:cs="Times New Roman"/>
          <w:sz w:val="24"/>
          <w:szCs w:val="24"/>
        </w:rPr>
        <w:fldChar w:fldCharType="end"/>
      </w:r>
      <w:r w:rsidR="00416DB9" w:rsidRPr="00015A51">
        <w:rPr>
          <w:rFonts w:ascii="Times New Roman" w:hAnsi="Times New Roman" w:cs="Times New Roman"/>
          <w:sz w:val="24"/>
          <w:szCs w:val="24"/>
        </w:rPr>
      </w:r>
      <w:r w:rsidR="00416DB9" w:rsidRPr="00015A51">
        <w:rPr>
          <w:rFonts w:ascii="Times New Roman" w:hAnsi="Times New Roman" w:cs="Times New Roman"/>
          <w:sz w:val="24"/>
          <w:szCs w:val="24"/>
        </w:rPr>
        <w:fldChar w:fldCharType="separate"/>
      </w:r>
      <w:r w:rsidR="00416DB9" w:rsidRPr="00015A51">
        <w:rPr>
          <w:rFonts w:ascii="Times New Roman" w:hAnsi="Times New Roman" w:cs="Times New Roman"/>
          <w:noProof/>
          <w:sz w:val="24"/>
          <w:szCs w:val="24"/>
        </w:rPr>
        <w:t>(</w:t>
      </w:r>
      <w:hyperlink w:anchor="_ENREF_25" w:tooltip="Nissen, 1987 #31" w:history="1">
        <w:r w:rsidR="00D05F9F" w:rsidRPr="00015A51">
          <w:rPr>
            <w:rFonts w:ascii="Times New Roman" w:hAnsi="Times New Roman" w:cs="Times New Roman"/>
            <w:noProof/>
            <w:sz w:val="24"/>
            <w:szCs w:val="24"/>
          </w:rPr>
          <w:t>Nissen &amp; Bullemer, 1987</w:t>
        </w:r>
      </w:hyperlink>
      <w:r w:rsidR="00416DB9" w:rsidRPr="00015A51">
        <w:rPr>
          <w:rFonts w:ascii="Times New Roman" w:hAnsi="Times New Roman" w:cs="Times New Roman"/>
          <w:noProof/>
          <w:sz w:val="24"/>
          <w:szCs w:val="24"/>
        </w:rPr>
        <w:t xml:space="preserve">; </w:t>
      </w:r>
      <w:hyperlink w:anchor="_ENREF_35" w:tooltip="Willingham, 1989 #412" w:history="1">
        <w:r w:rsidR="00D05F9F" w:rsidRPr="00015A51">
          <w:rPr>
            <w:rFonts w:ascii="Times New Roman" w:hAnsi="Times New Roman" w:cs="Times New Roman"/>
            <w:noProof/>
            <w:sz w:val="24"/>
            <w:szCs w:val="24"/>
          </w:rPr>
          <w:t>Willingham, et al., 1989</w:t>
        </w:r>
      </w:hyperlink>
      <w:r w:rsidR="00416DB9" w:rsidRPr="00015A51">
        <w:rPr>
          <w:rFonts w:ascii="Times New Roman" w:hAnsi="Times New Roman" w:cs="Times New Roman"/>
          <w:noProof/>
          <w:sz w:val="24"/>
          <w:szCs w:val="24"/>
        </w:rPr>
        <w:t>)</w:t>
      </w:r>
      <w:r w:rsidR="00416DB9" w:rsidRPr="00015A51">
        <w:rPr>
          <w:rFonts w:ascii="Times New Roman" w:hAnsi="Times New Roman" w:cs="Times New Roman"/>
          <w:sz w:val="24"/>
          <w:szCs w:val="24"/>
        </w:rPr>
        <w:fldChar w:fldCharType="end"/>
      </w:r>
      <w:r w:rsidR="00E744BC" w:rsidRPr="00015A51">
        <w:rPr>
          <w:rFonts w:ascii="Times New Roman" w:hAnsi="Times New Roman" w:cs="Times New Roman"/>
          <w:sz w:val="24"/>
          <w:szCs w:val="24"/>
        </w:rPr>
        <w:t xml:space="preserve">. </w:t>
      </w:r>
      <w:r w:rsidR="00416DB9" w:rsidRPr="00015A51">
        <w:rPr>
          <w:rFonts w:ascii="Times New Roman" w:hAnsi="Times New Roman" w:cs="Times New Roman"/>
          <w:sz w:val="24"/>
          <w:szCs w:val="24"/>
        </w:rPr>
        <w:t xml:space="preserve">As revealed by </w:t>
      </w:r>
      <w:r w:rsidR="003E32FE" w:rsidRPr="00015A51">
        <w:rPr>
          <w:rFonts w:ascii="Times New Roman" w:hAnsi="Times New Roman" w:cs="Times New Roman"/>
          <w:sz w:val="24"/>
          <w:szCs w:val="24"/>
        </w:rPr>
        <w:t>the mean RT improvement to the same sequence and a reversal of improvement to a new sequence</w:t>
      </w:r>
      <w:r w:rsidR="00416DB9" w:rsidRPr="00015A51">
        <w:rPr>
          <w:rFonts w:ascii="Times New Roman" w:hAnsi="Times New Roman" w:cs="Times New Roman"/>
          <w:sz w:val="24"/>
          <w:szCs w:val="24"/>
        </w:rPr>
        <w:t xml:space="preserve">, </w:t>
      </w:r>
      <w:r w:rsidR="003E32FE" w:rsidRPr="00015A51">
        <w:rPr>
          <w:rFonts w:ascii="Times New Roman" w:hAnsi="Times New Roman" w:cs="Times New Roman"/>
          <w:sz w:val="24"/>
          <w:szCs w:val="24"/>
        </w:rPr>
        <w:t>learning of sequences</w:t>
      </w:r>
      <w:r w:rsidR="00416DB9" w:rsidRPr="00015A51">
        <w:rPr>
          <w:rFonts w:ascii="Times New Roman" w:hAnsi="Times New Roman" w:cs="Times New Roman"/>
          <w:sz w:val="24"/>
          <w:szCs w:val="24"/>
        </w:rPr>
        <w:t xml:space="preserve"> in adults and children </w:t>
      </w:r>
      <w:r w:rsidR="002B3B3B" w:rsidRPr="00015A51">
        <w:rPr>
          <w:rFonts w:ascii="Times New Roman" w:hAnsi="Times New Roman" w:cs="Times New Roman"/>
          <w:sz w:val="24"/>
          <w:szCs w:val="24"/>
        </w:rPr>
        <w:t xml:space="preserve">as young as six years of age </w:t>
      </w:r>
      <w:r w:rsidR="00B2787F" w:rsidRPr="00015A51">
        <w:rPr>
          <w:rFonts w:ascii="Times New Roman" w:hAnsi="Times New Roman" w:cs="Times New Roman"/>
          <w:sz w:val="24"/>
          <w:szCs w:val="24"/>
        </w:rPr>
        <w:t xml:space="preserve">develop quickly </w:t>
      </w:r>
      <w:r w:rsidR="00F83E76" w:rsidRPr="00015A51">
        <w:rPr>
          <w:rFonts w:ascii="Times New Roman" w:hAnsi="Times New Roman" w:cs="Times New Roman"/>
          <w:sz w:val="24"/>
          <w:szCs w:val="24"/>
        </w:rPr>
        <w:t>(</w:t>
      </w:r>
      <w:r w:rsidR="00C60373" w:rsidRPr="00015A51">
        <w:rPr>
          <w:rFonts w:ascii="Times New Roman" w:hAnsi="Times New Roman" w:cs="Times New Roman"/>
          <w:sz w:val="24"/>
          <w:szCs w:val="24"/>
        </w:rPr>
        <w:t xml:space="preserve">over </w:t>
      </w:r>
      <w:r w:rsidR="00B00F32" w:rsidRPr="00015A51">
        <w:rPr>
          <w:rFonts w:ascii="Times New Roman" w:hAnsi="Times New Roman" w:cs="Times New Roman"/>
          <w:sz w:val="24"/>
          <w:szCs w:val="24"/>
        </w:rPr>
        <w:t>a single learning session</w:t>
      </w:r>
      <w:r w:rsidR="00F83E76" w:rsidRPr="00015A51">
        <w:rPr>
          <w:rFonts w:ascii="Times New Roman" w:hAnsi="Times New Roman" w:cs="Times New Roman"/>
          <w:sz w:val="24"/>
          <w:szCs w:val="24"/>
        </w:rPr>
        <w:t>)</w:t>
      </w:r>
      <w:r w:rsidR="00416DB9" w:rsidRPr="00015A51">
        <w:rPr>
          <w:rFonts w:ascii="Times New Roman" w:hAnsi="Times New Roman" w:cs="Times New Roman"/>
          <w:sz w:val="24"/>
          <w:szCs w:val="24"/>
        </w:rPr>
        <w:t xml:space="preserve"> </w:t>
      </w:r>
      <w:r w:rsidR="003E32FE" w:rsidRPr="00015A51">
        <w:rPr>
          <w:rFonts w:ascii="Times New Roman" w:hAnsi="Times New Roman" w:cs="Times New Roman"/>
          <w:sz w:val="24"/>
          <w:szCs w:val="24"/>
        </w:rPr>
        <w:t xml:space="preserve">and </w:t>
      </w:r>
      <w:r w:rsidR="00416DB9" w:rsidRPr="00015A51">
        <w:rPr>
          <w:rFonts w:ascii="Times New Roman" w:hAnsi="Times New Roman" w:cs="Times New Roman"/>
          <w:sz w:val="24"/>
          <w:szCs w:val="24"/>
        </w:rPr>
        <w:t xml:space="preserve">to a comparable level </w:t>
      </w:r>
      <w:r w:rsidR="00416DB9" w:rsidRPr="00015A51">
        <w:rPr>
          <w:rFonts w:ascii="Times New Roman" w:hAnsi="Times New Roman" w:cs="Times New Roman"/>
          <w:sz w:val="24"/>
          <w:szCs w:val="24"/>
        </w:rPr>
        <w:fldChar w:fldCharType="begin"/>
      </w:r>
      <w:r w:rsidR="00416DB9" w:rsidRPr="00015A51">
        <w:rPr>
          <w:rFonts w:ascii="Times New Roman" w:hAnsi="Times New Roman" w:cs="Times New Roman"/>
          <w:sz w:val="24"/>
          <w:szCs w:val="24"/>
        </w:rPr>
        <w:instrText xml:space="preserve"> ADDIN EN.CITE &lt;EndNote&gt;&lt;Cite&gt;&lt;Author&gt;Meulemans&lt;/Author&gt;&lt;Year&gt;1998&lt;/Year&gt;&lt;RecNum&gt;189&lt;/RecNum&gt;&lt;DisplayText&gt;(Meulemans, et al., 1998)&lt;/DisplayText&gt;&lt;record&gt;&lt;rec-number&gt;189&lt;/rec-number&gt;&lt;foreign-keys&gt;&lt;key app="EN" db-id="2ee2r9ed7vdet0efwdqp9pffewatwpwx2asd"&gt;189&lt;/key&gt;&lt;/foreign-keys&gt;&lt;ref-type name="Journal Article"&gt;17&lt;/ref-type&gt;&lt;contributors&gt;&lt;authors&gt;&lt;author&gt;Meulemans, T.&lt;/author&gt;&lt;author&gt;Van der Linden, M.&lt;/author&gt;&lt;author&gt;Perruchet, P.&lt;/author&gt;&lt;/authors&gt;&lt;/contributors&gt;&lt;auth-address&gt;Fac Psychol, Unite Neuropsychol, B-4000 Liege, Belgium Univ Bourgogne, LEAD, F-21000 Dijon, France&lt;/auth-address&gt;&lt;titles&gt;&lt;title&gt;Implicit sequence learning in children&lt;/title&gt;&lt;secondary-title&gt;Journal of Experimental Child Psychology&lt;/secondary-title&gt;&lt;/titles&gt;&lt;periodical&gt;&lt;full-title&gt;Journal of experimental child psychology&lt;/full-title&gt;&lt;abbr-1&gt;J Exp Child Psychol&lt;/abbr-1&gt;&lt;/periodical&gt;&lt;pages&gt;199-221&lt;/pages&gt;&lt;volume&gt;69&lt;/volume&gt;&lt;number&gt;3&lt;/number&gt;&lt;reprint-edition&gt;NOT IN FILE&lt;/reprint-edition&gt;&lt;keywords&gt;&lt;keyword&gt;ADULTS&lt;/keyword&gt;&lt;keyword&gt;AGE-DIFFERENCES&lt;/keyword&gt;&lt;keyword&gt;Children&lt;/keyword&gt;&lt;keyword&gt;DISSOCIATION&lt;/keyword&gt;&lt;keyword&gt;EXPLICIT&lt;/keyword&gt;&lt;keyword&gt;EXPLICIT MEMORY&lt;/keyword&gt;&lt;keyword&gt;IMPLICIT&lt;/keyword&gt;&lt;keyword&gt;Implicit learning&lt;/keyword&gt;&lt;keyword&gt;implicit sequence learning&lt;/keyword&gt;&lt;keyword&gt;INDIRECT TESTS&lt;/keyword&gt;&lt;keyword&gt;INFORMATION&lt;/keyword&gt;&lt;keyword&gt;KNOWLEDGE&lt;/keyword&gt;&lt;keyword&gt;PERFORMANCE&lt;/keyword&gt;&lt;keyword&gt;Reaction time&lt;/keyword&gt;&lt;keyword&gt;reaction time task&lt;/keyword&gt;&lt;keyword&gt;REACTION-TIME-TASK&lt;/keyword&gt;&lt;keyword&gt;RECOGNITION&lt;/keyword&gt;&lt;keyword&gt;SEQUENCE&lt;/keyword&gt;&lt;keyword&gt;Sequence learning&lt;/keyword&gt;&lt;keyword&gt;Serial&lt;/keyword&gt;&lt;keyword&gt;Serial reaction time&lt;/keyword&gt;&lt;keyword&gt;Serial reaction time task&lt;/keyword&gt;&lt;keyword&gt;TASK&lt;/keyword&gt;&lt;keyword&gt;YOUNG-CHILDREN&lt;/keyword&gt;&lt;/keywords&gt;&lt;dates&gt;&lt;year&gt;1998&lt;/year&gt;&lt;/dates&gt;&lt;isbn&gt;0022-0965&lt;/isbn&gt;&lt;urls&gt;&lt;related-urls&gt;&lt;url&gt;ISI:000074913300003&lt;/url&gt;&lt;/related-urls&gt;&lt;/urls&gt;&lt;/record&gt;&lt;/Cite&gt;&lt;/EndNote&gt;</w:instrText>
      </w:r>
      <w:r w:rsidR="00416DB9" w:rsidRPr="00015A51">
        <w:rPr>
          <w:rFonts w:ascii="Times New Roman" w:hAnsi="Times New Roman" w:cs="Times New Roman"/>
          <w:sz w:val="24"/>
          <w:szCs w:val="24"/>
        </w:rPr>
        <w:fldChar w:fldCharType="separate"/>
      </w:r>
      <w:r w:rsidR="00416DB9" w:rsidRPr="00015A51">
        <w:rPr>
          <w:rFonts w:ascii="Times New Roman" w:hAnsi="Times New Roman" w:cs="Times New Roman"/>
          <w:noProof/>
          <w:sz w:val="24"/>
          <w:szCs w:val="24"/>
        </w:rPr>
        <w:t>(</w:t>
      </w:r>
      <w:hyperlink w:anchor="_ENREF_22" w:tooltip="Meulemans, 1998 #189" w:history="1">
        <w:r w:rsidR="00D05F9F" w:rsidRPr="00015A51">
          <w:rPr>
            <w:rFonts w:ascii="Times New Roman" w:hAnsi="Times New Roman" w:cs="Times New Roman"/>
            <w:noProof/>
            <w:sz w:val="24"/>
            <w:szCs w:val="24"/>
          </w:rPr>
          <w:t>Meulemans, et al., 1998</w:t>
        </w:r>
      </w:hyperlink>
      <w:r w:rsidR="00416DB9" w:rsidRPr="00015A51">
        <w:rPr>
          <w:rFonts w:ascii="Times New Roman" w:hAnsi="Times New Roman" w:cs="Times New Roman"/>
          <w:noProof/>
          <w:sz w:val="24"/>
          <w:szCs w:val="24"/>
        </w:rPr>
        <w:t>)</w:t>
      </w:r>
      <w:r w:rsidR="00416DB9" w:rsidRPr="00015A51">
        <w:rPr>
          <w:rFonts w:ascii="Times New Roman" w:hAnsi="Times New Roman" w:cs="Times New Roman"/>
          <w:sz w:val="24"/>
          <w:szCs w:val="24"/>
        </w:rPr>
        <w:fldChar w:fldCharType="end"/>
      </w:r>
      <w:r w:rsidR="00416DB9" w:rsidRPr="00015A51">
        <w:rPr>
          <w:rFonts w:ascii="Times New Roman" w:hAnsi="Times New Roman" w:cs="Times New Roman"/>
          <w:sz w:val="24"/>
          <w:szCs w:val="24"/>
        </w:rPr>
        <w:t xml:space="preserve">. </w:t>
      </w:r>
      <w:r w:rsidR="004667D4" w:rsidRPr="00015A51">
        <w:rPr>
          <w:rFonts w:ascii="Times New Roman" w:hAnsi="Times New Roman" w:cs="Times New Roman"/>
          <w:sz w:val="24"/>
          <w:szCs w:val="24"/>
        </w:rPr>
        <w:t>L</w:t>
      </w:r>
      <w:r w:rsidR="006D0EA4" w:rsidRPr="00015A51">
        <w:rPr>
          <w:rFonts w:ascii="Times New Roman" w:hAnsi="Times New Roman" w:cs="Times New Roman"/>
          <w:sz w:val="24"/>
          <w:szCs w:val="24"/>
        </w:rPr>
        <w:t>ittle is known</w:t>
      </w:r>
      <w:r w:rsidR="004667D4" w:rsidRPr="00015A51">
        <w:rPr>
          <w:rFonts w:ascii="Times New Roman" w:hAnsi="Times New Roman" w:cs="Times New Roman"/>
          <w:sz w:val="24"/>
          <w:szCs w:val="24"/>
        </w:rPr>
        <w:t>, however,</w:t>
      </w:r>
      <w:r w:rsidR="006D0EA4" w:rsidRPr="00015A51">
        <w:rPr>
          <w:rFonts w:ascii="Times New Roman" w:hAnsi="Times New Roman" w:cs="Times New Roman"/>
          <w:sz w:val="24"/>
          <w:szCs w:val="24"/>
        </w:rPr>
        <w:t xml:space="preserve"> about the </w:t>
      </w:r>
      <w:r w:rsidR="00F83E76" w:rsidRPr="00015A51">
        <w:rPr>
          <w:rFonts w:ascii="Times New Roman" w:hAnsi="Times New Roman" w:cs="Times New Roman"/>
          <w:sz w:val="24"/>
          <w:szCs w:val="24"/>
        </w:rPr>
        <w:t xml:space="preserve">age-related </w:t>
      </w:r>
      <w:r w:rsidR="006D0EA4" w:rsidRPr="00015A51">
        <w:rPr>
          <w:rFonts w:ascii="Times New Roman" w:hAnsi="Times New Roman" w:cs="Times New Roman"/>
          <w:sz w:val="24"/>
          <w:szCs w:val="24"/>
        </w:rPr>
        <w:t xml:space="preserve">processes underlying </w:t>
      </w:r>
      <w:r w:rsidR="00EE3219" w:rsidRPr="00015A51">
        <w:rPr>
          <w:rFonts w:ascii="Times New Roman" w:hAnsi="Times New Roman" w:cs="Times New Roman"/>
          <w:sz w:val="24"/>
          <w:szCs w:val="24"/>
        </w:rPr>
        <w:t>th</w:t>
      </w:r>
      <w:r w:rsidR="004667D4" w:rsidRPr="00015A51">
        <w:rPr>
          <w:rFonts w:ascii="Times New Roman" w:hAnsi="Times New Roman" w:cs="Times New Roman"/>
          <w:sz w:val="24"/>
          <w:szCs w:val="24"/>
        </w:rPr>
        <w:t>is</w:t>
      </w:r>
      <w:r w:rsidR="00F83E76" w:rsidRPr="00015A51">
        <w:rPr>
          <w:rFonts w:ascii="Times New Roman" w:hAnsi="Times New Roman" w:cs="Times New Roman"/>
          <w:sz w:val="24"/>
          <w:szCs w:val="24"/>
        </w:rPr>
        <w:t xml:space="preserve"> sequence acquisition</w:t>
      </w:r>
      <w:r w:rsidR="00EE3219" w:rsidRPr="00015A51">
        <w:rPr>
          <w:rFonts w:ascii="Times New Roman" w:hAnsi="Times New Roman" w:cs="Times New Roman"/>
          <w:sz w:val="24"/>
          <w:szCs w:val="24"/>
        </w:rPr>
        <w:t xml:space="preserve"> that takes place so quickly over </w:t>
      </w:r>
      <w:r w:rsidR="00476FDA" w:rsidRPr="00015A51">
        <w:rPr>
          <w:rFonts w:ascii="Times New Roman" w:hAnsi="Times New Roman" w:cs="Times New Roman"/>
          <w:sz w:val="24"/>
          <w:szCs w:val="24"/>
        </w:rPr>
        <w:t xml:space="preserve">the course of </w:t>
      </w:r>
      <w:r w:rsidR="00EE3219" w:rsidRPr="00015A51">
        <w:rPr>
          <w:rFonts w:ascii="Times New Roman" w:hAnsi="Times New Roman" w:cs="Times New Roman"/>
          <w:sz w:val="24"/>
          <w:szCs w:val="24"/>
        </w:rPr>
        <w:t>one learning session</w:t>
      </w:r>
      <w:r w:rsidR="00F83E76" w:rsidRPr="00015A51">
        <w:rPr>
          <w:rFonts w:ascii="Times New Roman" w:hAnsi="Times New Roman" w:cs="Times New Roman"/>
          <w:sz w:val="24"/>
          <w:szCs w:val="24"/>
        </w:rPr>
        <w:t>.</w:t>
      </w:r>
      <w:r w:rsidR="006D0EA4" w:rsidRPr="00015A51">
        <w:rPr>
          <w:rFonts w:ascii="Times New Roman" w:hAnsi="Times New Roman" w:cs="Times New Roman"/>
          <w:sz w:val="24"/>
          <w:szCs w:val="24"/>
        </w:rPr>
        <w:t xml:space="preserve"> </w:t>
      </w:r>
      <w:r w:rsidR="00C51D79" w:rsidRPr="00015A51">
        <w:rPr>
          <w:rFonts w:ascii="Times New Roman" w:hAnsi="Times New Roman" w:cs="Times New Roman"/>
          <w:sz w:val="24"/>
          <w:szCs w:val="24"/>
        </w:rPr>
        <w:t>The</w:t>
      </w:r>
      <w:r w:rsidR="00C232BE" w:rsidRPr="00015A51">
        <w:rPr>
          <w:rFonts w:ascii="Times New Roman" w:hAnsi="Times New Roman" w:cs="Times New Roman"/>
          <w:sz w:val="24"/>
          <w:szCs w:val="24"/>
        </w:rPr>
        <w:t xml:space="preserve"> purpose of this study</w:t>
      </w:r>
      <w:r w:rsidR="00C51D79" w:rsidRPr="00015A51">
        <w:rPr>
          <w:rFonts w:ascii="Times New Roman" w:hAnsi="Times New Roman" w:cs="Times New Roman"/>
          <w:sz w:val="24"/>
          <w:szCs w:val="24"/>
        </w:rPr>
        <w:t>, therefore,</w:t>
      </w:r>
      <w:r w:rsidR="00C232BE" w:rsidRPr="00015A51">
        <w:rPr>
          <w:rFonts w:ascii="Times New Roman" w:hAnsi="Times New Roman" w:cs="Times New Roman"/>
          <w:sz w:val="24"/>
          <w:szCs w:val="24"/>
        </w:rPr>
        <w:t xml:space="preserve"> was </w:t>
      </w:r>
      <w:r w:rsidR="005733E4" w:rsidRPr="00015A51">
        <w:rPr>
          <w:rFonts w:ascii="Times New Roman" w:hAnsi="Times New Roman" w:cs="Times New Roman"/>
          <w:sz w:val="24"/>
          <w:szCs w:val="24"/>
        </w:rPr>
        <w:t xml:space="preserve">to examine </w:t>
      </w:r>
      <w:r w:rsidR="006D0EA4" w:rsidRPr="00015A51">
        <w:rPr>
          <w:rFonts w:ascii="Times New Roman" w:hAnsi="Times New Roman" w:cs="Times New Roman"/>
          <w:sz w:val="24"/>
          <w:szCs w:val="24"/>
        </w:rPr>
        <w:t xml:space="preserve">whether </w:t>
      </w:r>
      <w:r w:rsidR="00C51D79" w:rsidRPr="00015A51">
        <w:rPr>
          <w:rFonts w:ascii="Times New Roman" w:hAnsi="Times New Roman" w:cs="Times New Roman"/>
          <w:sz w:val="24"/>
          <w:szCs w:val="24"/>
        </w:rPr>
        <w:t xml:space="preserve">the same or different processes </w:t>
      </w:r>
      <w:r w:rsidR="003826AA" w:rsidRPr="00015A51">
        <w:rPr>
          <w:rFonts w:ascii="Times New Roman" w:hAnsi="Times New Roman" w:cs="Times New Roman"/>
          <w:sz w:val="24"/>
          <w:szCs w:val="24"/>
        </w:rPr>
        <w:t xml:space="preserve">underlie </w:t>
      </w:r>
      <w:r w:rsidR="00C51D79" w:rsidRPr="00015A51">
        <w:rPr>
          <w:rFonts w:ascii="Times New Roman" w:hAnsi="Times New Roman" w:cs="Times New Roman"/>
          <w:sz w:val="24"/>
          <w:szCs w:val="24"/>
        </w:rPr>
        <w:t>motor sequence learning in children and adults</w:t>
      </w:r>
      <w:r w:rsidR="006D0EA4" w:rsidRPr="00015A51">
        <w:rPr>
          <w:rFonts w:ascii="Times New Roman" w:hAnsi="Times New Roman" w:cs="Times New Roman"/>
          <w:sz w:val="24"/>
          <w:szCs w:val="24"/>
        </w:rPr>
        <w:t>.</w:t>
      </w:r>
      <w:r w:rsidR="003E32FE" w:rsidRPr="00015A51">
        <w:rPr>
          <w:rFonts w:ascii="Times New Roman" w:hAnsi="Times New Roman" w:cs="Times New Roman"/>
          <w:sz w:val="24"/>
          <w:szCs w:val="24"/>
        </w:rPr>
        <w:t xml:space="preserve"> That is, in addition to the mean RT that indicates the learning of sequences, we aimed to examine the trial-by-trial RT changes within and between blocks </w:t>
      </w:r>
      <w:r w:rsidR="002101EC" w:rsidRPr="00015A51">
        <w:rPr>
          <w:rFonts w:ascii="Times New Roman" w:hAnsi="Times New Roman" w:cs="Times New Roman"/>
          <w:sz w:val="24"/>
          <w:szCs w:val="24"/>
        </w:rPr>
        <w:t>when adults and children perform the SRT task.</w:t>
      </w:r>
    </w:p>
    <w:p w14:paraId="1485AB88" w14:textId="77777777" w:rsidR="003826AA" w:rsidRPr="00015A51" w:rsidRDefault="003826AA" w:rsidP="003826AA">
      <w:pPr>
        <w:spacing w:after="0" w:line="240" w:lineRule="auto"/>
        <w:ind w:firstLine="720"/>
        <w:jc w:val="both"/>
        <w:rPr>
          <w:rFonts w:ascii="Times New Roman" w:hAnsi="Times New Roman" w:cs="Times New Roman"/>
          <w:sz w:val="24"/>
          <w:szCs w:val="24"/>
        </w:rPr>
      </w:pPr>
    </w:p>
    <w:p w14:paraId="168981CF" w14:textId="7A804D40" w:rsidR="0012189A" w:rsidRPr="00015A51" w:rsidRDefault="006F7BA0" w:rsidP="00F365F1">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In our recent study</w:t>
      </w:r>
      <w:r w:rsidR="007D5C62" w:rsidRPr="00015A51">
        <w:rPr>
          <w:rFonts w:ascii="Times New Roman" w:hAnsi="Times New Roman" w:cs="Times New Roman"/>
          <w:sz w:val="24"/>
          <w:szCs w:val="24"/>
        </w:rPr>
        <w:t xml:space="preserve"> </w:t>
      </w:r>
      <w:r w:rsidR="002B3B3B" w:rsidRPr="00015A51">
        <w:rPr>
          <w:rFonts w:ascii="Times New Roman" w:hAnsi="Times New Roman" w:cs="Times New Roman"/>
          <w:sz w:val="24"/>
          <w:szCs w:val="24"/>
        </w:rPr>
        <w:t>where</w:t>
      </w:r>
      <w:r w:rsidR="007D5C62" w:rsidRPr="00015A51">
        <w:rPr>
          <w:rFonts w:ascii="Times New Roman" w:hAnsi="Times New Roman" w:cs="Times New Roman"/>
          <w:sz w:val="24"/>
          <w:szCs w:val="24"/>
        </w:rPr>
        <w:t xml:space="preserve"> adults learned a fixed repeating sequence</w:t>
      </w:r>
      <w:r w:rsidR="002D44C3" w:rsidRPr="00015A51">
        <w:rPr>
          <w:rFonts w:ascii="Times New Roman" w:hAnsi="Times New Roman" w:cs="Times New Roman"/>
          <w:sz w:val="24"/>
          <w:szCs w:val="24"/>
        </w:rPr>
        <w:t xml:space="preserve"> </w:t>
      </w:r>
      <w:r w:rsidR="002D44C3" w:rsidRPr="00015A51">
        <w:rPr>
          <w:rFonts w:ascii="Times New Roman" w:hAnsi="Times New Roman" w:cs="Times New Roman"/>
          <w:sz w:val="24"/>
          <w:szCs w:val="24"/>
        </w:rPr>
        <w:fldChar w:fldCharType="begin">
          <w:fldData xml:space="preserve">PEVuZE5vdGU+PENpdGU+PEF1dGhvcj5EdTwvQXV0aG9yPjxZZWFyPjIwMTY8L1llYXI+PFJlY051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</w:fldData>
        </w:fldChar>
      </w:r>
      <w:r w:rsidR="002D44C3" w:rsidRPr="00015A51">
        <w:rPr>
          <w:rFonts w:ascii="Times New Roman" w:hAnsi="Times New Roman" w:cs="Times New Roman"/>
          <w:sz w:val="24"/>
          <w:szCs w:val="24"/>
        </w:rPr>
        <w:instrText xml:space="preserve"> ADDIN EN.CITE </w:instrText>
      </w:r>
      <w:r w:rsidR="002D44C3" w:rsidRPr="00015A51">
        <w:rPr>
          <w:rFonts w:ascii="Times New Roman" w:hAnsi="Times New Roman" w:cs="Times New Roman"/>
          <w:sz w:val="24"/>
          <w:szCs w:val="24"/>
        </w:rPr>
        <w:fldChar w:fldCharType="begin">
          <w:fldData xml:space="preserve">PEVuZE5vdGU+PENpdGU+PEF1dGhvcj5EdTwvQXV0aG9yPjxZZWFyPjIwMTY8L1llYXI+PFJlY051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</w:fldData>
        </w:fldChar>
      </w:r>
      <w:r w:rsidR="002D44C3" w:rsidRPr="00015A51">
        <w:rPr>
          <w:rFonts w:ascii="Times New Roman" w:hAnsi="Times New Roman" w:cs="Times New Roman"/>
          <w:sz w:val="24"/>
          <w:szCs w:val="24"/>
        </w:rPr>
        <w:instrText xml:space="preserve"> ADDIN EN.CITE.DATA </w:instrText>
      </w:r>
      <w:r w:rsidR="002D44C3" w:rsidRPr="00015A51">
        <w:rPr>
          <w:rFonts w:ascii="Times New Roman" w:hAnsi="Times New Roman" w:cs="Times New Roman"/>
          <w:sz w:val="24"/>
          <w:szCs w:val="24"/>
        </w:rPr>
      </w:r>
      <w:r w:rsidR="002D44C3" w:rsidRPr="00015A51">
        <w:rPr>
          <w:rFonts w:ascii="Times New Roman" w:hAnsi="Times New Roman" w:cs="Times New Roman"/>
          <w:sz w:val="24"/>
          <w:szCs w:val="24"/>
        </w:rPr>
        <w:fldChar w:fldCharType="end"/>
      </w:r>
      <w:r w:rsidR="002D44C3" w:rsidRPr="00015A51">
        <w:rPr>
          <w:rFonts w:ascii="Times New Roman" w:hAnsi="Times New Roman" w:cs="Times New Roman"/>
          <w:sz w:val="24"/>
          <w:szCs w:val="24"/>
        </w:rPr>
      </w:r>
      <w:r w:rsidR="002D44C3" w:rsidRPr="00015A51">
        <w:rPr>
          <w:rFonts w:ascii="Times New Roman" w:hAnsi="Times New Roman" w:cs="Times New Roman"/>
          <w:sz w:val="24"/>
          <w:szCs w:val="24"/>
        </w:rPr>
        <w:fldChar w:fldCharType="separate"/>
      </w:r>
      <w:r w:rsidR="002D44C3" w:rsidRPr="00015A51">
        <w:rPr>
          <w:rFonts w:ascii="Times New Roman" w:hAnsi="Times New Roman" w:cs="Times New Roman"/>
          <w:noProof/>
          <w:sz w:val="24"/>
          <w:szCs w:val="24"/>
        </w:rPr>
        <w:t>(</w:t>
      </w:r>
      <w:hyperlink w:anchor="_ENREF_17" w:tooltip="Du, 2016 #2829" w:history="1">
        <w:r w:rsidR="00D05F9F" w:rsidRPr="00015A51">
          <w:rPr>
            <w:rFonts w:ascii="Times New Roman" w:hAnsi="Times New Roman" w:cs="Times New Roman"/>
            <w:noProof/>
            <w:sz w:val="24"/>
            <w:szCs w:val="24"/>
          </w:rPr>
          <w:t>Du, Prashad, Schoenbrun, &amp; Clark, 2016</w:t>
        </w:r>
      </w:hyperlink>
      <w:r w:rsidR="002D44C3" w:rsidRPr="00015A51">
        <w:rPr>
          <w:rFonts w:ascii="Times New Roman" w:hAnsi="Times New Roman" w:cs="Times New Roman"/>
          <w:noProof/>
          <w:sz w:val="24"/>
          <w:szCs w:val="24"/>
        </w:rPr>
        <w:t>)</w:t>
      </w:r>
      <w:r w:rsidR="002D44C3" w:rsidRPr="00015A51">
        <w:rPr>
          <w:rFonts w:ascii="Times New Roman" w:hAnsi="Times New Roman" w:cs="Times New Roman"/>
          <w:sz w:val="24"/>
          <w:szCs w:val="24"/>
        </w:rPr>
        <w:fldChar w:fldCharType="end"/>
      </w:r>
      <w:r w:rsidR="007D5C62" w:rsidRPr="00015A51">
        <w:rPr>
          <w:rFonts w:ascii="Times New Roman" w:hAnsi="Times New Roman" w:cs="Times New Roman"/>
          <w:sz w:val="24"/>
          <w:szCs w:val="24"/>
        </w:rPr>
        <w:t>,</w:t>
      </w:r>
      <w:r w:rsidRPr="00015A51">
        <w:rPr>
          <w:rFonts w:ascii="Times New Roman" w:hAnsi="Times New Roman" w:cs="Times New Roman"/>
          <w:sz w:val="24"/>
          <w:szCs w:val="24"/>
        </w:rPr>
        <w:t xml:space="preserve"> we observed </w:t>
      </w:r>
      <w:r w:rsidR="00BE17D9" w:rsidRPr="00015A51">
        <w:rPr>
          <w:rFonts w:ascii="Times New Roman" w:hAnsi="Times New Roman" w:cs="Times New Roman"/>
          <w:sz w:val="24"/>
          <w:szCs w:val="24"/>
        </w:rPr>
        <w:t xml:space="preserve">a </w:t>
      </w:r>
      <w:r w:rsidRPr="00015A51">
        <w:rPr>
          <w:rFonts w:ascii="Times New Roman" w:hAnsi="Times New Roman" w:cs="Times New Roman"/>
          <w:sz w:val="24"/>
          <w:szCs w:val="24"/>
        </w:rPr>
        <w:t xml:space="preserve">trial-by-trial </w:t>
      </w:r>
      <w:r w:rsidR="00210F37" w:rsidRPr="00015A51">
        <w:rPr>
          <w:rFonts w:ascii="Times New Roman" w:hAnsi="Times New Roman" w:cs="Times New Roman"/>
          <w:sz w:val="24"/>
          <w:szCs w:val="24"/>
        </w:rPr>
        <w:t xml:space="preserve">RT </w:t>
      </w:r>
      <w:r w:rsidRPr="00015A51">
        <w:rPr>
          <w:rFonts w:ascii="Times New Roman" w:hAnsi="Times New Roman" w:cs="Times New Roman"/>
          <w:sz w:val="24"/>
          <w:szCs w:val="24"/>
        </w:rPr>
        <w:t>decrease within each learning block</w:t>
      </w:r>
      <w:r w:rsidR="00210F37" w:rsidRPr="00015A51">
        <w:rPr>
          <w:rFonts w:ascii="Times New Roman" w:hAnsi="Times New Roman" w:cs="Times New Roman"/>
          <w:sz w:val="24"/>
          <w:szCs w:val="24"/>
        </w:rPr>
        <w:t xml:space="preserve"> </w:t>
      </w:r>
      <w:r w:rsidR="002B3B3B" w:rsidRPr="00015A51">
        <w:rPr>
          <w:rFonts w:ascii="Times New Roman" w:hAnsi="Times New Roman" w:cs="Times New Roman"/>
          <w:sz w:val="24"/>
          <w:szCs w:val="24"/>
        </w:rPr>
        <w:t xml:space="preserve">when </w:t>
      </w:r>
      <w:r w:rsidR="007D5C62" w:rsidRPr="00015A51">
        <w:rPr>
          <w:rFonts w:ascii="Times New Roman" w:hAnsi="Times New Roman" w:cs="Times New Roman"/>
          <w:sz w:val="24"/>
          <w:szCs w:val="24"/>
        </w:rPr>
        <w:t xml:space="preserve">adults </w:t>
      </w:r>
      <w:r w:rsidR="00210F37" w:rsidRPr="00015A51">
        <w:rPr>
          <w:rFonts w:ascii="Times New Roman" w:hAnsi="Times New Roman" w:cs="Times New Roman"/>
          <w:sz w:val="24"/>
          <w:szCs w:val="24"/>
        </w:rPr>
        <w:t>continuously responded to visual stimuli (i.e., online process), while RT remained the same after a short rest between blocks</w:t>
      </w:r>
      <w:r w:rsidR="00A83B67" w:rsidRPr="00015A51">
        <w:rPr>
          <w:rFonts w:ascii="Times New Roman" w:hAnsi="Times New Roman" w:cs="Times New Roman"/>
          <w:sz w:val="24"/>
          <w:szCs w:val="24"/>
        </w:rPr>
        <w:t xml:space="preserve"> (with no physical practice)</w:t>
      </w:r>
      <w:r w:rsidR="00210F37" w:rsidRPr="00015A51">
        <w:rPr>
          <w:rFonts w:ascii="Times New Roman" w:hAnsi="Times New Roman" w:cs="Times New Roman"/>
          <w:sz w:val="24"/>
          <w:szCs w:val="24"/>
        </w:rPr>
        <w:t xml:space="preserve"> (i.e., offline process). </w:t>
      </w:r>
      <w:r w:rsidR="00C07D11" w:rsidRPr="00015A51">
        <w:rPr>
          <w:rFonts w:ascii="Times New Roman" w:hAnsi="Times New Roman" w:cs="Times New Roman"/>
          <w:sz w:val="24"/>
          <w:szCs w:val="24"/>
        </w:rPr>
        <w:t xml:space="preserve">Thus, learning of a fixed sequence in adults was primarily expressed by the trial-by-trial online RT improvement and not offline RT improvement. </w:t>
      </w:r>
      <w:r w:rsidR="002B3B3B" w:rsidRPr="00015A51">
        <w:rPr>
          <w:rFonts w:ascii="Times New Roman" w:hAnsi="Times New Roman" w:cs="Times New Roman"/>
          <w:sz w:val="24"/>
          <w:szCs w:val="24"/>
        </w:rPr>
        <w:t>Upon completing</w:t>
      </w:r>
      <w:r w:rsidR="00C95709" w:rsidRPr="00015A51">
        <w:rPr>
          <w:rFonts w:ascii="Times New Roman" w:hAnsi="Times New Roman" w:cs="Times New Roman"/>
          <w:sz w:val="24"/>
          <w:szCs w:val="24"/>
        </w:rPr>
        <w:t xml:space="preserve"> the SRT task, </w:t>
      </w:r>
      <w:r w:rsidR="002B3B3B" w:rsidRPr="00015A51">
        <w:rPr>
          <w:rFonts w:ascii="Times New Roman" w:hAnsi="Times New Roman" w:cs="Times New Roman"/>
          <w:sz w:val="24"/>
          <w:szCs w:val="24"/>
        </w:rPr>
        <w:t xml:space="preserve">adults </w:t>
      </w:r>
      <w:r w:rsidR="00C95709" w:rsidRPr="00015A51">
        <w:rPr>
          <w:rFonts w:ascii="Times New Roman" w:hAnsi="Times New Roman" w:cs="Times New Roman"/>
          <w:sz w:val="24"/>
          <w:szCs w:val="24"/>
        </w:rPr>
        <w:t xml:space="preserve">acquired </w:t>
      </w:r>
      <w:r w:rsidR="00644620" w:rsidRPr="00015A51">
        <w:rPr>
          <w:rFonts w:ascii="Times New Roman" w:hAnsi="Times New Roman" w:cs="Times New Roman"/>
          <w:sz w:val="24"/>
          <w:szCs w:val="24"/>
        </w:rPr>
        <w:t>declarative (</w:t>
      </w:r>
      <w:r w:rsidR="00C95709" w:rsidRPr="00015A51">
        <w:rPr>
          <w:rFonts w:ascii="Times New Roman" w:hAnsi="Times New Roman" w:cs="Times New Roman"/>
          <w:sz w:val="24"/>
          <w:szCs w:val="24"/>
        </w:rPr>
        <w:t>explicit</w:t>
      </w:r>
      <w:r w:rsidR="00644620" w:rsidRPr="00015A51">
        <w:rPr>
          <w:rFonts w:ascii="Times New Roman" w:hAnsi="Times New Roman" w:cs="Times New Roman"/>
          <w:sz w:val="24"/>
          <w:szCs w:val="24"/>
        </w:rPr>
        <w:t xml:space="preserve">) </w:t>
      </w:r>
      <w:r w:rsidR="00C95709" w:rsidRPr="00015A51">
        <w:rPr>
          <w:rFonts w:ascii="Times New Roman" w:hAnsi="Times New Roman" w:cs="Times New Roman"/>
          <w:sz w:val="24"/>
          <w:szCs w:val="24"/>
        </w:rPr>
        <w:t>knowledge of the fixed sequence</w:t>
      </w:r>
      <w:r w:rsidR="002D0FAE" w:rsidRPr="00015A51">
        <w:rPr>
          <w:rFonts w:ascii="Times New Roman" w:hAnsi="Times New Roman" w:cs="Times New Roman"/>
          <w:sz w:val="24"/>
          <w:szCs w:val="24"/>
        </w:rPr>
        <w:t>,</w:t>
      </w:r>
      <w:r w:rsidR="00C95709" w:rsidRPr="00015A51">
        <w:rPr>
          <w:rFonts w:ascii="Times New Roman" w:hAnsi="Times New Roman" w:cs="Times New Roman"/>
          <w:sz w:val="24"/>
          <w:szCs w:val="24"/>
        </w:rPr>
        <w:t xml:space="preserve"> although they were not informed of the sequence before </w:t>
      </w:r>
      <w:r w:rsidR="002903D8" w:rsidRPr="00015A51">
        <w:rPr>
          <w:rFonts w:ascii="Times New Roman" w:hAnsi="Times New Roman" w:cs="Times New Roman"/>
          <w:sz w:val="24"/>
          <w:szCs w:val="24"/>
        </w:rPr>
        <w:t xml:space="preserve">or during </w:t>
      </w:r>
      <w:r w:rsidR="00C95709" w:rsidRPr="00015A51">
        <w:rPr>
          <w:rFonts w:ascii="Times New Roman" w:hAnsi="Times New Roman" w:cs="Times New Roman"/>
          <w:sz w:val="24"/>
          <w:szCs w:val="24"/>
        </w:rPr>
        <w:t xml:space="preserve">learning. </w:t>
      </w:r>
      <w:r w:rsidR="00CA1E04" w:rsidRPr="00015A51">
        <w:rPr>
          <w:rFonts w:ascii="Times New Roman" w:hAnsi="Times New Roman" w:cs="Times New Roman"/>
          <w:sz w:val="24"/>
          <w:szCs w:val="24"/>
        </w:rPr>
        <w:t>W</w:t>
      </w:r>
      <w:r w:rsidR="0088393A" w:rsidRPr="00015A51">
        <w:rPr>
          <w:rFonts w:ascii="Times New Roman" w:hAnsi="Times New Roman" w:cs="Times New Roman"/>
          <w:sz w:val="24"/>
          <w:szCs w:val="24"/>
        </w:rPr>
        <w:t xml:space="preserve">hen the </w:t>
      </w:r>
      <w:r w:rsidR="00C07D11" w:rsidRPr="00015A51">
        <w:rPr>
          <w:rFonts w:ascii="Times New Roman" w:hAnsi="Times New Roman" w:cs="Times New Roman"/>
          <w:sz w:val="24"/>
          <w:szCs w:val="24"/>
        </w:rPr>
        <w:t>sequence</w:t>
      </w:r>
      <w:r w:rsidR="0088393A" w:rsidRPr="00015A51">
        <w:rPr>
          <w:rFonts w:ascii="Times New Roman" w:hAnsi="Times New Roman" w:cs="Times New Roman"/>
          <w:sz w:val="24"/>
          <w:szCs w:val="24"/>
        </w:rPr>
        <w:t xml:space="preserve"> was manipulated to be more </w:t>
      </w:r>
      <w:r w:rsidR="00C07D11" w:rsidRPr="00015A51">
        <w:rPr>
          <w:rFonts w:ascii="Times New Roman" w:hAnsi="Times New Roman" w:cs="Times New Roman"/>
          <w:sz w:val="24"/>
          <w:szCs w:val="24"/>
        </w:rPr>
        <w:t>complex</w:t>
      </w:r>
      <w:r w:rsidR="002D0FAE" w:rsidRPr="00015A51">
        <w:rPr>
          <w:rFonts w:ascii="Times New Roman" w:hAnsi="Times New Roman" w:cs="Times New Roman"/>
          <w:sz w:val="24"/>
          <w:szCs w:val="24"/>
        </w:rPr>
        <w:t>,</w:t>
      </w:r>
      <w:r w:rsidR="00CA1E04" w:rsidRPr="00015A51">
        <w:rPr>
          <w:rFonts w:ascii="Times New Roman" w:hAnsi="Times New Roman" w:cs="Times New Roman"/>
          <w:sz w:val="24"/>
          <w:szCs w:val="24"/>
        </w:rPr>
        <w:t xml:space="preserve"> </w:t>
      </w:r>
      <w:r w:rsidR="0088393A" w:rsidRPr="00015A51">
        <w:rPr>
          <w:rFonts w:ascii="Times New Roman" w:hAnsi="Times New Roman" w:cs="Times New Roman"/>
          <w:sz w:val="24"/>
          <w:szCs w:val="24"/>
        </w:rPr>
        <w:t>adults learned the sequence as well</w:t>
      </w:r>
      <w:r w:rsidR="002D0FAE" w:rsidRPr="00015A51">
        <w:rPr>
          <w:rFonts w:ascii="Times New Roman" w:hAnsi="Times New Roman" w:cs="Times New Roman"/>
          <w:sz w:val="24"/>
          <w:szCs w:val="24"/>
        </w:rPr>
        <w:t>,</w:t>
      </w:r>
      <w:r w:rsidR="0088393A" w:rsidRPr="00015A51">
        <w:rPr>
          <w:rFonts w:ascii="Times New Roman" w:hAnsi="Times New Roman" w:cs="Times New Roman"/>
          <w:sz w:val="24"/>
          <w:szCs w:val="24"/>
        </w:rPr>
        <w:t xml:space="preserve"> but without acquiring </w:t>
      </w:r>
      <w:r w:rsidR="00644620" w:rsidRPr="00015A51">
        <w:rPr>
          <w:rFonts w:ascii="Times New Roman" w:hAnsi="Times New Roman" w:cs="Times New Roman"/>
          <w:sz w:val="24"/>
          <w:szCs w:val="24"/>
        </w:rPr>
        <w:t xml:space="preserve">declarative </w:t>
      </w:r>
      <w:r w:rsidR="0088393A" w:rsidRPr="00015A51">
        <w:rPr>
          <w:rFonts w:ascii="Times New Roman" w:hAnsi="Times New Roman" w:cs="Times New Roman"/>
          <w:sz w:val="24"/>
          <w:szCs w:val="24"/>
        </w:rPr>
        <w:t>sequence knowledge</w:t>
      </w:r>
      <w:r w:rsidR="002D0FAE" w:rsidRPr="00015A51">
        <w:rPr>
          <w:rFonts w:ascii="Times New Roman" w:hAnsi="Times New Roman" w:cs="Times New Roman"/>
          <w:sz w:val="24"/>
          <w:szCs w:val="24"/>
        </w:rPr>
        <w:t>. And importantly,</w:t>
      </w:r>
      <w:r w:rsidR="0088393A" w:rsidRPr="00015A51">
        <w:rPr>
          <w:rFonts w:ascii="Times New Roman" w:hAnsi="Times New Roman" w:cs="Times New Roman"/>
          <w:sz w:val="24"/>
          <w:szCs w:val="24"/>
        </w:rPr>
        <w:t xml:space="preserve"> the </w:t>
      </w:r>
      <w:r w:rsidR="002D0FAE" w:rsidRPr="00015A51">
        <w:rPr>
          <w:rFonts w:ascii="Times New Roman" w:hAnsi="Times New Roman" w:cs="Times New Roman"/>
          <w:sz w:val="24"/>
          <w:szCs w:val="24"/>
        </w:rPr>
        <w:t xml:space="preserve">adults’ </w:t>
      </w:r>
      <w:r w:rsidR="0088393A" w:rsidRPr="00015A51">
        <w:rPr>
          <w:rFonts w:ascii="Times New Roman" w:hAnsi="Times New Roman" w:cs="Times New Roman"/>
          <w:sz w:val="24"/>
          <w:szCs w:val="24"/>
        </w:rPr>
        <w:t>sequence acquisition exhibit</w:t>
      </w:r>
      <w:r w:rsidR="002D0FAE" w:rsidRPr="00015A51">
        <w:rPr>
          <w:rFonts w:ascii="Times New Roman" w:hAnsi="Times New Roman" w:cs="Times New Roman"/>
          <w:sz w:val="24"/>
          <w:szCs w:val="24"/>
        </w:rPr>
        <w:t>ed</w:t>
      </w:r>
      <w:r w:rsidR="0088393A" w:rsidRPr="00015A51">
        <w:rPr>
          <w:rFonts w:ascii="Times New Roman" w:hAnsi="Times New Roman" w:cs="Times New Roman"/>
          <w:sz w:val="24"/>
          <w:szCs w:val="24"/>
        </w:rPr>
        <w:t xml:space="preserve"> offline rather than online process</w:t>
      </w:r>
      <w:r w:rsidR="002903D8" w:rsidRPr="00015A51">
        <w:rPr>
          <w:rFonts w:ascii="Times New Roman" w:hAnsi="Times New Roman" w:cs="Times New Roman"/>
          <w:sz w:val="24"/>
          <w:szCs w:val="24"/>
        </w:rPr>
        <w:t>es of learning</w:t>
      </w:r>
      <w:r w:rsidR="00C07D11" w:rsidRPr="00015A51">
        <w:rPr>
          <w:rFonts w:ascii="Times New Roman" w:hAnsi="Times New Roman" w:cs="Times New Roman"/>
          <w:sz w:val="24"/>
          <w:szCs w:val="24"/>
        </w:rPr>
        <w:t xml:space="preserve"> </w:t>
      </w:r>
      <w:r w:rsidR="00C07D11" w:rsidRPr="00015A51">
        <w:rPr>
          <w:rFonts w:ascii="Times New Roman" w:hAnsi="Times New Roman" w:cs="Times New Roman"/>
          <w:sz w:val="24"/>
          <w:szCs w:val="24"/>
        </w:rPr>
        <w:fldChar w:fldCharType="begin">
          <w:fldData xml:space="preserve">PEVuZE5vdGU+PENpdGU+PEF1dGhvcj5EdTwvQXV0aG9yPjxZZWFyPjIwMTY8L1llYXI+PFJlY051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</w:fldData>
        </w:fldChar>
      </w:r>
      <w:r w:rsidR="00C07D11" w:rsidRPr="00015A51">
        <w:rPr>
          <w:rFonts w:ascii="Times New Roman" w:hAnsi="Times New Roman" w:cs="Times New Roman"/>
          <w:sz w:val="24"/>
          <w:szCs w:val="24"/>
        </w:rPr>
        <w:instrText xml:space="preserve"> ADDIN EN.CITE </w:instrText>
      </w:r>
      <w:r w:rsidR="00C07D11" w:rsidRPr="00015A51">
        <w:rPr>
          <w:rFonts w:ascii="Times New Roman" w:hAnsi="Times New Roman" w:cs="Times New Roman"/>
          <w:sz w:val="24"/>
          <w:szCs w:val="24"/>
        </w:rPr>
        <w:fldChar w:fldCharType="begin">
          <w:fldData xml:space="preserve">PEVuZE5vdGU+PENpdGU+PEF1dGhvcj5EdTwvQXV0aG9yPjxZZWFyPjIwMTY8L1llYXI+PFJlY051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</w:fldData>
        </w:fldChar>
      </w:r>
      <w:r w:rsidR="00C07D11" w:rsidRPr="00015A51">
        <w:rPr>
          <w:rFonts w:ascii="Times New Roman" w:hAnsi="Times New Roman" w:cs="Times New Roman"/>
          <w:sz w:val="24"/>
          <w:szCs w:val="24"/>
        </w:rPr>
        <w:instrText xml:space="preserve"> ADDIN EN.CITE.DATA </w:instrText>
      </w:r>
      <w:r w:rsidR="00C07D11" w:rsidRPr="00015A51">
        <w:rPr>
          <w:rFonts w:ascii="Times New Roman" w:hAnsi="Times New Roman" w:cs="Times New Roman"/>
          <w:sz w:val="24"/>
          <w:szCs w:val="24"/>
        </w:rPr>
      </w:r>
      <w:r w:rsidR="00C07D11" w:rsidRPr="00015A51">
        <w:rPr>
          <w:rFonts w:ascii="Times New Roman" w:hAnsi="Times New Roman" w:cs="Times New Roman"/>
          <w:sz w:val="24"/>
          <w:szCs w:val="24"/>
        </w:rPr>
        <w:fldChar w:fldCharType="end"/>
      </w:r>
      <w:r w:rsidR="00C07D11" w:rsidRPr="00015A51">
        <w:rPr>
          <w:rFonts w:ascii="Times New Roman" w:hAnsi="Times New Roman" w:cs="Times New Roman"/>
          <w:sz w:val="24"/>
          <w:szCs w:val="24"/>
        </w:rPr>
      </w:r>
      <w:r w:rsidR="00C07D11" w:rsidRPr="00015A51">
        <w:rPr>
          <w:rFonts w:ascii="Times New Roman" w:hAnsi="Times New Roman" w:cs="Times New Roman"/>
          <w:sz w:val="24"/>
          <w:szCs w:val="24"/>
        </w:rPr>
        <w:fldChar w:fldCharType="separate"/>
      </w:r>
      <w:r w:rsidR="00C07D11" w:rsidRPr="00015A51">
        <w:rPr>
          <w:rFonts w:ascii="Times New Roman" w:hAnsi="Times New Roman" w:cs="Times New Roman"/>
          <w:noProof/>
          <w:sz w:val="24"/>
          <w:szCs w:val="24"/>
        </w:rPr>
        <w:t>(</w:t>
      </w:r>
      <w:hyperlink w:anchor="_ENREF_17" w:tooltip="Du, 2016 #2829" w:history="1">
        <w:r w:rsidR="00C07D11" w:rsidRPr="00015A51">
          <w:rPr>
            <w:rFonts w:ascii="Times New Roman" w:hAnsi="Times New Roman" w:cs="Times New Roman"/>
            <w:noProof/>
            <w:sz w:val="24"/>
            <w:szCs w:val="24"/>
          </w:rPr>
          <w:t>Du, Prashad, Schoenbrun, &amp; Clark, 2016</w:t>
        </w:r>
      </w:hyperlink>
      <w:r w:rsidR="00C07D11" w:rsidRPr="00015A51">
        <w:rPr>
          <w:rFonts w:ascii="Times New Roman" w:hAnsi="Times New Roman" w:cs="Times New Roman"/>
          <w:noProof/>
          <w:sz w:val="24"/>
          <w:szCs w:val="24"/>
        </w:rPr>
        <w:t>)</w:t>
      </w:r>
      <w:r w:rsidR="00C07D11" w:rsidRPr="00015A51">
        <w:rPr>
          <w:rFonts w:ascii="Times New Roman" w:hAnsi="Times New Roman" w:cs="Times New Roman"/>
          <w:sz w:val="24"/>
          <w:szCs w:val="24"/>
        </w:rPr>
        <w:fldChar w:fldCharType="end"/>
      </w:r>
      <w:r w:rsidR="0088393A" w:rsidRPr="00015A51">
        <w:rPr>
          <w:rFonts w:ascii="Times New Roman" w:hAnsi="Times New Roman" w:cs="Times New Roman"/>
          <w:sz w:val="24"/>
          <w:szCs w:val="24"/>
        </w:rPr>
        <w:t xml:space="preserve">. </w:t>
      </w:r>
      <w:r w:rsidR="00C07D11" w:rsidRPr="00015A51">
        <w:rPr>
          <w:rFonts w:ascii="Times New Roman" w:hAnsi="Times New Roman" w:cs="Times New Roman"/>
          <w:sz w:val="24"/>
          <w:szCs w:val="24"/>
        </w:rPr>
        <w:t>These results suggest that</w:t>
      </w:r>
      <w:r w:rsidR="00CA1E04" w:rsidRPr="00015A51">
        <w:rPr>
          <w:rFonts w:ascii="Times New Roman" w:hAnsi="Times New Roman" w:cs="Times New Roman"/>
          <w:sz w:val="24"/>
          <w:szCs w:val="24"/>
        </w:rPr>
        <w:t xml:space="preserve"> the strengths of online and offline process may be </w:t>
      </w:r>
      <w:r w:rsidR="00C07D11" w:rsidRPr="00015A51">
        <w:rPr>
          <w:rFonts w:ascii="Times New Roman" w:hAnsi="Times New Roman" w:cs="Times New Roman"/>
          <w:sz w:val="24"/>
          <w:szCs w:val="24"/>
        </w:rPr>
        <w:t xml:space="preserve">accompanied </w:t>
      </w:r>
      <w:r w:rsidR="00CA1E04" w:rsidRPr="00015A51">
        <w:rPr>
          <w:rFonts w:ascii="Times New Roman" w:hAnsi="Times New Roman" w:cs="Times New Roman"/>
          <w:sz w:val="24"/>
          <w:szCs w:val="24"/>
        </w:rPr>
        <w:t>by the degree of task implicitness</w:t>
      </w:r>
      <w:r w:rsidR="00C07D11" w:rsidRPr="00015A51">
        <w:rPr>
          <w:rFonts w:ascii="Times New Roman" w:hAnsi="Times New Roman" w:cs="Times New Roman"/>
          <w:sz w:val="24"/>
          <w:szCs w:val="24"/>
        </w:rPr>
        <w:t>, that is, whether an individual could acquire the declarative knowledge of the learned sequence.</w:t>
      </w:r>
      <w:r w:rsidR="00210F37" w:rsidRPr="00015A51">
        <w:rPr>
          <w:rFonts w:ascii="Times New Roman" w:hAnsi="Times New Roman" w:cs="Times New Roman"/>
          <w:sz w:val="24"/>
          <w:szCs w:val="24"/>
        </w:rPr>
        <w:t xml:space="preserve"> </w:t>
      </w:r>
      <w:r w:rsidR="00A5501E" w:rsidRPr="00015A51">
        <w:rPr>
          <w:rFonts w:ascii="Times New Roman" w:hAnsi="Times New Roman" w:cs="Times New Roman"/>
          <w:sz w:val="24"/>
          <w:szCs w:val="24"/>
        </w:rPr>
        <w:t>To date</w:t>
      </w:r>
      <w:r w:rsidR="00210F37" w:rsidRPr="00015A51">
        <w:rPr>
          <w:rFonts w:ascii="Times New Roman" w:hAnsi="Times New Roman" w:cs="Times New Roman"/>
          <w:sz w:val="24"/>
          <w:szCs w:val="24"/>
        </w:rPr>
        <w:t xml:space="preserve">, </w:t>
      </w:r>
      <w:r w:rsidR="00BE17D9" w:rsidRPr="00015A51">
        <w:rPr>
          <w:rFonts w:ascii="Times New Roman" w:hAnsi="Times New Roman" w:cs="Times New Roman"/>
          <w:sz w:val="24"/>
          <w:szCs w:val="24"/>
        </w:rPr>
        <w:t>no studies have examined</w:t>
      </w:r>
      <w:r w:rsidR="00210F37" w:rsidRPr="00015A51">
        <w:rPr>
          <w:rFonts w:ascii="Times New Roman" w:hAnsi="Times New Roman" w:cs="Times New Roman"/>
          <w:sz w:val="24"/>
          <w:szCs w:val="24"/>
        </w:rPr>
        <w:t xml:space="preserve"> whether sequence learning in children is reflected by the online or offline process. </w:t>
      </w:r>
      <w:r w:rsidR="007D5C62" w:rsidRPr="00015A51">
        <w:rPr>
          <w:rFonts w:ascii="Times New Roman" w:hAnsi="Times New Roman" w:cs="Times New Roman"/>
          <w:sz w:val="24"/>
          <w:szCs w:val="24"/>
        </w:rPr>
        <w:t>S</w:t>
      </w:r>
      <w:r w:rsidR="00210F37" w:rsidRPr="00015A51">
        <w:rPr>
          <w:rFonts w:ascii="Times New Roman" w:hAnsi="Times New Roman" w:cs="Times New Roman"/>
          <w:sz w:val="24"/>
          <w:szCs w:val="24"/>
        </w:rPr>
        <w:t xml:space="preserve">ince the online process </w:t>
      </w:r>
      <w:r w:rsidR="00BE17D9" w:rsidRPr="00015A51">
        <w:rPr>
          <w:rFonts w:ascii="Times New Roman" w:hAnsi="Times New Roman" w:cs="Times New Roman"/>
          <w:sz w:val="24"/>
          <w:szCs w:val="24"/>
        </w:rPr>
        <w:t>requires</w:t>
      </w:r>
      <w:r w:rsidR="00210F37" w:rsidRPr="00015A51">
        <w:rPr>
          <w:rFonts w:ascii="Times New Roman" w:hAnsi="Times New Roman" w:cs="Times New Roman"/>
          <w:sz w:val="24"/>
          <w:szCs w:val="24"/>
        </w:rPr>
        <w:t xml:space="preserve"> iterative computations </w:t>
      </w:r>
      <w:r w:rsidR="00210F37" w:rsidRPr="00015A51">
        <w:rPr>
          <w:rFonts w:ascii="Times New Roman" w:hAnsi="Times New Roman" w:cs="Times New Roman"/>
          <w:sz w:val="24"/>
          <w:szCs w:val="24"/>
        </w:rPr>
        <w:fldChar w:fldCharType="begin">
          <w:fldData xml:space="preserve">PEVuZE5vdGU+PENpdGU+PEF1dGhvcj5Cb3Juc3RlaW48L0F1dGhvcj48WWVhcj4yMDEzPC9ZZWFy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=
</w:fldData>
        </w:fldChar>
      </w:r>
      <w:r w:rsidR="00D05F9F" w:rsidRPr="00015A51">
        <w:rPr>
          <w:rFonts w:ascii="Times New Roman" w:hAnsi="Times New Roman" w:cs="Times New Roman"/>
          <w:sz w:val="24"/>
          <w:szCs w:val="24"/>
        </w:rPr>
        <w:instrText xml:space="preserve"> ADDIN EN.CITE </w:instrText>
      </w:r>
      <w:r w:rsidR="00D05F9F" w:rsidRPr="00015A51">
        <w:rPr>
          <w:rFonts w:ascii="Times New Roman" w:hAnsi="Times New Roman" w:cs="Times New Roman"/>
          <w:sz w:val="24"/>
          <w:szCs w:val="24"/>
        </w:rPr>
        <w:fldChar w:fldCharType="begin">
          <w:fldData xml:space="preserve">PEVuZE5vdGU+PENpdGU+PEF1dGhvcj5Cb3Juc3RlaW48L0F1dGhvcj48WWVhcj4yMDEzPC9ZZWFy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=
</w:fldData>
        </w:fldChar>
      </w:r>
      <w:r w:rsidR="00D05F9F" w:rsidRPr="00015A51">
        <w:rPr>
          <w:rFonts w:ascii="Times New Roman" w:hAnsi="Times New Roman" w:cs="Times New Roman"/>
          <w:sz w:val="24"/>
          <w:szCs w:val="24"/>
        </w:rPr>
        <w:instrText xml:space="preserve"> ADDIN EN.CITE.DATA </w:instrText>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end"/>
      </w:r>
      <w:r w:rsidR="00210F37" w:rsidRPr="00015A51">
        <w:rPr>
          <w:rFonts w:ascii="Times New Roman" w:hAnsi="Times New Roman" w:cs="Times New Roman"/>
          <w:sz w:val="24"/>
          <w:szCs w:val="24"/>
        </w:rPr>
      </w:r>
      <w:r w:rsidR="00210F37" w:rsidRPr="00015A51">
        <w:rPr>
          <w:rFonts w:ascii="Times New Roman" w:hAnsi="Times New Roman" w:cs="Times New Roman"/>
          <w:sz w:val="24"/>
          <w:szCs w:val="24"/>
        </w:rPr>
        <w:fldChar w:fldCharType="separate"/>
      </w:r>
      <w:r w:rsidR="00D05F9F" w:rsidRPr="00015A51">
        <w:rPr>
          <w:rFonts w:ascii="Times New Roman" w:hAnsi="Times New Roman" w:cs="Times New Roman"/>
          <w:noProof/>
          <w:sz w:val="24"/>
          <w:szCs w:val="24"/>
        </w:rPr>
        <w:t>(</w:t>
      </w:r>
      <w:hyperlink w:anchor="_ENREF_2" w:tooltip="Bornstein, 2012 #2702" w:history="1">
        <w:r w:rsidR="00D05F9F" w:rsidRPr="00015A51">
          <w:rPr>
            <w:rFonts w:ascii="Times New Roman" w:hAnsi="Times New Roman" w:cs="Times New Roman"/>
            <w:noProof/>
            <w:sz w:val="24"/>
            <w:szCs w:val="24"/>
          </w:rPr>
          <w:t>Bornstein &amp; Daw, 2012</w:t>
        </w:r>
      </w:hyperlink>
      <w:r w:rsidR="00D05F9F" w:rsidRPr="00015A51">
        <w:rPr>
          <w:rFonts w:ascii="Times New Roman" w:hAnsi="Times New Roman" w:cs="Times New Roman"/>
          <w:noProof/>
          <w:sz w:val="24"/>
          <w:szCs w:val="24"/>
        </w:rPr>
        <w:t xml:space="preserve">, </w:t>
      </w:r>
      <w:hyperlink w:anchor="_ENREF_4" w:tooltip="Bornstein, 2013 #2747" w:history="1">
        <w:r w:rsidR="00D05F9F" w:rsidRPr="00015A51">
          <w:rPr>
            <w:rFonts w:ascii="Times New Roman" w:hAnsi="Times New Roman" w:cs="Times New Roman"/>
            <w:noProof/>
            <w:sz w:val="24"/>
            <w:szCs w:val="24"/>
          </w:rPr>
          <w:t>2013b</w:t>
        </w:r>
      </w:hyperlink>
      <w:r w:rsidR="00D05F9F" w:rsidRPr="00015A51">
        <w:rPr>
          <w:rFonts w:ascii="Times New Roman" w:hAnsi="Times New Roman" w:cs="Times New Roman"/>
          <w:noProof/>
          <w:sz w:val="24"/>
          <w:szCs w:val="24"/>
        </w:rPr>
        <w:t xml:space="preserve">; </w:t>
      </w:r>
      <w:hyperlink w:anchor="_ENREF_10" w:tooltip="Cleeremans, 1991 #162" w:history="1">
        <w:r w:rsidR="00D05F9F" w:rsidRPr="00015A51">
          <w:rPr>
            <w:rFonts w:ascii="Times New Roman" w:hAnsi="Times New Roman" w:cs="Times New Roman"/>
            <w:noProof/>
            <w:sz w:val="24"/>
            <w:szCs w:val="24"/>
          </w:rPr>
          <w:t>Cleeremans &amp; McClelland, 1991</w:t>
        </w:r>
      </w:hyperlink>
      <w:r w:rsidR="00D05F9F" w:rsidRPr="00015A51">
        <w:rPr>
          <w:rFonts w:ascii="Times New Roman" w:hAnsi="Times New Roman" w:cs="Times New Roman"/>
          <w:noProof/>
          <w:sz w:val="24"/>
          <w:szCs w:val="24"/>
        </w:rPr>
        <w:t xml:space="preserve">; </w:t>
      </w:r>
      <w:hyperlink w:anchor="_ENREF_33" w:tooltip="Verstynen, 2012 #1224" w:history="1">
        <w:r w:rsidR="00D05F9F" w:rsidRPr="00015A51">
          <w:rPr>
            <w:rFonts w:ascii="Times New Roman" w:hAnsi="Times New Roman" w:cs="Times New Roman"/>
            <w:noProof/>
            <w:sz w:val="24"/>
            <w:szCs w:val="24"/>
          </w:rPr>
          <w:t>Verstynen et al., 2012</w:t>
        </w:r>
      </w:hyperlink>
      <w:r w:rsidR="00D05F9F" w:rsidRPr="00015A51">
        <w:rPr>
          <w:rFonts w:ascii="Times New Roman" w:hAnsi="Times New Roman" w:cs="Times New Roman"/>
          <w:noProof/>
          <w:sz w:val="24"/>
          <w:szCs w:val="24"/>
        </w:rPr>
        <w:t>)</w:t>
      </w:r>
      <w:r w:rsidR="00210F37" w:rsidRPr="00015A51">
        <w:rPr>
          <w:rFonts w:ascii="Times New Roman" w:hAnsi="Times New Roman" w:cs="Times New Roman"/>
          <w:sz w:val="24"/>
          <w:szCs w:val="24"/>
        </w:rPr>
        <w:fldChar w:fldCharType="end"/>
      </w:r>
      <w:r w:rsidR="00210F37" w:rsidRPr="00015A51">
        <w:rPr>
          <w:rFonts w:ascii="Times New Roman" w:hAnsi="Times New Roman" w:cs="Times New Roman"/>
          <w:sz w:val="24"/>
          <w:szCs w:val="24"/>
        </w:rPr>
        <w:t xml:space="preserve"> that involve using the previous trial’s information to update performance on the next trial, it may impose demanding computational requirements for </w:t>
      </w:r>
      <w:r w:rsidR="00210F37" w:rsidRPr="00015A51">
        <w:rPr>
          <w:rFonts w:ascii="Times New Roman" w:hAnsi="Times New Roman" w:cs="Times New Roman"/>
          <w:sz w:val="24"/>
          <w:szCs w:val="24"/>
        </w:rPr>
        <w:lastRenderedPageBreak/>
        <w:t xml:space="preserve">children. </w:t>
      </w:r>
      <w:r w:rsidR="00BE17D9" w:rsidRPr="00015A51">
        <w:rPr>
          <w:rFonts w:ascii="Times New Roman" w:hAnsi="Times New Roman" w:cs="Times New Roman"/>
          <w:sz w:val="24"/>
          <w:szCs w:val="24"/>
        </w:rPr>
        <w:t xml:space="preserve">Thus, we expected weaker online RT improvements in children compared to adults. </w:t>
      </w:r>
      <w:r w:rsidR="002B3B3B" w:rsidRPr="00015A51">
        <w:rPr>
          <w:rFonts w:ascii="Times New Roman" w:hAnsi="Times New Roman" w:cs="Times New Roman"/>
          <w:sz w:val="24"/>
          <w:szCs w:val="24"/>
        </w:rPr>
        <w:t>Given that</w:t>
      </w:r>
      <w:r w:rsidR="00210F37" w:rsidRPr="00015A51">
        <w:rPr>
          <w:rFonts w:ascii="Times New Roman" w:hAnsi="Times New Roman" w:cs="Times New Roman"/>
          <w:sz w:val="24"/>
          <w:szCs w:val="24"/>
        </w:rPr>
        <w:t xml:space="preserve"> children are able to learn motor sequences at a comparable level to adults </w:t>
      </w:r>
      <w:r w:rsidR="00210F37" w:rsidRPr="00015A51">
        <w:rPr>
          <w:rFonts w:ascii="Times New Roman" w:hAnsi="Times New Roman" w:cs="Times New Roman"/>
          <w:sz w:val="24"/>
          <w:szCs w:val="24"/>
        </w:rPr>
        <w:fldChar w:fldCharType="begin">
          <w:fldData xml:space="preserve">PEVuZE5vdGU+PENpdGU+PEF1dGhvcj5NZXVsZW1hbnM8L0F1dGhvcj48WWVhcj4xOTk4PC9ZZWFy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</w:fldData>
        </w:fldChar>
      </w:r>
      <w:r w:rsidR="00210F37" w:rsidRPr="00015A51">
        <w:rPr>
          <w:rFonts w:ascii="Times New Roman" w:hAnsi="Times New Roman" w:cs="Times New Roman"/>
          <w:sz w:val="24"/>
          <w:szCs w:val="24"/>
        </w:rPr>
        <w:instrText xml:space="preserve"> ADDIN EN.CITE </w:instrText>
      </w:r>
      <w:r w:rsidR="00210F37" w:rsidRPr="00015A51">
        <w:rPr>
          <w:rFonts w:ascii="Times New Roman" w:hAnsi="Times New Roman" w:cs="Times New Roman"/>
          <w:sz w:val="24"/>
          <w:szCs w:val="24"/>
        </w:rPr>
        <w:fldChar w:fldCharType="begin">
          <w:fldData xml:space="preserve">PEVuZE5vdGU+PENpdGU+PEF1dGhvcj5NZXVsZW1hbnM8L0F1dGhvcj48WWVhcj4xOTk4PC9ZZWFy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</w:fldData>
        </w:fldChar>
      </w:r>
      <w:r w:rsidR="00210F37" w:rsidRPr="00015A51">
        <w:rPr>
          <w:rFonts w:ascii="Times New Roman" w:hAnsi="Times New Roman" w:cs="Times New Roman"/>
          <w:sz w:val="24"/>
          <w:szCs w:val="24"/>
        </w:rPr>
        <w:instrText xml:space="preserve"> ADDIN EN.CITE.DATA </w:instrText>
      </w:r>
      <w:r w:rsidR="00210F37" w:rsidRPr="00015A51">
        <w:rPr>
          <w:rFonts w:ascii="Times New Roman" w:hAnsi="Times New Roman" w:cs="Times New Roman"/>
          <w:sz w:val="24"/>
          <w:szCs w:val="24"/>
        </w:rPr>
      </w:r>
      <w:r w:rsidR="00210F37" w:rsidRPr="00015A51">
        <w:rPr>
          <w:rFonts w:ascii="Times New Roman" w:hAnsi="Times New Roman" w:cs="Times New Roman"/>
          <w:sz w:val="24"/>
          <w:szCs w:val="24"/>
        </w:rPr>
        <w:fldChar w:fldCharType="end"/>
      </w:r>
      <w:r w:rsidR="00210F37" w:rsidRPr="00015A51">
        <w:rPr>
          <w:rFonts w:ascii="Times New Roman" w:hAnsi="Times New Roman" w:cs="Times New Roman"/>
          <w:sz w:val="24"/>
          <w:szCs w:val="24"/>
        </w:rPr>
      </w:r>
      <w:r w:rsidR="00210F37" w:rsidRPr="00015A51">
        <w:rPr>
          <w:rFonts w:ascii="Times New Roman" w:hAnsi="Times New Roman" w:cs="Times New Roman"/>
          <w:sz w:val="24"/>
          <w:szCs w:val="24"/>
        </w:rPr>
        <w:fldChar w:fldCharType="separate"/>
      </w:r>
      <w:r w:rsidR="00210F37" w:rsidRPr="00015A51">
        <w:rPr>
          <w:rFonts w:ascii="Times New Roman" w:hAnsi="Times New Roman" w:cs="Times New Roman"/>
          <w:noProof/>
          <w:sz w:val="24"/>
          <w:szCs w:val="24"/>
        </w:rPr>
        <w:t>(</w:t>
      </w:r>
      <w:hyperlink w:anchor="_ENREF_21" w:tooltip="Karatekin, 2007 #2659" w:history="1">
        <w:r w:rsidR="00D05F9F" w:rsidRPr="00015A51">
          <w:rPr>
            <w:rFonts w:ascii="Times New Roman" w:hAnsi="Times New Roman" w:cs="Times New Roman"/>
            <w:noProof/>
            <w:sz w:val="24"/>
            <w:szCs w:val="24"/>
          </w:rPr>
          <w:t>Karatekin, Marcus, &amp; White, 2007</w:t>
        </w:r>
      </w:hyperlink>
      <w:r w:rsidR="00210F37" w:rsidRPr="00015A51">
        <w:rPr>
          <w:rFonts w:ascii="Times New Roman" w:hAnsi="Times New Roman" w:cs="Times New Roman"/>
          <w:noProof/>
          <w:sz w:val="24"/>
          <w:szCs w:val="24"/>
        </w:rPr>
        <w:t xml:space="preserve">; </w:t>
      </w:r>
      <w:hyperlink w:anchor="_ENREF_22" w:tooltip="Meulemans, 1998 #189" w:history="1">
        <w:r w:rsidR="00D05F9F" w:rsidRPr="00015A51">
          <w:rPr>
            <w:rFonts w:ascii="Times New Roman" w:hAnsi="Times New Roman" w:cs="Times New Roman"/>
            <w:noProof/>
            <w:sz w:val="24"/>
            <w:szCs w:val="24"/>
          </w:rPr>
          <w:t>Meulemans, et al., 1998</w:t>
        </w:r>
      </w:hyperlink>
      <w:r w:rsidR="00210F37" w:rsidRPr="00015A51">
        <w:rPr>
          <w:rFonts w:ascii="Times New Roman" w:hAnsi="Times New Roman" w:cs="Times New Roman"/>
          <w:noProof/>
          <w:sz w:val="24"/>
          <w:szCs w:val="24"/>
        </w:rPr>
        <w:t>)</w:t>
      </w:r>
      <w:r w:rsidR="00210F37" w:rsidRPr="00015A51">
        <w:rPr>
          <w:rFonts w:ascii="Times New Roman" w:hAnsi="Times New Roman" w:cs="Times New Roman"/>
          <w:sz w:val="24"/>
          <w:szCs w:val="24"/>
        </w:rPr>
        <w:fldChar w:fldCharType="end"/>
      </w:r>
      <w:r w:rsidR="00210F37" w:rsidRPr="00015A51">
        <w:rPr>
          <w:rFonts w:ascii="Times New Roman" w:hAnsi="Times New Roman" w:cs="Times New Roman"/>
          <w:sz w:val="24"/>
          <w:szCs w:val="24"/>
        </w:rPr>
        <w:t xml:space="preserve">, </w:t>
      </w:r>
      <w:r w:rsidR="00BE17D9" w:rsidRPr="00015A51">
        <w:rPr>
          <w:rFonts w:ascii="Times New Roman" w:hAnsi="Times New Roman" w:cs="Times New Roman"/>
          <w:sz w:val="24"/>
          <w:szCs w:val="24"/>
        </w:rPr>
        <w:t>a stronger offline</w:t>
      </w:r>
      <w:r w:rsidR="00210F37" w:rsidRPr="00015A51">
        <w:rPr>
          <w:rFonts w:ascii="Times New Roman" w:hAnsi="Times New Roman" w:cs="Times New Roman"/>
          <w:sz w:val="24"/>
          <w:szCs w:val="24"/>
        </w:rPr>
        <w:t xml:space="preserve"> process </w:t>
      </w:r>
      <w:r w:rsidR="00FE7576" w:rsidRPr="00015A51">
        <w:rPr>
          <w:rFonts w:ascii="Times New Roman" w:hAnsi="Times New Roman" w:cs="Times New Roman"/>
          <w:sz w:val="24"/>
          <w:szCs w:val="24"/>
        </w:rPr>
        <w:t xml:space="preserve">would need to </w:t>
      </w:r>
      <w:r w:rsidR="00BE17D9" w:rsidRPr="00015A51">
        <w:rPr>
          <w:rFonts w:ascii="Times New Roman" w:hAnsi="Times New Roman" w:cs="Times New Roman"/>
          <w:sz w:val="24"/>
          <w:szCs w:val="24"/>
        </w:rPr>
        <w:t xml:space="preserve">be </w:t>
      </w:r>
      <w:r w:rsidR="00DB75C8" w:rsidRPr="00015A51">
        <w:rPr>
          <w:rFonts w:ascii="Times New Roman" w:hAnsi="Times New Roman" w:cs="Times New Roman"/>
          <w:sz w:val="24"/>
          <w:szCs w:val="24"/>
        </w:rPr>
        <w:t xml:space="preserve">developed to </w:t>
      </w:r>
      <w:r w:rsidR="00A5501E" w:rsidRPr="00015A51">
        <w:rPr>
          <w:rFonts w:ascii="Times New Roman" w:hAnsi="Times New Roman" w:cs="Times New Roman"/>
          <w:sz w:val="24"/>
          <w:szCs w:val="24"/>
        </w:rPr>
        <w:t xml:space="preserve">compensate </w:t>
      </w:r>
      <w:r w:rsidR="00FE7576" w:rsidRPr="00015A51">
        <w:rPr>
          <w:rFonts w:ascii="Times New Roman" w:hAnsi="Times New Roman" w:cs="Times New Roman"/>
          <w:sz w:val="24"/>
          <w:szCs w:val="24"/>
        </w:rPr>
        <w:t>for a weaker</w:t>
      </w:r>
      <w:r w:rsidR="00A5501E" w:rsidRPr="00015A51">
        <w:rPr>
          <w:rFonts w:ascii="Times New Roman" w:hAnsi="Times New Roman" w:cs="Times New Roman"/>
          <w:sz w:val="24"/>
          <w:szCs w:val="24"/>
        </w:rPr>
        <w:t xml:space="preserve"> online process and </w:t>
      </w:r>
      <w:r w:rsidR="00DB75C8" w:rsidRPr="00015A51">
        <w:rPr>
          <w:rFonts w:ascii="Times New Roman" w:hAnsi="Times New Roman" w:cs="Times New Roman"/>
          <w:sz w:val="24"/>
          <w:szCs w:val="24"/>
        </w:rPr>
        <w:t xml:space="preserve">ensure </w:t>
      </w:r>
      <w:r w:rsidR="00FE7576" w:rsidRPr="00015A51">
        <w:rPr>
          <w:rFonts w:ascii="Times New Roman" w:hAnsi="Times New Roman" w:cs="Times New Roman"/>
          <w:sz w:val="24"/>
          <w:szCs w:val="24"/>
        </w:rPr>
        <w:t xml:space="preserve">that </w:t>
      </w:r>
      <w:r w:rsidR="00DB75C8" w:rsidRPr="00015A51">
        <w:rPr>
          <w:rFonts w:ascii="Times New Roman" w:hAnsi="Times New Roman" w:cs="Times New Roman"/>
          <w:sz w:val="24"/>
          <w:szCs w:val="24"/>
        </w:rPr>
        <w:t xml:space="preserve">children </w:t>
      </w:r>
      <w:r w:rsidR="00FE7576" w:rsidRPr="00015A51">
        <w:rPr>
          <w:rFonts w:ascii="Times New Roman" w:hAnsi="Times New Roman" w:cs="Times New Roman"/>
          <w:sz w:val="24"/>
          <w:szCs w:val="24"/>
        </w:rPr>
        <w:t xml:space="preserve">have </w:t>
      </w:r>
      <w:r w:rsidR="00DB75C8" w:rsidRPr="00015A51">
        <w:rPr>
          <w:rFonts w:ascii="Times New Roman" w:hAnsi="Times New Roman" w:cs="Times New Roman"/>
          <w:sz w:val="24"/>
          <w:szCs w:val="24"/>
        </w:rPr>
        <w:t xml:space="preserve">the same capability to learn sequences. </w:t>
      </w:r>
      <w:r w:rsidR="005D7E48" w:rsidRPr="00015A51">
        <w:rPr>
          <w:rFonts w:ascii="Times New Roman" w:hAnsi="Times New Roman" w:cs="Times New Roman"/>
          <w:sz w:val="24"/>
          <w:szCs w:val="24"/>
        </w:rPr>
        <w:t xml:space="preserve">Moreover, </w:t>
      </w:r>
      <w:r w:rsidR="00672658" w:rsidRPr="00015A51">
        <w:rPr>
          <w:rFonts w:ascii="Times New Roman" w:hAnsi="Times New Roman" w:cs="Times New Roman"/>
          <w:sz w:val="24"/>
          <w:szCs w:val="24"/>
        </w:rPr>
        <w:t xml:space="preserve">the fact that </w:t>
      </w:r>
      <w:r w:rsidR="00C07D11" w:rsidRPr="00015A51">
        <w:rPr>
          <w:rFonts w:ascii="Times New Roman" w:hAnsi="Times New Roman" w:cs="Times New Roman"/>
          <w:sz w:val="24"/>
          <w:szCs w:val="24"/>
        </w:rPr>
        <w:t xml:space="preserve">children are less able to acquire the declarative knowledge of a learned fixed sequence than adults </w:t>
      </w:r>
      <w:r w:rsidR="00CA1E04" w:rsidRPr="00015A51">
        <w:rPr>
          <w:rFonts w:ascii="Times New Roman" w:hAnsi="Times New Roman" w:cs="Times New Roman"/>
          <w:sz w:val="24"/>
          <w:szCs w:val="24"/>
        </w:rPr>
        <w:fldChar w:fldCharType="begin"/>
      </w:r>
      <w:r w:rsidR="00CA1E04" w:rsidRPr="00015A51">
        <w:rPr>
          <w:rFonts w:ascii="Times New Roman" w:hAnsi="Times New Roman" w:cs="Times New Roman"/>
          <w:sz w:val="24"/>
          <w:szCs w:val="24"/>
        </w:rPr>
        <w:instrText xml:space="preserve"> ADDIN EN.CITE &lt;EndNote&gt;&lt;Cite&gt;&lt;Author&gt;Weiermann&lt;/Author&gt;&lt;Year&gt;2012&lt;/Year&gt;&lt;RecNum&gt;2735&lt;/RecNum&gt;&lt;DisplayText&gt;(Weiermann &amp;amp; Meier, 2012)&lt;/DisplayText&gt;&lt;record&gt;&lt;rec-number&gt;2735&lt;/rec-number&gt;&lt;foreign-keys&gt;&lt;key app="EN" db-id="2ee2r9ed7vdet0efwdqp9pffewatwpwx2asd"&gt;2735&lt;/key&gt;&lt;/foreign-keys&gt;&lt;ref-type name="Journal Article"&gt;17&lt;/ref-type&gt;&lt;contributors&gt;&lt;authors&gt;&lt;author&gt;Weiermann, B.&lt;/author&gt;&lt;author&gt;Meier, B.&lt;/author&gt;&lt;/authors&gt;&lt;/contributors&gt;&lt;auth-address&gt;Meier, B&amp;#xD;Univ Bern, Dept Psychol, Muesmattstr 45, CH-3000 Bern 9, Switzerland&amp;#xD;Univ Bern, Dept Psychol, Muesmattstr 45, CH-3000 Bern 9, Switzerland&amp;#xD;Univ Bern, Dept Psychol, CH-3000 Bern 9, Switzerland&amp;#xD;Univ Bern, Ctr Cognit Learning &amp;amp; Memory, CH-3000 Bern 9, Switzerland&lt;/auth-address&gt;&lt;titles&gt;&lt;title&gt;Incidental sequence learning across the lifespan&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380-391&lt;/pages&gt;&lt;volume&gt;123&lt;/volume&gt;&lt;number&gt;3&lt;/number&gt;&lt;keywords&gt;&lt;keyword&gt;implicit learning&lt;/keyword&gt;&lt;keyword&gt;task sequence learning&lt;/keyword&gt;&lt;keyword&gt;development&lt;/keyword&gt;&lt;keyword&gt;aging&lt;/keyword&gt;&lt;keyword&gt;adult age-differences&lt;/keyword&gt;&lt;keyword&gt;mapping brain maturation&lt;/keyword&gt;&lt;keyword&gt;basal ganglia lesions&lt;/keyword&gt;&lt;keyword&gt;motor-sequence&lt;/keyword&gt;&lt;keyword&gt;serial patterns&lt;/keyword&gt;&lt;keyword&gt;old adults&lt;/keyword&gt;&lt;keyword&gt;developmental differences&lt;/keyword&gt;&lt;keyword&gt;prefrontal lesions&lt;/keyword&gt;&lt;keyword&gt;task sets&lt;/keyword&gt;&lt;keyword&gt;implicit&lt;/keyword&gt;&lt;/keywords&gt;&lt;dates&gt;&lt;year&gt;2012&lt;/year&gt;&lt;pub-dates&gt;&lt;date&gt;Jun&lt;/date&gt;&lt;/pub-dates&gt;&lt;/dates&gt;&lt;isbn&gt;0010-0277&lt;/isbn&gt;&lt;accession-num&gt;ISI:000304213200004&lt;/accession-num&gt;&lt;urls&gt;&lt;related-urls&gt;&lt;url&gt;&amp;lt;Go to ISI&amp;gt;://000304213200004&lt;/url&gt;&lt;/related-urls&gt;&lt;/urls&gt;&lt;language&gt;English&lt;/language&gt;&lt;/record&gt;&lt;/Cite&gt;&lt;/EndNote&gt;</w:instrText>
      </w:r>
      <w:r w:rsidR="00CA1E04" w:rsidRPr="00015A51">
        <w:rPr>
          <w:rFonts w:ascii="Times New Roman" w:hAnsi="Times New Roman" w:cs="Times New Roman"/>
          <w:sz w:val="24"/>
          <w:szCs w:val="24"/>
        </w:rPr>
        <w:fldChar w:fldCharType="separate"/>
      </w:r>
      <w:r w:rsidR="00CA1E04" w:rsidRPr="00015A51">
        <w:rPr>
          <w:rFonts w:ascii="Times New Roman" w:hAnsi="Times New Roman" w:cs="Times New Roman"/>
          <w:noProof/>
          <w:sz w:val="24"/>
          <w:szCs w:val="24"/>
        </w:rPr>
        <w:t>(</w:t>
      </w:r>
      <w:hyperlink w:anchor="_ENREF_34" w:tooltip="Weiermann, 2012 #2735" w:history="1">
        <w:r w:rsidR="00D05F9F" w:rsidRPr="00015A51">
          <w:rPr>
            <w:rFonts w:ascii="Times New Roman" w:hAnsi="Times New Roman" w:cs="Times New Roman"/>
            <w:noProof/>
            <w:sz w:val="24"/>
            <w:szCs w:val="24"/>
          </w:rPr>
          <w:t>Weiermann &amp; Meier, 2012</w:t>
        </w:r>
      </w:hyperlink>
      <w:r w:rsidR="00CA1E04" w:rsidRPr="00015A51">
        <w:rPr>
          <w:rFonts w:ascii="Times New Roman" w:hAnsi="Times New Roman" w:cs="Times New Roman"/>
          <w:noProof/>
          <w:sz w:val="24"/>
          <w:szCs w:val="24"/>
        </w:rPr>
        <w:t>)</w:t>
      </w:r>
      <w:r w:rsidR="00CA1E04" w:rsidRPr="00015A51">
        <w:rPr>
          <w:rFonts w:ascii="Times New Roman" w:hAnsi="Times New Roman" w:cs="Times New Roman"/>
          <w:sz w:val="24"/>
          <w:szCs w:val="24"/>
        </w:rPr>
        <w:fldChar w:fldCharType="end"/>
      </w:r>
      <w:r w:rsidR="00672658" w:rsidRPr="00015A51">
        <w:rPr>
          <w:rFonts w:ascii="Times New Roman" w:hAnsi="Times New Roman" w:cs="Times New Roman"/>
          <w:sz w:val="24"/>
          <w:szCs w:val="24"/>
        </w:rPr>
        <w:t xml:space="preserve"> also leads us to </w:t>
      </w:r>
      <w:r w:rsidR="009C703D" w:rsidRPr="00015A51">
        <w:rPr>
          <w:rFonts w:ascii="Times New Roman" w:hAnsi="Times New Roman" w:cs="Times New Roman"/>
          <w:sz w:val="24"/>
          <w:szCs w:val="24"/>
        </w:rPr>
        <w:t xml:space="preserve">conjecture </w:t>
      </w:r>
      <w:r w:rsidR="00672658" w:rsidRPr="00015A51">
        <w:rPr>
          <w:rFonts w:ascii="Times New Roman" w:hAnsi="Times New Roman" w:cs="Times New Roman"/>
          <w:sz w:val="24"/>
          <w:szCs w:val="24"/>
        </w:rPr>
        <w:t>a weaker online and stronger offline process in children’s learning.</w:t>
      </w:r>
    </w:p>
    <w:p w14:paraId="3E2410BF" w14:textId="77777777" w:rsidR="0012189A" w:rsidRPr="00015A51" w:rsidRDefault="0012189A" w:rsidP="00F365F1">
      <w:pPr>
        <w:spacing w:after="0" w:line="240" w:lineRule="auto"/>
        <w:ind w:firstLine="720"/>
        <w:jc w:val="both"/>
        <w:rPr>
          <w:rFonts w:ascii="Times New Roman" w:hAnsi="Times New Roman" w:cs="Times New Roman"/>
          <w:sz w:val="24"/>
          <w:szCs w:val="24"/>
        </w:rPr>
      </w:pPr>
    </w:p>
    <w:p w14:paraId="67965BED" w14:textId="272091CE" w:rsidR="00CA5544" w:rsidRPr="00015A51" w:rsidRDefault="006612A9" w:rsidP="00A839EB">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Here, we </w:t>
      </w:r>
      <w:r w:rsidR="00FA7FA1" w:rsidRPr="00015A51">
        <w:rPr>
          <w:rFonts w:ascii="Times New Roman" w:hAnsi="Times New Roman" w:cs="Times New Roman"/>
          <w:sz w:val="24"/>
          <w:szCs w:val="24"/>
        </w:rPr>
        <w:t xml:space="preserve">asked </w:t>
      </w:r>
      <w:r w:rsidR="00A839EB" w:rsidRPr="00015A51">
        <w:rPr>
          <w:rFonts w:ascii="Times New Roman" w:hAnsi="Times New Roman" w:cs="Times New Roman"/>
          <w:sz w:val="24"/>
          <w:szCs w:val="24"/>
        </w:rPr>
        <w:t>adults and children</w:t>
      </w:r>
      <w:r w:rsidR="002F715B" w:rsidRPr="00015A51">
        <w:rPr>
          <w:rFonts w:ascii="Times New Roman" w:hAnsi="Times New Roman" w:cs="Times New Roman"/>
          <w:sz w:val="24"/>
          <w:szCs w:val="24"/>
        </w:rPr>
        <w:t xml:space="preserve"> </w:t>
      </w:r>
      <w:r w:rsidR="00FA7FA1" w:rsidRPr="00015A51">
        <w:rPr>
          <w:rFonts w:ascii="Times New Roman" w:hAnsi="Times New Roman" w:cs="Times New Roman"/>
          <w:sz w:val="24"/>
          <w:szCs w:val="24"/>
        </w:rPr>
        <w:t xml:space="preserve">to perform </w:t>
      </w:r>
      <w:r w:rsidR="00A839EB" w:rsidRPr="00015A51">
        <w:rPr>
          <w:rFonts w:ascii="Times New Roman" w:hAnsi="Times New Roman" w:cs="Times New Roman"/>
          <w:sz w:val="24"/>
          <w:szCs w:val="24"/>
        </w:rPr>
        <w:t xml:space="preserve">a foot-stepping </w:t>
      </w:r>
      <w:r w:rsidR="00FA46BC" w:rsidRPr="00015A51">
        <w:rPr>
          <w:rFonts w:ascii="Times New Roman" w:hAnsi="Times New Roman" w:cs="Times New Roman"/>
          <w:sz w:val="24"/>
          <w:szCs w:val="24"/>
        </w:rPr>
        <w:t xml:space="preserve">version of the </w:t>
      </w:r>
      <w:r w:rsidR="00A839EB" w:rsidRPr="00015A51">
        <w:rPr>
          <w:rFonts w:ascii="Times New Roman" w:hAnsi="Times New Roman" w:cs="Times New Roman"/>
          <w:sz w:val="24"/>
          <w:szCs w:val="24"/>
        </w:rPr>
        <w:t>SRT task</w:t>
      </w:r>
      <w:r w:rsidRPr="00015A51">
        <w:rPr>
          <w:rFonts w:ascii="Times New Roman" w:hAnsi="Times New Roman" w:cs="Times New Roman"/>
          <w:sz w:val="24"/>
          <w:szCs w:val="24"/>
        </w:rPr>
        <w:t xml:space="preserve">. </w:t>
      </w:r>
      <w:r w:rsidR="005733E4" w:rsidRPr="00015A51">
        <w:rPr>
          <w:rFonts w:ascii="Times New Roman" w:hAnsi="Times New Roman" w:cs="Times New Roman"/>
          <w:sz w:val="24"/>
          <w:szCs w:val="24"/>
        </w:rPr>
        <w:t xml:space="preserve">The </w:t>
      </w:r>
      <w:r w:rsidR="00A05C9E" w:rsidRPr="00015A51">
        <w:rPr>
          <w:rFonts w:ascii="Times New Roman" w:hAnsi="Times New Roman" w:cs="Times New Roman"/>
          <w:sz w:val="24"/>
          <w:szCs w:val="24"/>
        </w:rPr>
        <w:t xml:space="preserve">SRT task </w:t>
      </w:r>
      <w:r w:rsidR="005733E4" w:rsidRPr="00015A51">
        <w:rPr>
          <w:rFonts w:ascii="Times New Roman" w:hAnsi="Times New Roman" w:cs="Times New Roman"/>
          <w:sz w:val="24"/>
          <w:szCs w:val="24"/>
        </w:rPr>
        <w:t>consisted of 6 learning blocks</w:t>
      </w:r>
      <w:r w:rsidR="00644620" w:rsidRPr="00015A51">
        <w:rPr>
          <w:rFonts w:ascii="Times New Roman" w:hAnsi="Times New Roman" w:cs="Times New Roman"/>
          <w:sz w:val="24"/>
          <w:szCs w:val="24"/>
        </w:rPr>
        <w:t xml:space="preserve"> with a three minute break between two blocks. In each block, </w:t>
      </w:r>
      <w:r w:rsidR="00BD38F7" w:rsidRPr="00015A51">
        <w:rPr>
          <w:rFonts w:ascii="Times New Roman" w:hAnsi="Times New Roman" w:cs="Times New Roman"/>
          <w:sz w:val="24"/>
          <w:szCs w:val="24"/>
        </w:rPr>
        <w:t xml:space="preserve">6- and 10-year-old </w:t>
      </w:r>
      <w:r w:rsidR="005733E4" w:rsidRPr="00015A51">
        <w:rPr>
          <w:rFonts w:ascii="Times New Roman" w:hAnsi="Times New Roman" w:cs="Times New Roman"/>
          <w:sz w:val="24"/>
          <w:szCs w:val="24"/>
        </w:rPr>
        <w:t xml:space="preserve">children and adults responded to a </w:t>
      </w:r>
      <w:r w:rsidR="00707698" w:rsidRPr="00015A51">
        <w:rPr>
          <w:rFonts w:ascii="Times New Roman" w:hAnsi="Times New Roman" w:cs="Times New Roman"/>
          <w:sz w:val="24"/>
          <w:szCs w:val="24"/>
        </w:rPr>
        <w:t xml:space="preserve">100-trial </w:t>
      </w:r>
      <w:r w:rsidR="005733E4" w:rsidRPr="00015A51">
        <w:rPr>
          <w:rFonts w:ascii="Times New Roman" w:hAnsi="Times New Roman" w:cs="Times New Roman"/>
          <w:sz w:val="24"/>
          <w:szCs w:val="24"/>
        </w:rPr>
        <w:t xml:space="preserve">sequence of visual stimuli </w:t>
      </w:r>
      <w:r w:rsidR="00894662" w:rsidRPr="00015A51">
        <w:rPr>
          <w:rFonts w:ascii="Times New Roman" w:hAnsi="Times New Roman" w:cs="Times New Roman"/>
          <w:sz w:val="24"/>
          <w:szCs w:val="24"/>
        </w:rPr>
        <w:t xml:space="preserve">that followed </w:t>
      </w:r>
      <w:r w:rsidR="005C155A" w:rsidRPr="00015A51">
        <w:rPr>
          <w:rFonts w:ascii="Times New Roman" w:hAnsi="Times New Roman" w:cs="Times New Roman"/>
          <w:sz w:val="24"/>
          <w:szCs w:val="24"/>
        </w:rPr>
        <w:t xml:space="preserve">either </w:t>
      </w:r>
      <w:r w:rsidR="00EA56B3" w:rsidRPr="00015A51">
        <w:rPr>
          <w:rFonts w:ascii="Times New Roman" w:hAnsi="Times New Roman" w:cs="Times New Roman"/>
          <w:sz w:val="24"/>
          <w:szCs w:val="24"/>
        </w:rPr>
        <w:t>a fixed order A</w:t>
      </w:r>
      <w:r w:rsidR="00894662" w:rsidRPr="00015A51">
        <w:rPr>
          <w:rFonts w:ascii="Times New Roman" w:hAnsi="Times New Roman" w:cs="Times New Roman"/>
          <w:sz w:val="24"/>
          <w:szCs w:val="24"/>
        </w:rPr>
        <w:t xml:space="preserve"> (</w:t>
      </w:r>
      <w:r w:rsidR="00EA56B3" w:rsidRPr="00015A51">
        <w:rPr>
          <w:rFonts w:ascii="Times New Roman" w:hAnsi="Times New Roman" w:cs="Times New Roman"/>
          <w:sz w:val="24"/>
          <w:szCs w:val="24"/>
        </w:rPr>
        <w:t xml:space="preserve">sequence A </w:t>
      </w:r>
      <w:r w:rsidR="00894662" w:rsidRPr="00015A51">
        <w:rPr>
          <w:rFonts w:ascii="Times New Roman" w:hAnsi="Times New Roman" w:cs="Times New Roman"/>
          <w:sz w:val="24"/>
          <w:szCs w:val="24"/>
        </w:rPr>
        <w:t xml:space="preserve">in blocks 1-4 and 6) or </w:t>
      </w:r>
      <w:r w:rsidR="005C155A" w:rsidRPr="00015A51">
        <w:rPr>
          <w:rFonts w:ascii="Times New Roman" w:hAnsi="Times New Roman" w:cs="Times New Roman"/>
          <w:sz w:val="24"/>
          <w:szCs w:val="24"/>
        </w:rPr>
        <w:t xml:space="preserve">a </w:t>
      </w:r>
      <w:r w:rsidR="00EA56B3" w:rsidRPr="00015A51">
        <w:rPr>
          <w:rFonts w:ascii="Times New Roman" w:hAnsi="Times New Roman" w:cs="Times New Roman"/>
          <w:sz w:val="24"/>
          <w:szCs w:val="24"/>
        </w:rPr>
        <w:t xml:space="preserve">fixed </w:t>
      </w:r>
      <w:r w:rsidR="00894662" w:rsidRPr="00015A51">
        <w:rPr>
          <w:rFonts w:ascii="Times New Roman" w:hAnsi="Times New Roman" w:cs="Times New Roman"/>
          <w:sz w:val="24"/>
          <w:szCs w:val="24"/>
        </w:rPr>
        <w:t xml:space="preserve">order </w:t>
      </w:r>
      <w:r w:rsidR="00EA56B3" w:rsidRPr="00015A51">
        <w:rPr>
          <w:rFonts w:ascii="Times New Roman" w:hAnsi="Times New Roman" w:cs="Times New Roman"/>
          <w:sz w:val="24"/>
          <w:szCs w:val="24"/>
        </w:rPr>
        <w:t xml:space="preserve">B </w:t>
      </w:r>
      <w:r w:rsidR="00894662" w:rsidRPr="00015A51">
        <w:rPr>
          <w:rFonts w:ascii="Times New Roman" w:hAnsi="Times New Roman" w:cs="Times New Roman"/>
          <w:sz w:val="24"/>
          <w:szCs w:val="24"/>
        </w:rPr>
        <w:t>(</w:t>
      </w:r>
      <w:r w:rsidR="00EA56B3" w:rsidRPr="00015A51">
        <w:rPr>
          <w:rFonts w:ascii="Times New Roman" w:hAnsi="Times New Roman" w:cs="Times New Roman"/>
          <w:sz w:val="24"/>
          <w:szCs w:val="24"/>
        </w:rPr>
        <w:t xml:space="preserve">sequence B </w:t>
      </w:r>
      <w:r w:rsidR="00894662" w:rsidRPr="00015A51">
        <w:rPr>
          <w:rFonts w:ascii="Times New Roman" w:hAnsi="Times New Roman" w:cs="Times New Roman"/>
          <w:sz w:val="24"/>
          <w:szCs w:val="24"/>
        </w:rPr>
        <w:t>in block 5)</w:t>
      </w:r>
      <w:r w:rsidR="005733E4" w:rsidRPr="00015A51">
        <w:rPr>
          <w:rFonts w:ascii="Times New Roman" w:hAnsi="Times New Roman" w:cs="Times New Roman"/>
          <w:sz w:val="24"/>
          <w:szCs w:val="24"/>
        </w:rPr>
        <w:t xml:space="preserve">. </w:t>
      </w:r>
      <w:r w:rsidR="00120E90" w:rsidRPr="00015A51">
        <w:rPr>
          <w:rFonts w:ascii="Times New Roman" w:hAnsi="Times New Roman" w:cs="Times New Roman"/>
          <w:sz w:val="24"/>
          <w:szCs w:val="24"/>
        </w:rPr>
        <w:t>We</w:t>
      </w:r>
      <w:r w:rsidR="004E0ADB" w:rsidRPr="00015A51">
        <w:rPr>
          <w:rFonts w:ascii="Times New Roman" w:hAnsi="Times New Roman" w:cs="Times New Roman"/>
          <w:sz w:val="24"/>
          <w:szCs w:val="24"/>
        </w:rPr>
        <w:t xml:space="preserve"> </w:t>
      </w:r>
      <w:r w:rsidR="00120E90" w:rsidRPr="00015A51">
        <w:rPr>
          <w:rFonts w:ascii="Times New Roman" w:hAnsi="Times New Roman" w:cs="Times New Roman"/>
          <w:sz w:val="24"/>
          <w:szCs w:val="24"/>
        </w:rPr>
        <w:t>measured</w:t>
      </w:r>
      <w:r w:rsidR="004E0ADB" w:rsidRPr="00015A51">
        <w:rPr>
          <w:rFonts w:ascii="Times New Roman" w:hAnsi="Times New Roman" w:cs="Times New Roman"/>
          <w:sz w:val="24"/>
          <w:szCs w:val="24"/>
        </w:rPr>
        <w:t xml:space="preserve"> the </w:t>
      </w:r>
      <w:r w:rsidR="005A425C" w:rsidRPr="00015A51">
        <w:rPr>
          <w:rFonts w:ascii="Times New Roman" w:hAnsi="Times New Roman" w:cs="Times New Roman"/>
          <w:sz w:val="24"/>
          <w:szCs w:val="24"/>
        </w:rPr>
        <w:t xml:space="preserve">RT </w:t>
      </w:r>
      <w:r w:rsidR="004E0ADB" w:rsidRPr="00015A51">
        <w:rPr>
          <w:rFonts w:ascii="Times New Roman" w:hAnsi="Times New Roman" w:cs="Times New Roman"/>
          <w:sz w:val="24"/>
          <w:szCs w:val="24"/>
        </w:rPr>
        <w:t xml:space="preserve">improvements in sequence A between blocks 1 and 4 </w:t>
      </w:r>
      <w:r w:rsidR="004E0ADB" w:rsidRPr="00015A51">
        <w:rPr>
          <w:rFonts w:ascii="Times New Roman" w:hAnsi="Times New Roman" w:cs="Times New Roman"/>
          <w:sz w:val="24"/>
          <w:szCs w:val="24"/>
        </w:rPr>
        <w:fldChar w:fldCharType="begin"/>
      </w:r>
      <w:r w:rsidR="004E0ADB" w:rsidRPr="00015A51">
        <w:rPr>
          <w:rFonts w:ascii="Times New Roman" w:hAnsi="Times New Roman" w:cs="Times New Roman"/>
          <w:sz w:val="24"/>
          <w:szCs w:val="24"/>
        </w:rPr>
        <w:instrText xml:space="preserve"> ADDIN EN.CITE &lt;EndNote&gt;&lt;Cite&gt;&lt;Author&gt;Nissen&lt;/Author&gt;&lt;Year&gt;1987&lt;/Year&gt;&lt;RecNum&gt;31&lt;/RecNum&gt;&lt;DisplayText&gt;(Nissen &amp;amp; Bullemer, 1987)&lt;/DisplayText&gt;&lt;record&gt;&lt;rec-number&gt;31&lt;/rec-number&gt;&lt;foreign-keys&gt;&lt;key app="EN" db-id="2ee2r9ed7vdet0efwdqp9pffewatwpwx2asd"&gt;31&lt;/key&gt;&lt;/foreign-keys&gt;&lt;ref-type name="Journal Article"&gt;17&lt;/ref-type&gt;&lt;contributors&gt;&lt;authors&gt;&lt;author&gt;Nissen, M. J.&lt;/author&gt;&lt;author&gt;Bullemer, P.&lt;/author&gt;&lt;/authors&gt;&lt;/contributors&gt;&lt;auth-address&gt;Nissen, Mj&amp;#xD;Univ Minnesota,Dept Psychol,N218 Elliott Hall,Minneapolis,Mn 55455, USA&amp;#xD;Univ Minnesota,Dept Psychol,N218 Elliott Hall,Minneapolis,Mn 55455, USA&lt;/auth-address&gt;&lt;titles&gt;&lt;title&gt;Attentional requirements of learning: Evidence from performance measures&lt;/title&gt;&lt;secondary-title&gt;Cognitive Psychology&lt;/secondary-title&gt;&lt;alt-title&gt;Cognit Psychol&lt;/alt-title&gt;&lt;/titles&gt;&lt;periodical&gt;&lt;full-title&gt;Cognitive Psychology&lt;/full-title&gt;&lt;abbr-1&gt;Cognit Psychol&lt;/abbr-1&gt;&lt;/periodical&gt;&lt;alt-periodical&gt;&lt;full-title&gt;Cognitive Psychology&lt;/full-title&gt;&lt;abbr-1&gt;Cognit Psychol&lt;/abbr-1&gt;&lt;/alt-periodical&gt;&lt;pages&gt;1-32&lt;/pages&gt;&lt;volume&gt;19&lt;/volume&gt;&lt;number&gt;1&lt;/number&gt;&lt;dates&gt;&lt;year&gt;1987&lt;/year&gt;&lt;pub-dates&gt;&lt;date&gt;Jan&lt;/date&gt;&lt;/pub-dates&gt;&lt;/dates&gt;&lt;isbn&gt;0010-0285&lt;/isbn&gt;&lt;accession-num&gt;ISI:A1987F350500001&lt;/accession-num&gt;&lt;urls&gt;&lt;related-urls&gt;&lt;url&gt;&amp;lt;Go to ISI&amp;gt;://A1987F350500001&lt;/url&gt;&lt;/related-urls&gt;&lt;/urls&gt;&lt;language&gt;English&lt;/language&gt;&lt;/record&gt;&lt;/Cite&gt;&lt;/EndNote&gt;</w:instrText>
      </w:r>
      <w:r w:rsidR="004E0ADB" w:rsidRPr="00015A51">
        <w:rPr>
          <w:rFonts w:ascii="Times New Roman" w:hAnsi="Times New Roman" w:cs="Times New Roman"/>
          <w:sz w:val="24"/>
          <w:szCs w:val="24"/>
        </w:rPr>
        <w:fldChar w:fldCharType="separate"/>
      </w:r>
      <w:r w:rsidR="004E0ADB" w:rsidRPr="00015A51">
        <w:rPr>
          <w:rFonts w:ascii="Times New Roman" w:hAnsi="Times New Roman" w:cs="Times New Roman"/>
          <w:noProof/>
          <w:sz w:val="24"/>
          <w:szCs w:val="24"/>
        </w:rPr>
        <w:t>(</w:t>
      </w:r>
      <w:hyperlink w:anchor="_ENREF_25" w:tooltip="Nissen, 1987 #31" w:history="1">
        <w:r w:rsidR="00D05F9F" w:rsidRPr="00015A51">
          <w:rPr>
            <w:rFonts w:ascii="Times New Roman" w:hAnsi="Times New Roman" w:cs="Times New Roman"/>
            <w:noProof/>
            <w:sz w:val="24"/>
            <w:szCs w:val="24"/>
          </w:rPr>
          <w:t>Nissen &amp; Bullemer, 1987</w:t>
        </w:r>
      </w:hyperlink>
      <w:r w:rsidR="004E0ADB" w:rsidRPr="00015A51">
        <w:rPr>
          <w:rFonts w:ascii="Times New Roman" w:hAnsi="Times New Roman" w:cs="Times New Roman"/>
          <w:noProof/>
          <w:sz w:val="24"/>
          <w:szCs w:val="24"/>
        </w:rPr>
        <w:t>)</w:t>
      </w:r>
      <w:r w:rsidR="004E0ADB" w:rsidRPr="00015A51">
        <w:rPr>
          <w:rFonts w:ascii="Times New Roman" w:hAnsi="Times New Roman" w:cs="Times New Roman"/>
          <w:sz w:val="24"/>
          <w:szCs w:val="24"/>
        </w:rPr>
        <w:fldChar w:fldCharType="end"/>
      </w:r>
      <w:r w:rsidR="004E0ADB" w:rsidRPr="00015A51">
        <w:rPr>
          <w:rFonts w:ascii="Times New Roman" w:hAnsi="Times New Roman" w:cs="Times New Roman"/>
          <w:sz w:val="24"/>
          <w:szCs w:val="24"/>
        </w:rPr>
        <w:t xml:space="preserve">, as well as the </w:t>
      </w:r>
      <w:r w:rsidR="005A425C" w:rsidRPr="00015A51">
        <w:rPr>
          <w:rFonts w:ascii="Times New Roman" w:hAnsi="Times New Roman" w:cs="Times New Roman"/>
          <w:sz w:val="24"/>
          <w:szCs w:val="24"/>
        </w:rPr>
        <w:t xml:space="preserve">RT increase </w:t>
      </w:r>
      <w:r w:rsidR="004E0ADB" w:rsidRPr="00015A51">
        <w:rPr>
          <w:rFonts w:ascii="Times New Roman" w:hAnsi="Times New Roman" w:cs="Times New Roman"/>
          <w:sz w:val="24"/>
          <w:szCs w:val="24"/>
        </w:rPr>
        <w:t xml:space="preserve">from block 4 to block 5 when sequence B was introduced. </w:t>
      </w:r>
      <w:r w:rsidR="00120E90" w:rsidRPr="00015A51">
        <w:rPr>
          <w:rFonts w:ascii="Times New Roman" w:hAnsi="Times New Roman" w:cs="Times New Roman"/>
          <w:sz w:val="24"/>
          <w:szCs w:val="24"/>
        </w:rPr>
        <w:t>Since the former change may partially be attributed to general motor improvement</w:t>
      </w:r>
      <w:r w:rsidR="00644620" w:rsidRPr="00015A51">
        <w:rPr>
          <w:rFonts w:ascii="Times New Roman" w:hAnsi="Times New Roman" w:cs="Times New Roman"/>
          <w:sz w:val="24"/>
          <w:szCs w:val="24"/>
        </w:rPr>
        <w:t xml:space="preserve"> </w:t>
      </w:r>
      <w:r w:rsidR="00644620" w:rsidRPr="00015A51">
        <w:rPr>
          <w:rFonts w:ascii="Times New Roman" w:hAnsi="Times New Roman" w:cs="Times New Roman"/>
          <w:sz w:val="24"/>
          <w:szCs w:val="24"/>
        </w:rPr>
        <w:fldChar w:fldCharType="begin"/>
      </w:r>
      <w:r w:rsidR="00644620" w:rsidRPr="00015A51">
        <w:rPr>
          <w:rFonts w:ascii="Times New Roman" w:hAnsi="Times New Roman" w:cs="Times New Roman"/>
          <w:sz w:val="24"/>
          <w:szCs w:val="24"/>
        </w:rPr>
        <w:instrText xml:space="preserve"> ADDIN EN.CITE &lt;EndNote&gt;&lt;Cite&gt;&lt;Author&gt;Robertson&lt;/Author&gt;&lt;Year&gt;2007&lt;/Year&gt;&lt;RecNum&gt;433&lt;/RecNum&gt;&lt;DisplayText&gt;(Robertson, 2007)&lt;/DisplayText&gt;&lt;record&gt;&lt;rec-number&gt;433&lt;/rec-number&gt;&lt;foreign-keys&gt;&lt;key app="EN" db-id="2ee2r9ed7vdet0efwdqp9pffewatwpwx2asd"&gt;433&lt;/key&gt;&lt;/foreign-keys&gt;&lt;ref-type name="Journal Article"&gt;17&lt;/ref-type&gt;&lt;contributors&gt;&lt;authors&gt;&lt;author&gt;Robertson, E. M.&lt;/author&gt;&lt;/authors&gt;&lt;/contributors&gt;&lt;auth-address&gt;Robertson, EM (reprint author), Beth Israel Deaconess Med Ctr, Ctr Noninvas Brain Stimulat, 330 Brookline Ave,Kirstein Bldg KS 454, Boston, MA 02215 USA&amp;#xD;Beth Israel Deaconess Med Ctr, Ctr Noninvas Brain Stimulat, Boston, MA 02215 USA&lt;/auth-address&gt;&lt;titles&gt;&lt;title&gt;The serial reaction time task: Implicit motor skill learning?&lt;/title&gt;&lt;secondary-title&gt;Journal of Neuroscience&lt;/secondary-title&gt;&lt;/titles&gt;&lt;periodical&gt;&lt;full-title&gt;Journal of Neuroscience&lt;/full-title&gt;&lt;abbr-1&gt;J Neurosci&lt;/abbr-1&gt;&lt;/periodical&gt;&lt;pages&gt;10073-10075&lt;/pages&gt;&lt;volume&gt;27&lt;/volume&gt;&lt;number&gt;38&lt;/number&gt;&lt;keywords&gt;&lt;keyword&gt;AWARENESS&lt;/keyword&gt;&lt;keyword&gt;SYSTEMS&lt;/keyword&gt;&lt;/keywords&gt;&lt;dates&gt;&lt;year&gt;2007&lt;/year&gt;&lt;pub-dates&gt;&lt;date&gt;SEP 19 2007&lt;/date&gt;&lt;/pub-dates&gt;&lt;/dates&gt;&lt;isbn&gt;0270-6474&lt;/isbn&gt;&lt;accession-num&gt;ISI:000249584100001&lt;/accession-num&gt;&lt;urls&gt;&lt;/urls&gt;&lt;language&gt;English&lt;/language&gt;&lt;/record&gt;&lt;/Cite&gt;&lt;/EndNote&gt;</w:instrText>
      </w:r>
      <w:r w:rsidR="00644620" w:rsidRPr="00015A51">
        <w:rPr>
          <w:rFonts w:ascii="Times New Roman" w:hAnsi="Times New Roman" w:cs="Times New Roman"/>
          <w:sz w:val="24"/>
          <w:szCs w:val="24"/>
        </w:rPr>
        <w:fldChar w:fldCharType="separate"/>
      </w:r>
      <w:r w:rsidR="00644620" w:rsidRPr="00015A51">
        <w:rPr>
          <w:rFonts w:ascii="Times New Roman" w:hAnsi="Times New Roman" w:cs="Times New Roman"/>
          <w:noProof/>
          <w:sz w:val="24"/>
          <w:szCs w:val="24"/>
        </w:rPr>
        <w:t>(</w:t>
      </w:r>
      <w:hyperlink w:anchor="_ENREF_29" w:tooltip="Robertson, 2007 #433" w:history="1">
        <w:r w:rsidR="00D05F9F" w:rsidRPr="00015A51">
          <w:rPr>
            <w:rFonts w:ascii="Times New Roman" w:hAnsi="Times New Roman" w:cs="Times New Roman"/>
            <w:noProof/>
            <w:sz w:val="24"/>
            <w:szCs w:val="24"/>
          </w:rPr>
          <w:t>Robertson, 2007</w:t>
        </w:r>
      </w:hyperlink>
      <w:r w:rsidR="00644620" w:rsidRPr="00015A51">
        <w:rPr>
          <w:rFonts w:ascii="Times New Roman" w:hAnsi="Times New Roman" w:cs="Times New Roman"/>
          <w:noProof/>
          <w:sz w:val="24"/>
          <w:szCs w:val="24"/>
        </w:rPr>
        <w:t>)</w:t>
      </w:r>
      <w:r w:rsidR="00644620" w:rsidRPr="00015A51">
        <w:rPr>
          <w:rFonts w:ascii="Times New Roman" w:hAnsi="Times New Roman" w:cs="Times New Roman"/>
          <w:sz w:val="24"/>
          <w:szCs w:val="24"/>
        </w:rPr>
        <w:fldChar w:fldCharType="end"/>
      </w:r>
      <w:r w:rsidR="00120E90" w:rsidRPr="00015A51">
        <w:rPr>
          <w:rFonts w:ascii="Times New Roman" w:hAnsi="Times New Roman" w:cs="Times New Roman"/>
          <w:sz w:val="24"/>
          <w:szCs w:val="24"/>
        </w:rPr>
        <w:t xml:space="preserve">, the latter change is considered as a better indicator of sequence learning </w:t>
      </w:r>
      <w:r w:rsidR="00120E90" w:rsidRPr="00015A51">
        <w:rPr>
          <w:rFonts w:ascii="Times New Roman" w:hAnsi="Times New Roman" w:cs="Times New Roman"/>
          <w:sz w:val="24"/>
          <w:szCs w:val="24"/>
        </w:rPr>
        <w:fldChar w:fldCharType="begin">
          <w:fldData xml:space="preserve">PEVuZE5vdGU+PENpdGU+PEF1dGhvcj5OaXNzZW48L0F1dGhvcj48WWVhcj4xOTg3PC9ZZWFyPjxS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</w:fldData>
        </w:fldChar>
      </w:r>
      <w:r w:rsidR="00120E90" w:rsidRPr="00015A51">
        <w:rPr>
          <w:rFonts w:ascii="Times New Roman" w:hAnsi="Times New Roman" w:cs="Times New Roman"/>
          <w:sz w:val="24"/>
          <w:szCs w:val="24"/>
        </w:rPr>
        <w:instrText xml:space="preserve"> ADDIN EN.CITE </w:instrText>
      </w:r>
      <w:r w:rsidR="00120E90" w:rsidRPr="00015A51">
        <w:rPr>
          <w:rFonts w:ascii="Times New Roman" w:hAnsi="Times New Roman" w:cs="Times New Roman"/>
          <w:sz w:val="24"/>
          <w:szCs w:val="24"/>
        </w:rPr>
        <w:fldChar w:fldCharType="begin">
          <w:fldData xml:space="preserve">PEVuZE5vdGU+PENpdGU+PEF1dGhvcj5OaXNzZW48L0F1dGhvcj48WWVhcj4xOTg3PC9ZZWFyPjxS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</w:fldData>
        </w:fldChar>
      </w:r>
      <w:r w:rsidR="00120E90" w:rsidRPr="00015A51">
        <w:rPr>
          <w:rFonts w:ascii="Times New Roman" w:hAnsi="Times New Roman" w:cs="Times New Roman"/>
          <w:sz w:val="24"/>
          <w:szCs w:val="24"/>
        </w:rPr>
        <w:instrText xml:space="preserve"> ADDIN EN.CITE.DATA </w:instrText>
      </w:r>
      <w:r w:rsidR="00120E90" w:rsidRPr="00015A51">
        <w:rPr>
          <w:rFonts w:ascii="Times New Roman" w:hAnsi="Times New Roman" w:cs="Times New Roman"/>
          <w:sz w:val="24"/>
          <w:szCs w:val="24"/>
        </w:rPr>
      </w:r>
      <w:r w:rsidR="00120E90" w:rsidRPr="00015A51">
        <w:rPr>
          <w:rFonts w:ascii="Times New Roman" w:hAnsi="Times New Roman" w:cs="Times New Roman"/>
          <w:sz w:val="24"/>
          <w:szCs w:val="24"/>
        </w:rPr>
        <w:fldChar w:fldCharType="end"/>
      </w:r>
      <w:r w:rsidR="00120E90" w:rsidRPr="00015A51">
        <w:rPr>
          <w:rFonts w:ascii="Times New Roman" w:hAnsi="Times New Roman" w:cs="Times New Roman"/>
          <w:sz w:val="24"/>
          <w:szCs w:val="24"/>
        </w:rPr>
      </w:r>
      <w:r w:rsidR="00120E90" w:rsidRPr="00015A51">
        <w:rPr>
          <w:rFonts w:ascii="Times New Roman" w:hAnsi="Times New Roman" w:cs="Times New Roman"/>
          <w:sz w:val="24"/>
          <w:szCs w:val="24"/>
        </w:rPr>
        <w:fldChar w:fldCharType="separate"/>
      </w:r>
      <w:r w:rsidR="00120E90" w:rsidRPr="00015A51">
        <w:rPr>
          <w:rFonts w:ascii="Times New Roman" w:hAnsi="Times New Roman" w:cs="Times New Roman"/>
          <w:noProof/>
          <w:sz w:val="24"/>
          <w:szCs w:val="24"/>
        </w:rPr>
        <w:t>(</w:t>
      </w:r>
      <w:hyperlink w:anchor="_ENREF_25" w:tooltip="Nissen, 1987 #31" w:history="1">
        <w:r w:rsidR="00D05F9F" w:rsidRPr="00015A51">
          <w:rPr>
            <w:rFonts w:ascii="Times New Roman" w:hAnsi="Times New Roman" w:cs="Times New Roman"/>
            <w:noProof/>
            <w:sz w:val="24"/>
            <w:szCs w:val="24"/>
          </w:rPr>
          <w:t>Nissen &amp; Bullemer, 1987</w:t>
        </w:r>
      </w:hyperlink>
      <w:r w:rsidR="00120E90" w:rsidRPr="00015A51">
        <w:rPr>
          <w:rFonts w:ascii="Times New Roman" w:hAnsi="Times New Roman" w:cs="Times New Roman"/>
          <w:noProof/>
          <w:sz w:val="24"/>
          <w:szCs w:val="24"/>
        </w:rPr>
        <w:t xml:space="preserve">; </w:t>
      </w:r>
      <w:hyperlink w:anchor="_ENREF_35" w:tooltip="Willingham, 1989 #412" w:history="1">
        <w:r w:rsidR="00D05F9F" w:rsidRPr="00015A51">
          <w:rPr>
            <w:rFonts w:ascii="Times New Roman" w:hAnsi="Times New Roman" w:cs="Times New Roman"/>
            <w:noProof/>
            <w:sz w:val="24"/>
            <w:szCs w:val="24"/>
          </w:rPr>
          <w:t>Willingham, et al., 1989</w:t>
        </w:r>
      </w:hyperlink>
      <w:r w:rsidR="00120E90" w:rsidRPr="00015A51">
        <w:rPr>
          <w:rFonts w:ascii="Times New Roman" w:hAnsi="Times New Roman" w:cs="Times New Roman"/>
          <w:noProof/>
          <w:sz w:val="24"/>
          <w:szCs w:val="24"/>
        </w:rPr>
        <w:t>)</w:t>
      </w:r>
      <w:r w:rsidR="00120E90" w:rsidRPr="00015A51">
        <w:rPr>
          <w:rFonts w:ascii="Times New Roman" w:hAnsi="Times New Roman" w:cs="Times New Roman"/>
          <w:sz w:val="24"/>
          <w:szCs w:val="24"/>
        </w:rPr>
        <w:fldChar w:fldCharType="end"/>
      </w:r>
      <w:r w:rsidR="00120E90" w:rsidRPr="00015A51">
        <w:rPr>
          <w:rFonts w:ascii="Times New Roman" w:hAnsi="Times New Roman" w:cs="Times New Roman"/>
          <w:sz w:val="24"/>
          <w:szCs w:val="24"/>
        </w:rPr>
        <w:t xml:space="preserve">. </w:t>
      </w:r>
      <w:r w:rsidR="005A425C" w:rsidRPr="00015A51">
        <w:rPr>
          <w:rFonts w:ascii="Times New Roman" w:hAnsi="Times New Roman" w:cs="Times New Roman"/>
          <w:sz w:val="24"/>
          <w:szCs w:val="24"/>
        </w:rPr>
        <w:t xml:space="preserve">Consistent with the literature </w:t>
      </w:r>
      <w:r w:rsidR="005A425C" w:rsidRPr="00015A51">
        <w:rPr>
          <w:rFonts w:ascii="Times New Roman" w:hAnsi="Times New Roman" w:cs="Times New Roman"/>
          <w:sz w:val="24"/>
          <w:szCs w:val="24"/>
        </w:rPr>
        <w:fldChar w:fldCharType="begin">
          <w:fldData xml:space="preserve">PEVuZE5vdGU+PENpdGU+PEF1dGhvcj5NZXVsZW1hbnM8L0F1dGhvcj48WWVhcj4xOTk4PC9ZZWFy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</w:fldData>
        </w:fldChar>
      </w:r>
      <w:r w:rsidR="00C95709" w:rsidRPr="00015A51">
        <w:rPr>
          <w:rFonts w:ascii="Times New Roman" w:hAnsi="Times New Roman" w:cs="Times New Roman"/>
          <w:sz w:val="24"/>
          <w:szCs w:val="24"/>
        </w:rPr>
        <w:instrText xml:space="preserve"> ADDIN EN.CITE </w:instrText>
      </w:r>
      <w:r w:rsidR="00C95709" w:rsidRPr="00015A51">
        <w:rPr>
          <w:rFonts w:ascii="Times New Roman" w:hAnsi="Times New Roman" w:cs="Times New Roman"/>
          <w:sz w:val="24"/>
          <w:szCs w:val="24"/>
        </w:rPr>
        <w:fldChar w:fldCharType="begin">
          <w:fldData xml:space="preserve">PEVuZE5vdGU+PENpdGU+PEF1dGhvcj5NZXVsZW1hbnM8L0F1dGhvcj48WWVhcj4xOTk4PC9ZZWFy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</w:fldData>
        </w:fldChar>
      </w:r>
      <w:r w:rsidR="00C95709" w:rsidRPr="00015A51">
        <w:rPr>
          <w:rFonts w:ascii="Times New Roman" w:hAnsi="Times New Roman" w:cs="Times New Roman"/>
          <w:sz w:val="24"/>
          <w:szCs w:val="24"/>
        </w:rPr>
        <w:instrText xml:space="preserve"> ADDIN EN.CITE.DATA </w:instrText>
      </w:r>
      <w:r w:rsidR="00C95709" w:rsidRPr="00015A51">
        <w:rPr>
          <w:rFonts w:ascii="Times New Roman" w:hAnsi="Times New Roman" w:cs="Times New Roman"/>
          <w:sz w:val="24"/>
          <w:szCs w:val="24"/>
        </w:rPr>
      </w:r>
      <w:r w:rsidR="00C95709" w:rsidRPr="00015A51">
        <w:rPr>
          <w:rFonts w:ascii="Times New Roman" w:hAnsi="Times New Roman" w:cs="Times New Roman"/>
          <w:sz w:val="24"/>
          <w:szCs w:val="24"/>
        </w:rPr>
        <w:fldChar w:fldCharType="end"/>
      </w:r>
      <w:r w:rsidR="005A425C" w:rsidRPr="00015A51">
        <w:rPr>
          <w:rFonts w:ascii="Times New Roman" w:hAnsi="Times New Roman" w:cs="Times New Roman"/>
          <w:sz w:val="24"/>
          <w:szCs w:val="24"/>
        </w:rPr>
      </w:r>
      <w:r w:rsidR="005A425C" w:rsidRPr="00015A51">
        <w:rPr>
          <w:rFonts w:ascii="Times New Roman" w:hAnsi="Times New Roman" w:cs="Times New Roman"/>
          <w:sz w:val="24"/>
          <w:szCs w:val="24"/>
        </w:rPr>
        <w:fldChar w:fldCharType="separate"/>
      </w:r>
      <w:r w:rsidR="00C95709" w:rsidRPr="00015A51">
        <w:rPr>
          <w:rFonts w:ascii="Times New Roman" w:hAnsi="Times New Roman" w:cs="Times New Roman"/>
          <w:noProof/>
          <w:sz w:val="24"/>
          <w:szCs w:val="24"/>
        </w:rPr>
        <w:t>(</w:t>
      </w:r>
      <w:hyperlink w:anchor="_ENREF_21" w:tooltip="Karatekin, 2007 #2659" w:history="1">
        <w:r w:rsidR="00D05F9F" w:rsidRPr="00015A51">
          <w:rPr>
            <w:rFonts w:ascii="Times New Roman" w:hAnsi="Times New Roman" w:cs="Times New Roman"/>
            <w:noProof/>
            <w:sz w:val="24"/>
            <w:szCs w:val="24"/>
          </w:rPr>
          <w:t>Karatekin, et al., 2007</w:t>
        </w:r>
      </w:hyperlink>
      <w:r w:rsidR="00C95709" w:rsidRPr="00015A51">
        <w:rPr>
          <w:rFonts w:ascii="Times New Roman" w:hAnsi="Times New Roman" w:cs="Times New Roman"/>
          <w:noProof/>
          <w:sz w:val="24"/>
          <w:szCs w:val="24"/>
        </w:rPr>
        <w:t xml:space="preserve">; </w:t>
      </w:r>
      <w:hyperlink w:anchor="_ENREF_22" w:tooltip="Meulemans, 1998 #189" w:history="1">
        <w:r w:rsidR="00D05F9F" w:rsidRPr="00015A51">
          <w:rPr>
            <w:rFonts w:ascii="Times New Roman" w:hAnsi="Times New Roman" w:cs="Times New Roman"/>
            <w:noProof/>
            <w:sz w:val="24"/>
            <w:szCs w:val="24"/>
          </w:rPr>
          <w:t>Meulemans, et al., 1998</w:t>
        </w:r>
      </w:hyperlink>
      <w:r w:rsidR="00C95709" w:rsidRPr="00015A51">
        <w:rPr>
          <w:rFonts w:ascii="Times New Roman" w:hAnsi="Times New Roman" w:cs="Times New Roman"/>
          <w:noProof/>
          <w:sz w:val="24"/>
          <w:szCs w:val="24"/>
        </w:rPr>
        <w:t>)</w:t>
      </w:r>
      <w:r w:rsidR="005A425C" w:rsidRPr="00015A51">
        <w:rPr>
          <w:rFonts w:ascii="Times New Roman" w:hAnsi="Times New Roman" w:cs="Times New Roman"/>
          <w:sz w:val="24"/>
          <w:szCs w:val="24"/>
        </w:rPr>
        <w:fldChar w:fldCharType="end"/>
      </w:r>
      <w:r w:rsidR="005A425C" w:rsidRPr="00015A51">
        <w:rPr>
          <w:rFonts w:ascii="Times New Roman" w:hAnsi="Times New Roman" w:cs="Times New Roman"/>
          <w:sz w:val="24"/>
          <w:szCs w:val="24"/>
        </w:rPr>
        <w:t>, we expected the same RT changes (</w:t>
      </w:r>
      <w:r w:rsidR="00672658" w:rsidRPr="00015A51">
        <w:rPr>
          <w:rFonts w:ascii="Times New Roman" w:hAnsi="Times New Roman" w:cs="Times New Roman"/>
          <w:sz w:val="24"/>
          <w:szCs w:val="24"/>
        </w:rPr>
        <w:t xml:space="preserve">from </w:t>
      </w:r>
      <w:r w:rsidR="005A425C" w:rsidRPr="00015A51">
        <w:rPr>
          <w:rFonts w:ascii="Times New Roman" w:hAnsi="Times New Roman" w:cs="Times New Roman"/>
          <w:sz w:val="24"/>
          <w:szCs w:val="24"/>
        </w:rPr>
        <w:t xml:space="preserve">block 1 </w:t>
      </w:r>
      <w:r w:rsidR="00672658" w:rsidRPr="00015A51">
        <w:rPr>
          <w:rFonts w:ascii="Times New Roman" w:hAnsi="Times New Roman" w:cs="Times New Roman"/>
          <w:sz w:val="24"/>
          <w:szCs w:val="24"/>
        </w:rPr>
        <w:t>to</w:t>
      </w:r>
      <w:r w:rsidR="005A425C" w:rsidRPr="00015A51">
        <w:rPr>
          <w:rFonts w:ascii="Times New Roman" w:hAnsi="Times New Roman" w:cs="Times New Roman"/>
          <w:sz w:val="24"/>
          <w:szCs w:val="24"/>
        </w:rPr>
        <w:t xml:space="preserve"> 4 as well as </w:t>
      </w:r>
      <w:r w:rsidR="00672658" w:rsidRPr="00015A51">
        <w:rPr>
          <w:rFonts w:ascii="Times New Roman" w:hAnsi="Times New Roman" w:cs="Times New Roman"/>
          <w:sz w:val="24"/>
          <w:szCs w:val="24"/>
        </w:rPr>
        <w:t xml:space="preserve">from </w:t>
      </w:r>
      <w:r w:rsidR="005A425C" w:rsidRPr="00015A51">
        <w:rPr>
          <w:rFonts w:ascii="Times New Roman" w:hAnsi="Times New Roman" w:cs="Times New Roman"/>
          <w:sz w:val="24"/>
          <w:szCs w:val="24"/>
        </w:rPr>
        <w:t xml:space="preserve">block 4 </w:t>
      </w:r>
      <w:r w:rsidR="00672658" w:rsidRPr="00015A51">
        <w:rPr>
          <w:rFonts w:ascii="Times New Roman" w:hAnsi="Times New Roman" w:cs="Times New Roman"/>
          <w:sz w:val="24"/>
          <w:szCs w:val="24"/>
        </w:rPr>
        <w:t xml:space="preserve">to </w:t>
      </w:r>
      <w:r w:rsidR="005A425C" w:rsidRPr="00015A51">
        <w:rPr>
          <w:rFonts w:ascii="Times New Roman" w:hAnsi="Times New Roman" w:cs="Times New Roman"/>
          <w:sz w:val="24"/>
          <w:szCs w:val="24"/>
        </w:rPr>
        <w:t xml:space="preserve">5) between children and adults. </w:t>
      </w:r>
      <w:r w:rsidR="00672658" w:rsidRPr="00015A51">
        <w:rPr>
          <w:rFonts w:ascii="Times New Roman" w:hAnsi="Times New Roman" w:cs="Times New Roman"/>
          <w:sz w:val="24"/>
          <w:szCs w:val="24"/>
        </w:rPr>
        <w:t xml:space="preserve">To confirm the previous finding that adults acquire more explicit sequence knowledge than children </w:t>
      </w:r>
      <w:r w:rsidR="00672658" w:rsidRPr="00015A51">
        <w:rPr>
          <w:rFonts w:ascii="Times New Roman" w:hAnsi="Times New Roman" w:cs="Times New Roman"/>
          <w:sz w:val="24"/>
          <w:szCs w:val="24"/>
        </w:rPr>
        <w:fldChar w:fldCharType="begin"/>
      </w:r>
      <w:r w:rsidR="00672658" w:rsidRPr="00015A51">
        <w:rPr>
          <w:rFonts w:ascii="Times New Roman" w:hAnsi="Times New Roman" w:cs="Times New Roman"/>
          <w:sz w:val="24"/>
          <w:szCs w:val="24"/>
        </w:rPr>
        <w:instrText xml:space="preserve"> ADDIN EN.CITE &lt;EndNote&gt;&lt;Cite&gt;&lt;Author&gt;Weiermann&lt;/Author&gt;&lt;Year&gt;2012&lt;/Year&gt;&lt;RecNum&gt;2735&lt;/RecNum&gt;&lt;DisplayText&gt;(Weiermann &amp;amp; Meier, 2012)&lt;/DisplayText&gt;&lt;record&gt;&lt;rec-number&gt;2735&lt;/rec-number&gt;&lt;foreign-keys&gt;&lt;key app="EN" db-id="2ee2r9ed7vdet0efwdqp9pffewatwpwx2asd"&gt;2735&lt;/key&gt;&lt;/foreign-keys&gt;&lt;ref-type name="Journal Article"&gt;17&lt;/ref-type&gt;&lt;contributors&gt;&lt;authors&gt;&lt;author&gt;Weiermann, B.&lt;/author&gt;&lt;author&gt;Meier, B.&lt;/author&gt;&lt;/authors&gt;&lt;/contributors&gt;&lt;auth-address&gt;Meier, B&amp;#xD;Univ Bern, Dept Psychol, Muesmattstr 45, CH-3000 Bern 9, Switzerland&amp;#xD;Univ Bern, Dept Psychol, Muesmattstr 45, CH-3000 Bern 9, Switzerland&amp;#xD;Univ Bern, Dept Psychol, CH-3000 Bern 9, Switzerland&amp;#xD;Univ Bern, Ctr Cognit Learning &amp;amp; Memory, CH-3000 Bern 9, Switzerland&lt;/auth-address&gt;&lt;titles&gt;&lt;title&gt;Incidental sequence learning across the lifespan&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380-391&lt;/pages&gt;&lt;volume&gt;123&lt;/volume&gt;&lt;number&gt;3&lt;/number&gt;&lt;keywords&gt;&lt;keyword&gt;implicit learning&lt;/keyword&gt;&lt;keyword&gt;task sequence learning&lt;/keyword&gt;&lt;keyword&gt;development&lt;/keyword&gt;&lt;keyword&gt;aging&lt;/keyword&gt;&lt;keyword&gt;adult age-differences&lt;/keyword&gt;&lt;keyword&gt;mapping brain maturation&lt;/keyword&gt;&lt;keyword&gt;basal ganglia lesions&lt;/keyword&gt;&lt;keyword&gt;motor-sequence&lt;/keyword&gt;&lt;keyword&gt;serial patterns&lt;/keyword&gt;&lt;keyword&gt;old adults&lt;/keyword&gt;&lt;keyword&gt;developmental differences&lt;/keyword&gt;&lt;keyword&gt;prefrontal lesions&lt;/keyword&gt;&lt;keyword&gt;task sets&lt;/keyword&gt;&lt;keyword&gt;implicit&lt;/keyword&gt;&lt;/keywords&gt;&lt;dates&gt;&lt;year&gt;2012&lt;/year&gt;&lt;pub-dates&gt;&lt;date&gt;Jun&lt;/date&gt;&lt;/pub-dates&gt;&lt;/dates&gt;&lt;isbn&gt;0010-0277&lt;/isbn&gt;&lt;accession-num&gt;ISI:000304213200004&lt;/accession-num&gt;&lt;urls&gt;&lt;related-urls&gt;&lt;url&gt;&amp;lt;Go to ISI&amp;gt;://000304213200004&lt;/url&gt;&lt;/related-urls&gt;&lt;/urls&gt;&lt;language&gt;English&lt;/language&gt;&lt;/record&gt;&lt;/Cite&gt;&lt;/EndNote&gt;</w:instrText>
      </w:r>
      <w:r w:rsidR="00672658" w:rsidRPr="00015A51">
        <w:rPr>
          <w:rFonts w:ascii="Times New Roman" w:hAnsi="Times New Roman" w:cs="Times New Roman"/>
          <w:sz w:val="24"/>
          <w:szCs w:val="24"/>
        </w:rPr>
        <w:fldChar w:fldCharType="separate"/>
      </w:r>
      <w:r w:rsidR="00672658" w:rsidRPr="00015A51">
        <w:rPr>
          <w:rFonts w:ascii="Times New Roman" w:hAnsi="Times New Roman" w:cs="Times New Roman"/>
          <w:noProof/>
          <w:sz w:val="24"/>
          <w:szCs w:val="24"/>
        </w:rPr>
        <w:t>(</w:t>
      </w:r>
      <w:hyperlink w:anchor="_ENREF_34" w:tooltip="Weiermann, 2012 #2735" w:history="1">
        <w:r w:rsidR="00D05F9F" w:rsidRPr="00015A51">
          <w:rPr>
            <w:rFonts w:ascii="Times New Roman" w:hAnsi="Times New Roman" w:cs="Times New Roman"/>
            <w:noProof/>
            <w:sz w:val="24"/>
            <w:szCs w:val="24"/>
          </w:rPr>
          <w:t>Weiermann &amp; Meier, 2012</w:t>
        </w:r>
      </w:hyperlink>
      <w:r w:rsidR="00672658" w:rsidRPr="00015A51">
        <w:rPr>
          <w:rFonts w:ascii="Times New Roman" w:hAnsi="Times New Roman" w:cs="Times New Roman"/>
          <w:noProof/>
          <w:sz w:val="24"/>
          <w:szCs w:val="24"/>
        </w:rPr>
        <w:t>)</w:t>
      </w:r>
      <w:r w:rsidR="00672658" w:rsidRPr="00015A51">
        <w:rPr>
          <w:rFonts w:ascii="Times New Roman" w:hAnsi="Times New Roman" w:cs="Times New Roman"/>
          <w:sz w:val="24"/>
          <w:szCs w:val="24"/>
        </w:rPr>
        <w:fldChar w:fldCharType="end"/>
      </w:r>
      <w:r w:rsidR="00672658" w:rsidRPr="00015A51">
        <w:rPr>
          <w:rFonts w:ascii="Times New Roman" w:hAnsi="Times New Roman" w:cs="Times New Roman"/>
          <w:sz w:val="24"/>
          <w:szCs w:val="24"/>
        </w:rPr>
        <w:t xml:space="preserve">, we measured the explicit knowledge of sequence A that children and adults acquired after the SRT task. </w:t>
      </w:r>
      <w:r w:rsidR="006175DF" w:rsidRPr="00015A51">
        <w:rPr>
          <w:rFonts w:ascii="Times New Roman" w:hAnsi="Times New Roman" w:cs="Times New Roman"/>
          <w:sz w:val="24"/>
          <w:szCs w:val="24"/>
        </w:rPr>
        <w:t>Furthermore</w:t>
      </w:r>
      <w:r w:rsidR="001F785A" w:rsidRPr="00015A51">
        <w:rPr>
          <w:rFonts w:ascii="Times New Roman" w:hAnsi="Times New Roman" w:cs="Times New Roman"/>
          <w:sz w:val="24"/>
          <w:szCs w:val="24"/>
        </w:rPr>
        <w:t>, w</w:t>
      </w:r>
      <w:r w:rsidR="0041130B" w:rsidRPr="00015A51">
        <w:rPr>
          <w:rFonts w:ascii="Times New Roman" w:hAnsi="Times New Roman" w:cs="Times New Roman"/>
          <w:sz w:val="24"/>
          <w:szCs w:val="24"/>
        </w:rPr>
        <w:t xml:space="preserve">e measured online </w:t>
      </w:r>
      <w:r w:rsidR="00A839EB" w:rsidRPr="00015A51">
        <w:rPr>
          <w:rFonts w:ascii="Times New Roman" w:hAnsi="Times New Roman" w:cs="Times New Roman"/>
          <w:sz w:val="24"/>
          <w:szCs w:val="24"/>
        </w:rPr>
        <w:t xml:space="preserve">process </w:t>
      </w:r>
      <w:r w:rsidR="0041130B" w:rsidRPr="00015A51">
        <w:rPr>
          <w:rFonts w:ascii="Times New Roman" w:hAnsi="Times New Roman" w:cs="Times New Roman"/>
          <w:sz w:val="24"/>
          <w:szCs w:val="24"/>
        </w:rPr>
        <w:t>as t</w:t>
      </w:r>
      <w:r w:rsidR="00C6610B" w:rsidRPr="00015A51">
        <w:rPr>
          <w:rFonts w:ascii="Times New Roman" w:hAnsi="Times New Roman" w:cs="Times New Roman"/>
          <w:sz w:val="24"/>
          <w:szCs w:val="24"/>
        </w:rPr>
        <w:t xml:space="preserve">he change in </w:t>
      </w:r>
      <w:r w:rsidR="00644620" w:rsidRPr="00015A51">
        <w:rPr>
          <w:rFonts w:ascii="Times New Roman" w:hAnsi="Times New Roman" w:cs="Times New Roman"/>
          <w:sz w:val="24"/>
          <w:szCs w:val="24"/>
        </w:rPr>
        <w:t xml:space="preserve">RT </w:t>
      </w:r>
      <w:r w:rsidR="00C6610B" w:rsidRPr="00015A51">
        <w:rPr>
          <w:rFonts w:ascii="Times New Roman" w:hAnsi="Times New Roman" w:cs="Times New Roman"/>
          <w:sz w:val="24"/>
          <w:szCs w:val="24"/>
        </w:rPr>
        <w:t xml:space="preserve">within each learning block. </w:t>
      </w:r>
      <w:r w:rsidR="005C155A" w:rsidRPr="00015A51">
        <w:rPr>
          <w:rFonts w:ascii="Times New Roman" w:hAnsi="Times New Roman" w:cs="Times New Roman"/>
          <w:sz w:val="24"/>
          <w:szCs w:val="24"/>
        </w:rPr>
        <w:t xml:space="preserve">The change in </w:t>
      </w:r>
      <w:r w:rsidR="00644620" w:rsidRPr="00015A51">
        <w:rPr>
          <w:rFonts w:ascii="Times New Roman" w:hAnsi="Times New Roman" w:cs="Times New Roman"/>
          <w:sz w:val="24"/>
          <w:szCs w:val="24"/>
        </w:rPr>
        <w:t xml:space="preserve">RT </w:t>
      </w:r>
      <w:r w:rsidR="00FA46BC" w:rsidRPr="00015A51">
        <w:rPr>
          <w:rFonts w:ascii="Times New Roman" w:hAnsi="Times New Roman" w:cs="Times New Roman"/>
          <w:sz w:val="24"/>
          <w:szCs w:val="24"/>
        </w:rPr>
        <w:t>immediately</w:t>
      </w:r>
      <w:r w:rsidR="00C6610B" w:rsidRPr="00015A51">
        <w:rPr>
          <w:rFonts w:ascii="Times New Roman" w:hAnsi="Times New Roman" w:cs="Times New Roman"/>
          <w:sz w:val="24"/>
          <w:szCs w:val="24"/>
        </w:rPr>
        <w:t xml:space="preserve"> before and after </w:t>
      </w:r>
      <w:r w:rsidR="00BD38F7" w:rsidRPr="00015A51">
        <w:rPr>
          <w:rFonts w:ascii="Times New Roman" w:hAnsi="Times New Roman" w:cs="Times New Roman"/>
          <w:sz w:val="24"/>
          <w:szCs w:val="24"/>
        </w:rPr>
        <w:t>each rest</w:t>
      </w:r>
      <w:r w:rsidR="00C6610B" w:rsidRPr="00015A51">
        <w:rPr>
          <w:rFonts w:ascii="Times New Roman" w:hAnsi="Times New Roman" w:cs="Times New Roman"/>
          <w:sz w:val="24"/>
          <w:szCs w:val="24"/>
        </w:rPr>
        <w:t xml:space="preserve"> was computed to </w:t>
      </w:r>
      <w:r w:rsidR="00BD38F7" w:rsidRPr="00015A51">
        <w:rPr>
          <w:rFonts w:ascii="Times New Roman" w:hAnsi="Times New Roman" w:cs="Times New Roman"/>
          <w:sz w:val="24"/>
          <w:szCs w:val="24"/>
        </w:rPr>
        <w:t xml:space="preserve">infer </w:t>
      </w:r>
      <w:r w:rsidR="00A839EB" w:rsidRPr="00015A51">
        <w:rPr>
          <w:rFonts w:ascii="Times New Roman" w:hAnsi="Times New Roman" w:cs="Times New Roman"/>
          <w:sz w:val="24"/>
          <w:szCs w:val="24"/>
        </w:rPr>
        <w:t xml:space="preserve">the </w:t>
      </w:r>
      <w:r w:rsidR="00C6610B" w:rsidRPr="00015A51">
        <w:rPr>
          <w:rFonts w:ascii="Times New Roman" w:hAnsi="Times New Roman" w:cs="Times New Roman"/>
          <w:sz w:val="24"/>
          <w:szCs w:val="24"/>
        </w:rPr>
        <w:t xml:space="preserve">offline </w:t>
      </w:r>
      <w:r w:rsidR="00A839EB" w:rsidRPr="00015A51">
        <w:rPr>
          <w:rFonts w:ascii="Times New Roman" w:hAnsi="Times New Roman" w:cs="Times New Roman"/>
          <w:sz w:val="24"/>
          <w:szCs w:val="24"/>
        </w:rPr>
        <w:t>process</w:t>
      </w:r>
      <w:r w:rsidR="00C6610B" w:rsidRPr="00015A51">
        <w:rPr>
          <w:rFonts w:ascii="Times New Roman" w:hAnsi="Times New Roman" w:cs="Times New Roman"/>
          <w:sz w:val="24"/>
          <w:szCs w:val="24"/>
        </w:rPr>
        <w:t>.</w:t>
      </w:r>
      <w:r w:rsidR="004E0ADB" w:rsidRPr="00015A51">
        <w:rPr>
          <w:rFonts w:ascii="Times New Roman" w:hAnsi="Times New Roman" w:cs="Times New Roman"/>
          <w:sz w:val="24"/>
          <w:szCs w:val="24"/>
        </w:rPr>
        <w:t xml:space="preserve"> </w:t>
      </w:r>
      <w:r w:rsidR="00FA7FA1" w:rsidRPr="00015A51">
        <w:rPr>
          <w:rFonts w:ascii="Times New Roman" w:hAnsi="Times New Roman" w:cs="Times New Roman"/>
          <w:sz w:val="24"/>
          <w:szCs w:val="24"/>
        </w:rPr>
        <w:t xml:space="preserve">We examined these online and offline </w:t>
      </w:r>
      <w:r w:rsidR="00644620" w:rsidRPr="00015A51">
        <w:rPr>
          <w:rFonts w:ascii="Times New Roman" w:hAnsi="Times New Roman" w:cs="Times New Roman"/>
          <w:sz w:val="24"/>
          <w:szCs w:val="24"/>
        </w:rPr>
        <w:t xml:space="preserve">RT </w:t>
      </w:r>
      <w:r w:rsidR="00FA7FA1" w:rsidRPr="00015A51">
        <w:rPr>
          <w:rFonts w:ascii="Times New Roman" w:hAnsi="Times New Roman" w:cs="Times New Roman"/>
          <w:sz w:val="24"/>
          <w:szCs w:val="24"/>
        </w:rPr>
        <w:t>changes in children and adults to determine whether motor sequence learning is reflected by age-related processes</w:t>
      </w:r>
      <w:r w:rsidR="006175DF" w:rsidRPr="00015A51">
        <w:rPr>
          <w:rFonts w:ascii="Times New Roman" w:hAnsi="Times New Roman" w:cs="Times New Roman"/>
          <w:sz w:val="24"/>
          <w:szCs w:val="24"/>
        </w:rPr>
        <w:t xml:space="preserve">, </w:t>
      </w:r>
      <w:r w:rsidR="00360D30" w:rsidRPr="00015A51">
        <w:rPr>
          <w:rFonts w:ascii="Times New Roman" w:hAnsi="Times New Roman" w:cs="Times New Roman"/>
          <w:sz w:val="24"/>
          <w:szCs w:val="24"/>
        </w:rPr>
        <w:t xml:space="preserve">and, </w:t>
      </w:r>
      <w:r w:rsidR="006175DF" w:rsidRPr="00015A51">
        <w:rPr>
          <w:rFonts w:ascii="Times New Roman" w:hAnsi="Times New Roman" w:cs="Times New Roman"/>
          <w:sz w:val="24"/>
          <w:szCs w:val="24"/>
        </w:rPr>
        <w:t xml:space="preserve">particularly, whether sequence learning in </w:t>
      </w:r>
      <w:r w:rsidR="00740B76" w:rsidRPr="00015A51">
        <w:rPr>
          <w:rFonts w:ascii="Times New Roman" w:hAnsi="Times New Roman" w:cs="Times New Roman"/>
          <w:sz w:val="24"/>
          <w:szCs w:val="24"/>
        </w:rPr>
        <w:t xml:space="preserve">adults exhibits an online improvement in performance </w:t>
      </w:r>
      <w:r w:rsidR="006175DF" w:rsidRPr="00015A51">
        <w:rPr>
          <w:rFonts w:ascii="Times New Roman" w:hAnsi="Times New Roman" w:cs="Times New Roman"/>
          <w:sz w:val="24"/>
          <w:szCs w:val="24"/>
        </w:rPr>
        <w:t xml:space="preserve">and that in </w:t>
      </w:r>
      <w:r w:rsidR="00740B76" w:rsidRPr="00015A51">
        <w:rPr>
          <w:rFonts w:ascii="Times New Roman" w:hAnsi="Times New Roman" w:cs="Times New Roman"/>
          <w:sz w:val="24"/>
          <w:szCs w:val="24"/>
        </w:rPr>
        <w:t>children is primarily reflected by an offline process</w:t>
      </w:r>
      <w:r w:rsidR="006175DF" w:rsidRPr="00015A51">
        <w:rPr>
          <w:rFonts w:ascii="Times New Roman" w:hAnsi="Times New Roman" w:cs="Times New Roman"/>
          <w:sz w:val="24"/>
          <w:szCs w:val="24"/>
        </w:rPr>
        <w:t>.</w:t>
      </w:r>
    </w:p>
    <w:p w14:paraId="69EF0849" w14:textId="77777777" w:rsidR="0012189A" w:rsidRPr="00015A51" w:rsidRDefault="0012189A" w:rsidP="00750374">
      <w:pPr>
        <w:spacing w:after="0" w:line="480" w:lineRule="auto"/>
        <w:jc w:val="both"/>
        <w:rPr>
          <w:rFonts w:ascii="Times New Roman" w:hAnsi="Times New Roman" w:cs="Times New Roman"/>
          <w:b/>
          <w:sz w:val="24"/>
          <w:szCs w:val="24"/>
        </w:rPr>
      </w:pPr>
    </w:p>
    <w:p w14:paraId="6F85AB58" w14:textId="5CC974F4" w:rsidR="00750374" w:rsidRPr="00015A51" w:rsidRDefault="00F365F1" w:rsidP="008D66A4">
      <w:pPr>
        <w:spacing w:after="0" w:line="480" w:lineRule="auto"/>
        <w:jc w:val="both"/>
        <w:rPr>
          <w:rFonts w:ascii="Times New Roman" w:hAnsi="Times New Roman" w:cs="Times New Roman"/>
          <w:b/>
          <w:sz w:val="24"/>
          <w:szCs w:val="24"/>
        </w:rPr>
      </w:pPr>
      <w:r w:rsidRPr="00015A51">
        <w:rPr>
          <w:rFonts w:ascii="Times New Roman" w:hAnsi="Times New Roman" w:cs="Times New Roman"/>
          <w:b/>
          <w:sz w:val="24"/>
          <w:szCs w:val="24"/>
        </w:rPr>
        <w:t>Materials and Methods</w:t>
      </w:r>
    </w:p>
    <w:p w14:paraId="760B37DE" w14:textId="15F90CA3" w:rsidR="00750374" w:rsidRPr="00015A51" w:rsidRDefault="00750374" w:rsidP="00F365F1">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This study was approved by the </w:t>
      </w:r>
      <w:r w:rsidR="00033D60" w:rsidRPr="00015A51">
        <w:rPr>
          <w:rFonts w:ascii="Times New Roman" w:hAnsi="Times New Roman" w:cs="Times New Roman"/>
          <w:sz w:val="24"/>
          <w:szCs w:val="24"/>
        </w:rPr>
        <w:t xml:space="preserve">Institutional </w:t>
      </w:r>
      <w:r w:rsidRPr="00015A51">
        <w:rPr>
          <w:rFonts w:ascii="Times New Roman" w:hAnsi="Times New Roman" w:cs="Times New Roman"/>
          <w:sz w:val="24"/>
          <w:szCs w:val="24"/>
        </w:rPr>
        <w:t>Review Board at the University of Maryland, College Park and it was performed in accordance with the approved guideline</w:t>
      </w:r>
      <w:r w:rsidR="00517782" w:rsidRPr="00015A51">
        <w:rPr>
          <w:rFonts w:ascii="Times New Roman" w:hAnsi="Times New Roman" w:cs="Times New Roman"/>
          <w:sz w:val="24"/>
          <w:szCs w:val="24"/>
        </w:rPr>
        <w:t>s</w:t>
      </w:r>
      <w:r w:rsidRPr="00015A51">
        <w:rPr>
          <w:rFonts w:ascii="Times New Roman" w:hAnsi="Times New Roman" w:cs="Times New Roman"/>
          <w:sz w:val="24"/>
          <w:szCs w:val="24"/>
        </w:rPr>
        <w:t>. Signed consent forms from the adult participants/parents and assent forms from child participants were received prior to their participation. Each participant received a $15 monetary compensation upon the completion of the experiment. Child participants also received a small toy prize for completing the Movement Assessment Battery for Children 2 (MABC2)</w:t>
      </w:r>
      <w:r w:rsidR="00CE003B" w:rsidRPr="00015A51">
        <w:rPr>
          <w:rFonts w:ascii="Times New Roman" w:hAnsi="Times New Roman" w:cs="Times New Roman"/>
          <w:sz w:val="24"/>
          <w:szCs w:val="24"/>
        </w:rPr>
        <w:t xml:space="preserve"> </w:t>
      </w:r>
      <w:r w:rsidRPr="00015A51">
        <w:rPr>
          <w:rFonts w:ascii="Times New Roman" w:hAnsi="Times New Roman" w:cs="Times New Roman"/>
          <w:sz w:val="24"/>
          <w:szCs w:val="24"/>
        </w:rPr>
        <w:fldChar w:fldCharType="begin"/>
      </w:r>
      <w:r w:rsidR="003826AA" w:rsidRPr="00015A51">
        <w:rPr>
          <w:rFonts w:ascii="Times New Roman" w:hAnsi="Times New Roman" w:cs="Times New Roman"/>
          <w:sz w:val="24"/>
          <w:szCs w:val="24"/>
        </w:rPr>
        <w:instrText xml:space="preserve"> ADDIN EN.CITE &lt;EndNote&gt;&lt;Cite&gt;&lt;Author&gt;Henderson&lt;/Author&gt;&lt;Year&gt;2007&lt;/Year&gt;&lt;RecNum&gt;62&lt;/RecNum&gt;&lt;DisplayText&gt;(Henderson, Sugden, &amp;amp; Barnett, 2007)&lt;/DisplayText&gt;&lt;record&gt;&lt;rec-number&gt;62&lt;/rec-number&gt;&lt;foreign-keys&gt;&lt;key app="EN" db-id="2ee2r9ed7vdet0efwdqp9pffewatwpwx2asd"&gt;62&lt;/key&gt;&lt;/foreign-keys&gt;&lt;ref-type name="Book"&gt;6&lt;/ref-type&gt;&lt;contributors&gt;&lt;authors&gt;&lt;author&gt;Henderson, Sheila E.&lt;/author&gt;&lt;author&gt;Sugden, David A.&lt;/author&gt;&lt;author&gt;Barnett, Anna&lt;/author&gt;&lt;/authors&gt;&lt;/contributors&gt;&lt;titles&gt;&lt;title&gt;Movement Assessment Battery for Children - Second edition (Movement ABC-2)&lt;/title&gt;&lt;/titles&gt;&lt;dates&gt;&lt;year&gt;2007&lt;/year&gt;&lt;/dates&gt;&lt;pub-location&gt;San Antonio, TX&lt;/pub-location&gt;&lt;publisher&gt;Pearson Education, Inc&lt;/publisher&gt;&lt;urls&gt;&lt;/urls&gt;&lt;/record&gt;&lt;/Cite&gt;&lt;/EndNote&gt;</w:instrText>
      </w:r>
      <w:r w:rsidRPr="00015A51">
        <w:rPr>
          <w:rFonts w:ascii="Times New Roman" w:hAnsi="Times New Roman" w:cs="Times New Roman"/>
          <w:sz w:val="24"/>
          <w:szCs w:val="24"/>
        </w:rPr>
        <w:fldChar w:fldCharType="separate"/>
      </w:r>
      <w:r w:rsidR="003826AA" w:rsidRPr="00015A51">
        <w:rPr>
          <w:rFonts w:ascii="Times New Roman" w:hAnsi="Times New Roman" w:cs="Times New Roman"/>
          <w:noProof/>
          <w:sz w:val="24"/>
          <w:szCs w:val="24"/>
        </w:rPr>
        <w:t>(</w:t>
      </w:r>
      <w:hyperlink w:anchor="_ENREF_19" w:tooltip="Henderson, 2007 #62" w:history="1">
        <w:r w:rsidR="00D05F9F" w:rsidRPr="00015A51">
          <w:rPr>
            <w:rFonts w:ascii="Times New Roman" w:hAnsi="Times New Roman" w:cs="Times New Roman"/>
            <w:noProof/>
            <w:sz w:val="24"/>
            <w:szCs w:val="24"/>
          </w:rPr>
          <w:t>Henderson, Sugden, &amp; Barnett, 2007</w:t>
        </w:r>
      </w:hyperlink>
      <w:r w:rsidR="003826AA" w:rsidRPr="00015A51">
        <w:rPr>
          <w:rFonts w:ascii="Times New Roman" w:hAnsi="Times New Roman" w:cs="Times New Roman"/>
          <w:noProof/>
          <w:sz w:val="24"/>
          <w:szCs w:val="24"/>
        </w:rPr>
        <w:t>)</w:t>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t>.</w:t>
      </w:r>
    </w:p>
    <w:p w14:paraId="3DCDD4BB" w14:textId="77777777" w:rsidR="00F365F1" w:rsidRPr="00015A51" w:rsidRDefault="00F365F1" w:rsidP="00F365F1">
      <w:pPr>
        <w:spacing w:after="0" w:line="240" w:lineRule="auto"/>
        <w:ind w:firstLine="720"/>
        <w:jc w:val="both"/>
        <w:rPr>
          <w:rFonts w:ascii="Times New Roman" w:hAnsi="Times New Roman" w:cs="Times New Roman"/>
          <w:sz w:val="24"/>
          <w:szCs w:val="24"/>
        </w:rPr>
      </w:pPr>
    </w:p>
    <w:p w14:paraId="276B24E1" w14:textId="77777777" w:rsidR="00750374" w:rsidRPr="00015A51" w:rsidRDefault="00750374" w:rsidP="008D66A4">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Participants</w:t>
      </w:r>
      <w:r w:rsidRPr="00015A51">
        <w:rPr>
          <w:rFonts w:ascii="Times New Roman" w:hAnsi="Times New Roman" w:cs="Times New Roman"/>
          <w:b/>
          <w:sz w:val="24"/>
          <w:szCs w:val="24"/>
        </w:rPr>
        <w:t xml:space="preserve"> </w:t>
      </w:r>
    </w:p>
    <w:p w14:paraId="54728E80" w14:textId="0664AB97" w:rsidR="00750374" w:rsidRPr="00015A51" w:rsidRDefault="00750374" w:rsidP="00F365F1">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Ten 6-year-old children (6.</w:t>
      </w:r>
      <w:r w:rsidR="001D44E6" w:rsidRPr="00015A51">
        <w:rPr>
          <w:rFonts w:ascii="Times New Roman" w:hAnsi="Times New Roman" w:cs="Times New Roman"/>
          <w:sz w:val="24"/>
          <w:szCs w:val="24"/>
        </w:rPr>
        <w:t>65</w:t>
      </w:r>
      <w:r w:rsidR="00E94986" w:rsidRPr="00015A51">
        <w:rPr>
          <w:rFonts w:ascii="Times New Roman" w:hAnsi="Times New Roman" w:cs="Times New Roman"/>
          <w:sz w:val="24"/>
          <w:szCs w:val="24"/>
        </w:rPr>
        <w:t xml:space="preserve"> </w:t>
      </w:r>
      <w:r w:rsidRPr="00015A51">
        <w:rPr>
          <w:rFonts w:ascii="Times New Roman" w:hAnsi="Times New Roman" w:cs="Times New Roman"/>
          <w:sz w:val="24"/>
          <w:szCs w:val="24"/>
        </w:rPr>
        <w:t>± 0.</w:t>
      </w:r>
      <w:r w:rsidR="00CE003B" w:rsidRPr="00015A51">
        <w:rPr>
          <w:rFonts w:ascii="Times New Roman" w:hAnsi="Times New Roman" w:cs="Times New Roman"/>
          <w:sz w:val="24"/>
          <w:szCs w:val="24"/>
        </w:rPr>
        <w:t>8</w:t>
      </w:r>
      <w:r w:rsidR="001D44E6" w:rsidRPr="00015A51">
        <w:rPr>
          <w:rFonts w:ascii="Times New Roman" w:hAnsi="Times New Roman" w:cs="Times New Roman"/>
          <w:sz w:val="24"/>
          <w:szCs w:val="24"/>
        </w:rPr>
        <w:t>3</w:t>
      </w:r>
      <w:r w:rsidRPr="00015A51">
        <w:rPr>
          <w:rFonts w:ascii="Times New Roman" w:hAnsi="Times New Roman" w:cs="Times New Roman"/>
          <w:sz w:val="24"/>
          <w:szCs w:val="24"/>
        </w:rPr>
        <w:t xml:space="preserve"> years, male = 6) and thirteen 10-year-old children (</w:t>
      </w:r>
      <w:r w:rsidR="00CE003B" w:rsidRPr="00015A51">
        <w:rPr>
          <w:rFonts w:ascii="Times New Roman" w:hAnsi="Times New Roman" w:cs="Times New Roman"/>
          <w:sz w:val="24"/>
          <w:szCs w:val="24"/>
        </w:rPr>
        <w:t>10.5</w:t>
      </w:r>
      <w:r w:rsidRPr="00015A51">
        <w:rPr>
          <w:rFonts w:ascii="Times New Roman" w:hAnsi="Times New Roman" w:cs="Times New Roman"/>
          <w:sz w:val="24"/>
          <w:szCs w:val="24"/>
        </w:rPr>
        <w:t xml:space="preserve"> ± 0.6</w:t>
      </w:r>
      <w:r w:rsidR="00CE003B" w:rsidRPr="00015A51">
        <w:rPr>
          <w:rFonts w:ascii="Times New Roman" w:hAnsi="Times New Roman" w:cs="Times New Roman"/>
          <w:sz w:val="24"/>
          <w:szCs w:val="24"/>
        </w:rPr>
        <w:t>8</w:t>
      </w:r>
      <w:r w:rsidRPr="00015A51">
        <w:rPr>
          <w:rFonts w:ascii="Times New Roman" w:hAnsi="Times New Roman" w:cs="Times New Roman"/>
          <w:sz w:val="24"/>
          <w:szCs w:val="24"/>
        </w:rPr>
        <w:t xml:space="preserve"> years, male = 5) were recruited for this study. Prior to the experiment, children were screened by the MABC2 to determine if movement difficulties </w:t>
      </w:r>
      <w:r w:rsidRPr="00015A51">
        <w:rPr>
          <w:rFonts w:ascii="Times New Roman" w:hAnsi="Times New Roman" w:cs="Times New Roman"/>
          <w:sz w:val="24"/>
          <w:szCs w:val="24"/>
        </w:rPr>
        <w:lastRenderedPageBreak/>
        <w:t>existed. One 10-year-old male child was excluded because he scored below the 5</w:t>
      </w:r>
      <w:r w:rsidRPr="00015A51">
        <w:rPr>
          <w:rFonts w:ascii="Times New Roman" w:hAnsi="Times New Roman" w:cs="Times New Roman"/>
          <w:sz w:val="24"/>
          <w:szCs w:val="24"/>
          <w:vertAlign w:val="superscript"/>
        </w:rPr>
        <w:t>th</w:t>
      </w:r>
      <w:r w:rsidRPr="00015A51">
        <w:rPr>
          <w:rFonts w:ascii="Times New Roman" w:hAnsi="Times New Roman" w:cs="Times New Roman"/>
          <w:sz w:val="24"/>
          <w:szCs w:val="24"/>
        </w:rPr>
        <w:t xml:space="preserve"> percentile on the MABC2. The remaining 22 children </w:t>
      </w:r>
      <w:r w:rsidR="00C80249" w:rsidRPr="00015A51">
        <w:rPr>
          <w:rFonts w:ascii="Times New Roman" w:hAnsi="Times New Roman" w:cs="Times New Roman"/>
          <w:sz w:val="24"/>
          <w:szCs w:val="24"/>
        </w:rPr>
        <w:t xml:space="preserve">scored </w:t>
      </w:r>
      <w:r w:rsidRPr="00015A51">
        <w:rPr>
          <w:rFonts w:ascii="Times New Roman" w:hAnsi="Times New Roman" w:cs="Times New Roman"/>
          <w:sz w:val="24"/>
          <w:szCs w:val="24"/>
        </w:rPr>
        <w:t>above the 25</w:t>
      </w:r>
      <w:r w:rsidRPr="00015A51">
        <w:rPr>
          <w:rFonts w:ascii="Times New Roman" w:hAnsi="Times New Roman" w:cs="Times New Roman"/>
          <w:sz w:val="24"/>
          <w:szCs w:val="24"/>
          <w:vertAlign w:val="superscript"/>
        </w:rPr>
        <w:t>th</w:t>
      </w:r>
      <w:r w:rsidRPr="00015A51">
        <w:rPr>
          <w:rFonts w:ascii="Times New Roman" w:hAnsi="Times New Roman" w:cs="Times New Roman"/>
          <w:sz w:val="24"/>
          <w:szCs w:val="24"/>
        </w:rPr>
        <w:t xml:space="preserve"> percentile and so were included in this study. Ten </w:t>
      </w:r>
      <w:r w:rsidR="00176529" w:rsidRPr="00015A51">
        <w:rPr>
          <w:rFonts w:ascii="Times New Roman" w:hAnsi="Times New Roman" w:cs="Times New Roman"/>
          <w:sz w:val="24"/>
          <w:szCs w:val="24"/>
        </w:rPr>
        <w:t xml:space="preserve">non-musician </w:t>
      </w:r>
      <w:r w:rsidRPr="00015A51">
        <w:rPr>
          <w:rFonts w:ascii="Times New Roman" w:hAnsi="Times New Roman" w:cs="Times New Roman"/>
          <w:sz w:val="24"/>
          <w:szCs w:val="24"/>
        </w:rPr>
        <w:t>adults (</w:t>
      </w:r>
      <w:r w:rsidR="00CE003B" w:rsidRPr="00015A51">
        <w:rPr>
          <w:rFonts w:ascii="Times New Roman" w:hAnsi="Times New Roman" w:cs="Times New Roman"/>
          <w:sz w:val="24"/>
          <w:szCs w:val="24"/>
        </w:rPr>
        <w:t>20.47 ± 0.9</w:t>
      </w:r>
      <w:r w:rsidRPr="00015A51">
        <w:rPr>
          <w:rFonts w:ascii="Times New Roman" w:hAnsi="Times New Roman" w:cs="Times New Roman"/>
          <w:sz w:val="24"/>
          <w:szCs w:val="24"/>
        </w:rPr>
        <w:t xml:space="preserve"> years, male = 5) were recruited from the University of Maryland, College Park. For one adult participant, data from the last block (i.e., block 6) were excluded from the data analysis </w:t>
      </w:r>
      <w:r w:rsidR="00FA46BC" w:rsidRPr="00015A51">
        <w:rPr>
          <w:rFonts w:ascii="Times New Roman" w:hAnsi="Times New Roman" w:cs="Times New Roman"/>
          <w:sz w:val="24"/>
          <w:szCs w:val="24"/>
        </w:rPr>
        <w:t>owing</w:t>
      </w:r>
      <w:r w:rsidRPr="00015A51">
        <w:rPr>
          <w:rFonts w:ascii="Times New Roman" w:hAnsi="Times New Roman" w:cs="Times New Roman"/>
          <w:sz w:val="24"/>
          <w:szCs w:val="24"/>
        </w:rPr>
        <w:t xml:space="preserve"> to unexpected equipment problems when he performed the task. Prior to participation, adults completed a neurological health questionnaire</w:t>
      </w:r>
      <w:r w:rsidR="00176529" w:rsidRPr="00015A51">
        <w:rPr>
          <w:rFonts w:ascii="Times New Roman" w:hAnsi="Times New Roman" w:cs="Times New Roman"/>
          <w:sz w:val="24"/>
          <w:szCs w:val="24"/>
        </w:rPr>
        <w:t>.</w:t>
      </w:r>
      <w:r w:rsidRPr="00015A51">
        <w:rPr>
          <w:rFonts w:ascii="Times New Roman" w:hAnsi="Times New Roman" w:cs="Times New Roman"/>
          <w:sz w:val="24"/>
          <w:szCs w:val="24"/>
        </w:rPr>
        <w:t xml:space="preserve"> </w:t>
      </w:r>
      <w:r w:rsidR="00176529" w:rsidRPr="00015A51">
        <w:rPr>
          <w:rFonts w:ascii="Times New Roman" w:hAnsi="Times New Roman" w:cs="Times New Roman"/>
          <w:sz w:val="24"/>
          <w:szCs w:val="24"/>
        </w:rPr>
        <w:t>No participants reported neurological health issues.</w:t>
      </w:r>
      <w:r w:rsidR="00532CDF" w:rsidRPr="00015A51">
        <w:rPr>
          <w:rFonts w:ascii="Times New Roman" w:hAnsi="Times New Roman" w:cs="Times New Roman"/>
          <w:sz w:val="24"/>
          <w:szCs w:val="24"/>
        </w:rPr>
        <w:t xml:space="preserve"> In addition,</w:t>
      </w:r>
      <w:r w:rsidR="00176529" w:rsidRPr="00015A51">
        <w:rPr>
          <w:rFonts w:ascii="Times New Roman" w:hAnsi="Times New Roman" w:cs="Times New Roman"/>
          <w:sz w:val="24"/>
          <w:szCs w:val="24"/>
        </w:rPr>
        <w:t xml:space="preserve"> </w:t>
      </w:r>
      <w:r w:rsidR="000E0DEB" w:rsidRPr="00015A51">
        <w:rPr>
          <w:rFonts w:ascii="Times New Roman" w:hAnsi="Times New Roman" w:cs="Times New Roman"/>
          <w:sz w:val="24"/>
          <w:szCs w:val="24"/>
        </w:rPr>
        <w:t>participants were screened for their experience with the video game,</w:t>
      </w:r>
      <w:r w:rsidR="00532CDF" w:rsidRPr="00015A51">
        <w:rPr>
          <w:rFonts w:ascii="Times New Roman" w:hAnsi="Times New Roman" w:cs="Times New Roman"/>
          <w:sz w:val="24"/>
          <w:szCs w:val="24"/>
        </w:rPr>
        <w:t xml:space="preserve"> Dance </w:t>
      </w:r>
      <w:proofErr w:type="spellStart"/>
      <w:r w:rsidR="00532CDF" w:rsidRPr="00015A51">
        <w:rPr>
          <w:rFonts w:ascii="Times New Roman" w:hAnsi="Times New Roman" w:cs="Times New Roman"/>
          <w:sz w:val="24"/>
          <w:szCs w:val="24"/>
        </w:rPr>
        <w:t>Dance</w:t>
      </w:r>
      <w:proofErr w:type="spellEnd"/>
      <w:r w:rsidR="00532CDF" w:rsidRPr="00015A51">
        <w:rPr>
          <w:rFonts w:ascii="Times New Roman" w:hAnsi="Times New Roman" w:cs="Times New Roman"/>
          <w:sz w:val="24"/>
          <w:szCs w:val="24"/>
        </w:rPr>
        <w:t xml:space="preserve"> Revolution (DDR) </w:t>
      </w:r>
      <w:r w:rsidR="000E0DEB" w:rsidRPr="00015A51">
        <w:rPr>
          <w:rFonts w:ascii="Times New Roman" w:hAnsi="Times New Roman" w:cs="Times New Roman"/>
          <w:sz w:val="24"/>
          <w:szCs w:val="24"/>
        </w:rPr>
        <w:t xml:space="preserve">since </w:t>
      </w:r>
      <w:r w:rsidR="00532CDF" w:rsidRPr="00015A51">
        <w:rPr>
          <w:rFonts w:ascii="Times New Roman" w:hAnsi="Times New Roman" w:cs="Times New Roman"/>
          <w:sz w:val="24"/>
          <w:szCs w:val="24"/>
        </w:rPr>
        <w:t xml:space="preserve">the SRT task we employed </w:t>
      </w:r>
      <w:r w:rsidR="00C80249" w:rsidRPr="00015A51">
        <w:rPr>
          <w:rFonts w:ascii="Times New Roman" w:hAnsi="Times New Roman" w:cs="Times New Roman"/>
          <w:sz w:val="24"/>
          <w:szCs w:val="24"/>
        </w:rPr>
        <w:t xml:space="preserve">was </w:t>
      </w:r>
      <w:r w:rsidR="00532CDF" w:rsidRPr="00015A51">
        <w:rPr>
          <w:rFonts w:ascii="Times New Roman" w:hAnsi="Times New Roman" w:cs="Times New Roman"/>
          <w:sz w:val="24"/>
          <w:szCs w:val="24"/>
        </w:rPr>
        <w:t>similar to the DDR video game. All participants had little DDR experience</w:t>
      </w:r>
      <w:r w:rsidR="00DE5D0E" w:rsidRPr="00015A51">
        <w:rPr>
          <w:rFonts w:ascii="Times New Roman" w:hAnsi="Times New Roman" w:cs="Times New Roman"/>
          <w:sz w:val="24"/>
          <w:szCs w:val="24"/>
        </w:rPr>
        <w:t xml:space="preserve"> (i.e., equal or less than 2 hour</w:t>
      </w:r>
      <w:r w:rsidR="00136056" w:rsidRPr="00015A51">
        <w:rPr>
          <w:rFonts w:ascii="Times New Roman" w:hAnsi="Times New Roman" w:cs="Times New Roman"/>
          <w:sz w:val="24"/>
          <w:szCs w:val="24"/>
        </w:rPr>
        <w:t>s</w:t>
      </w:r>
      <w:r w:rsidR="00DE5D0E" w:rsidRPr="00015A51">
        <w:rPr>
          <w:rFonts w:ascii="Times New Roman" w:hAnsi="Times New Roman" w:cs="Times New Roman"/>
          <w:sz w:val="24"/>
          <w:szCs w:val="24"/>
        </w:rPr>
        <w:t xml:space="preserve"> experience)</w:t>
      </w:r>
      <w:r w:rsidR="00532CDF" w:rsidRPr="00015A51">
        <w:rPr>
          <w:rFonts w:ascii="Times New Roman" w:hAnsi="Times New Roman" w:cs="Times New Roman"/>
          <w:sz w:val="24"/>
          <w:szCs w:val="24"/>
        </w:rPr>
        <w:t xml:space="preserve"> and no participants had played the DDR game more than twice </w:t>
      </w:r>
      <w:r w:rsidRPr="00015A51">
        <w:rPr>
          <w:rFonts w:ascii="Times New Roman" w:hAnsi="Times New Roman" w:cs="Times New Roman"/>
          <w:sz w:val="24"/>
          <w:szCs w:val="24"/>
        </w:rPr>
        <w:t>in the past year.</w:t>
      </w:r>
    </w:p>
    <w:p w14:paraId="18AEE64C" w14:textId="77777777" w:rsidR="00F365F1" w:rsidRPr="00015A51" w:rsidRDefault="00F365F1" w:rsidP="008D66A4">
      <w:pPr>
        <w:spacing w:after="0" w:line="240" w:lineRule="auto"/>
        <w:ind w:firstLine="720"/>
        <w:jc w:val="both"/>
        <w:rPr>
          <w:rFonts w:ascii="Times New Roman" w:hAnsi="Times New Roman" w:cs="Times New Roman"/>
          <w:sz w:val="24"/>
          <w:szCs w:val="24"/>
        </w:rPr>
      </w:pPr>
    </w:p>
    <w:p w14:paraId="086F78AD" w14:textId="75667B17" w:rsidR="00F365F1" w:rsidRPr="00015A51" w:rsidRDefault="00750374" w:rsidP="008D66A4">
      <w:pPr>
        <w:spacing w:after="0" w:line="240" w:lineRule="auto"/>
        <w:jc w:val="both"/>
        <w:rPr>
          <w:rFonts w:ascii="Times New Roman" w:hAnsi="Times New Roman" w:cs="Times New Roman"/>
          <w:sz w:val="24"/>
          <w:szCs w:val="24"/>
        </w:rPr>
      </w:pPr>
      <w:r w:rsidRPr="00015A51">
        <w:rPr>
          <w:rFonts w:ascii="Times New Roman" w:hAnsi="Times New Roman" w:cs="Times New Roman"/>
          <w:b/>
          <w:i/>
          <w:sz w:val="24"/>
          <w:szCs w:val="24"/>
        </w:rPr>
        <w:t>Experimental Task</w:t>
      </w:r>
    </w:p>
    <w:p w14:paraId="7E7E809E" w14:textId="2E4A8109" w:rsidR="00FA7FF1" w:rsidRPr="00015A51" w:rsidRDefault="00750374" w:rsidP="002F15C8">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Participants stood on a home position (two 18cm x 11cm felt mats) and performed a whack-a-mole type game with sequential foot stepping. Six stepping targets (six 12cm x 12cm felt mats) were positioned to the front, back, and side of the home position (see Fig 1). The distances between the targets and home position were marked at 60% of the longest step that the participants were able to accomplish in each direction. The step length to each of the six blocks, therefore, was comfortable and less than maximum leg reach. Six visual cues (i.e., six holes) were presented on the monitor positioned in front of the participants. These visual cues were spatially compatible with the targets on the floor. One mole at a time successively popped up from one of the six holes to represent the sequence order (see Fig 1). A laptop computer with a customized </w:t>
      </w:r>
      <w:proofErr w:type="spellStart"/>
      <w:r w:rsidRPr="00015A51">
        <w:rPr>
          <w:rFonts w:ascii="Times New Roman" w:hAnsi="Times New Roman" w:cs="Times New Roman"/>
          <w:sz w:val="24"/>
          <w:szCs w:val="24"/>
        </w:rPr>
        <w:t>Labview</w:t>
      </w:r>
      <w:proofErr w:type="spellEnd"/>
      <w:r w:rsidRPr="00015A51">
        <w:rPr>
          <w:rFonts w:ascii="Times New Roman" w:hAnsi="Times New Roman" w:cs="Times New Roman"/>
          <w:sz w:val="24"/>
          <w:szCs w:val="24"/>
        </w:rPr>
        <w:t xml:space="preserve"> (National Instruments, Austin, TX, USA) program controlled the sequential stimuli. A </w:t>
      </w:r>
      <w:proofErr w:type="spellStart"/>
      <w:r w:rsidRPr="00015A51">
        <w:rPr>
          <w:rFonts w:ascii="Times New Roman" w:hAnsi="Times New Roman" w:cs="Times New Roman"/>
          <w:sz w:val="24"/>
          <w:szCs w:val="24"/>
        </w:rPr>
        <w:t>Vicon</w:t>
      </w:r>
      <w:proofErr w:type="spellEnd"/>
      <w:r w:rsidRPr="00015A51">
        <w:rPr>
          <w:rFonts w:ascii="Times New Roman" w:hAnsi="Times New Roman" w:cs="Times New Roman"/>
          <w:sz w:val="24"/>
          <w:szCs w:val="24"/>
        </w:rPr>
        <w:t xml:space="preserve"> motion capture system (Oxford Metrics, Oxford, UK) recorded the real-time three-dimensional positions of reflective markers attached to the participants’ big toes, heels (calcaneus), and the 5</w:t>
      </w:r>
      <w:r w:rsidRPr="00015A51">
        <w:rPr>
          <w:rFonts w:ascii="Times New Roman" w:hAnsi="Times New Roman" w:cs="Times New Roman"/>
          <w:sz w:val="24"/>
          <w:szCs w:val="24"/>
          <w:vertAlign w:val="superscript"/>
        </w:rPr>
        <w:t>th</w:t>
      </w:r>
      <w:r w:rsidRPr="00015A51">
        <w:rPr>
          <w:rFonts w:ascii="Times New Roman" w:hAnsi="Times New Roman" w:cs="Times New Roman"/>
          <w:sz w:val="24"/>
          <w:szCs w:val="24"/>
        </w:rPr>
        <w:t xml:space="preserve"> metatarsal on both feet with a sampling frequency of 200Hz. </w:t>
      </w:r>
    </w:p>
    <w:p w14:paraId="55CABF84" w14:textId="77777777" w:rsidR="00630072" w:rsidRPr="00015A51" w:rsidRDefault="00630072" w:rsidP="002F15C8">
      <w:pPr>
        <w:spacing w:after="0" w:line="240" w:lineRule="auto"/>
        <w:ind w:firstLine="720"/>
        <w:jc w:val="both"/>
        <w:rPr>
          <w:rFonts w:ascii="Times New Roman" w:hAnsi="Times New Roman" w:cs="Times New Roman"/>
          <w:sz w:val="24"/>
          <w:szCs w:val="24"/>
        </w:rPr>
      </w:pPr>
    </w:p>
    <w:p w14:paraId="7EF19909" w14:textId="77777777" w:rsidR="00750374" w:rsidRPr="00015A51" w:rsidRDefault="00750374" w:rsidP="008D66A4">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Procedures</w:t>
      </w:r>
    </w:p>
    <w:p w14:paraId="23CFC75D" w14:textId="546E80B4" w:rsidR="005665DF" w:rsidRPr="00015A51" w:rsidRDefault="00750374" w:rsidP="008D66A4">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Participants stood on the home position before starting each experimental block. They were instructed to step to the appropriate target on the floor as quickly and accurately as </w:t>
      </w:r>
      <w:r w:rsidR="00C80249" w:rsidRPr="00015A51">
        <w:rPr>
          <w:rFonts w:ascii="Times New Roman" w:hAnsi="Times New Roman" w:cs="Times New Roman"/>
          <w:sz w:val="24"/>
          <w:szCs w:val="24"/>
        </w:rPr>
        <w:t>possible</w:t>
      </w:r>
      <w:r w:rsidRPr="00015A51">
        <w:rPr>
          <w:rFonts w:ascii="Times New Roman" w:hAnsi="Times New Roman" w:cs="Times New Roman"/>
          <w:sz w:val="24"/>
          <w:szCs w:val="24"/>
        </w:rPr>
        <w:t xml:space="preserve"> when the mole appeared in the corresponding location on the screen. </w:t>
      </w:r>
      <w:r w:rsidR="00F545EB" w:rsidRPr="00015A51">
        <w:rPr>
          <w:rFonts w:ascii="Times New Roman" w:hAnsi="Times New Roman" w:cs="Times New Roman"/>
          <w:sz w:val="24"/>
          <w:szCs w:val="24"/>
        </w:rPr>
        <w:t xml:space="preserve">They were required </w:t>
      </w:r>
      <w:r w:rsidR="00C8271B" w:rsidRPr="00015A51">
        <w:rPr>
          <w:rFonts w:ascii="Times New Roman" w:hAnsi="Times New Roman" w:cs="Times New Roman"/>
          <w:sz w:val="24"/>
          <w:szCs w:val="24"/>
        </w:rPr>
        <w:t xml:space="preserve">not </w:t>
      </w:r>
      <w:r w:rsidR="00F545EB" w:rsidRPr="00015A51">
        <w:rPr>
          <w:rFonts w:ascii="Times New Roman" w:hAnsi="Times New Roman" w:cs="Times New Roman"/>
          <w:sz w:val="24"/>
          <w:szCs w:val="24"/>
        </w:rPr>
        <w:t xml:space="preserve">to step to targets 1, 2, and 6 </w:t>
      </w:r>
      <w:r w:rsidR="00C8271B" w:rsidRPr="00015A51">
        <w:rPr>
          <w:rFonts w:ascii="Times New Roman" w:hAnsi="Times New Roman" w:cs="Times New Roman"/>
          <w:sz w:val="24"/>
          <w:szCs w:val="24"/>
        </w:rPr>
        <w:t xml:space="preserve">with the left foot </w:t>
      </w:r>
      <w:r w:rsidR="00F545EB" w:rsidRPr="00015A51">
        <w:rPr>
          <w:rFonts w:ascii="Times New Roman" w:hAnsi="Times New Roman" w:cs="Times New Roman"/>
          <w:sz w:val="24"/>
          <w:szCs w:val="24"/>
        </w:rPr>
        <w:t xml:space="preserve">and targets 3, 4, and 5 </w:t>
      </w:r>
      <w:r w:rsidR="00C8271B" w:rsidRPr="00015A51">
        <w:rPr>
          <w:rFonts w:ascii="Times New Roman" w:hAnsi="Times New Roman" w:cs="Times New Roman"/>
          <w:sz w:val="24"/>
          <w:szCs w:val="24"/>
        </w:rPr>
        <w:t xml:space="preserve">with the right foot </w:t>
      </w:r>
      <w:r w:rsidR="00F545EB" w:rsidRPr="00015A51">
        <w:rPr>
          <w:rFonts w:ascii="Times New Roman" w:hAnsi="Times New Roman" w:cs="Times New Roman"/>
          <w:sz w:val="24"/>
          <w:szCs w:val="24"/>
        </w:rPr>
        <w:t xml:space="preserve">(Fig 1). </w:t>
      </w:r>
      <w:r w:rsidRPr="00015A51">
        <w:rPr>
          <w:rFonts w:ascii="Times New Roman" w:hAnsi="Times New Roman" w:cs="Times New Roman"/>
          <w:sz w:val="24"/>
          <w:szCs w:val="24"/>
        </w:rPr>
        <w:t xml:space="preserve">After each step, they were required to step back to the home position for the next stimulus, appearing 1500ms after the previous stimulus. </w:t>
      </w:r>
      <w:r w:rsidR="000E3C40" w:rsidRPr="00015A51">
        <w:rPr>
          <w:rFonts w:ascii="Times New Roman" w:hAnsi="Times New Roman" w:cs="Times New Roman"/>
          <w:sz w:val="24"/>
          <w:szCs w:val="24"/>
        </w:rPr>
        <w:t xml:space="preserve">We chose the inter-stimulus-interval (ISI) of 1500ms because </w:t>
      </w:r>
      <w:r w:rsidR="006A2D42" w:rsidRPr="00015A51">
        <w:rPr>
          <w:rFonts w:ascii="Times New Roman" w:hAnsi="Times New Roman" w:cs="Times New Roman"/>
          <w:sz w:val="24"/>
          <w:szCs w:val="24"/>
        </w:rPr>
        <w:t xml:space="preserve">it was long enough for adults and children to step to the target and return to the home position. </w:t>
      </w:r>
      <w:r w:rsidR="00684A30" w:rsidRPr="00015A51">
        <w:rPr>
          <w:rFonts w:ascii="Times New Roman" w:hAnsi="Times New Roman" w:cs="Times New Roman"/>
          <w:sz w:val="24"/>
          <w:szCs w:val="24"/>
        </w:rPr>
        <w:t xml:space="preserve">One point worthy of emphasizing is that </w:t>
      </w:r>
      <w:r w:rsidR="002E24F0" w:rsidRPr="00015A51">
        <w:rPr>
          <w:rFonts w:ascii="Times New Roman" w:hAnsi="Times New Roman" w:cs="Times New Roman"/>
          <w:sz w:val="24"/>
          <w:szCs w:val="24"/>
        </w:rPr>
        <w:t xml:space="preserve">the constant ISI </w:t>
      </w:r>
      <w:r w:rsidR="009C703D" w:rsidRPr="00015A51">
        <w:rPr>
          <w:rFonts w:ascii="Times New Roman" w:hAnsi="Times New Roman" w:cs="Times New Roman"/>
          <w:sz w:val="24"/>
          <w:szCs w:val="24"/>
        </w:rPr>
        <w:t xml:space="preserve">resulted in </w:t>
      </w:r>
      <w:r w:rsidR="002E24F0" w:rsidRPr="00015A51">
        <w:rPr>
          <w:rFonts w:ascii="Times New Roman" w:hAnsi="Times New Roman" w:cs="Times New Roman"/>
          <w:sz w:val="24"/>
          <w:szCs w:val="24"/>
        </w:rPr>
        <w:t>a relatively shorter response-stimulus-interval in children because of their longer response time (see results)</w:t>
      </w:r>
      <w:r w:rsidR="00684A30" w:rsidRPr="00015A51">
        <w:rPr>
          <w:rFonts w:ascii="Times New Roman" w:hAnsi="Times New Roman" w:cs="Times New Roman"/>
          <w:sz w:val="24"/>
          <w:szCs w:val="24"/>
        </w:rPr>
        <w:t>. The shorter response-stimulus</w:t>
      </w:r>
      <w:r w:rsidR="0042415A" w:rsidRPr="00015A51">
        <w:rPr>
          <w:rFonts w:ascii="Times New Roman" w:hAnsi="Times New Roman" w:cs="Times New Roman"/>
          <w:sz w:val="24"/>
          <w:szCs w:val="24"/>
        </w:rPr>
        <w:t>-</w:t>
      </w:r>
      <w:r w:rsidR="00684A30" w:rsidRPr="00015A51">
        <w:rPr>
          <w:rFonts w:ascii="Times New Roman" w:hAnsi="Times New Roman" w:cs="Times New Roman"/>
          <w:sz w:val="24"/>
          <w:szCs w:val="24"/>
        </w:rPr>
        <w:t>interval in children</w:t>
      </w:r>
      <w:r w:rsidR="002E24F0" w:rsidRPr="00015A51">
        <w:rPr>
          <w:rFonts w:ascii="Times New Roman" w:hAnsi="Times New Roman" w:cs="Times New Roman"/>
          <w:sz w:val="24"/>
          <w:szCs w:val="24"/>
        </w:rPr>
        <w:t xml:space="preserve"> may impair the online process because </w:t>
      </w:r>
      <w:r w:rsidR="00684A30" w:rsidRPr="00015A51">
        <w:rPr>
          <w:rFonts w:ascii="Times New Roman" w:hAnsi="Times New Roman" w:cs="Times New Roman"/>
          <w:sz w:val="24"/>
          <w:szCs w:val="24"/>
        </w:rPr>
        <w:t>the online process</w:t>
      </w:r>
      <w:r w:rsidR="002E24F0" w:rsidRPr="00015A51">
        <w:rPr>
          <w:rFonts w:ascii="Times New Roman" w:hAnsi="Times New Roman" w:cs="Times New Roman"/>
          <w:sz w:val="24"/>
          <w:szCs w:val="24"/>
        </w:rPr>
        <w:t xml:space="preserve"> requires iterative mental computations that need an adequate amount of time before the next stimulus appears. </w:t>
      </w:r>
      <w:r w:rsidR="00684A30" w:rsidRPr="00015A51">
        <w:rPr>
          <w:rFonts w:ascii="Times New Roman" w:hAnsi="Times New Roman" w:cs="Times New Roman"/>
          <w:sz w:val="24"/>
          <w:szCs w:val="24"/>
        </w:rPr>
        <w:t xml:space="preserve">However, </w:t>
      </w:r>
      <w:r w:rsidR="005F5064" w:rsidRPr="00015A51">
        <w:rPr>
          <w:rFonts w:ascii="Times New Roman" w:hAnsi="Times New Roman" w:cs="Times New Roman"/>
          <w:sz w:val="24"/>
          <w:szCs w:val="24"/>
        </w:rPr>
        <w:t xml:space="preserve">a subsequent study from our lab asked children and adults to perform a self-paced SRT task where the </w:t>
      </w:r>
      <w:r w:rsidR="0042415A" w:rsidRPr="00015A51">
        <w:rPr>
          <w:rFonts w:ascii="Times New Roman" w:hAnsi="Times New Roman" w:cs="Times New Roman"/>
          <w:sz w:val="24"/>
          <w:szCs w:val="24"/>
        </w:rPr>
        <w:t xml:space="preserve">response-stimulus-interval was fixed and thus </w:t>
      </w:r>
      <w:r w:rsidR="005F5064" w:rsidRPr="00015A51">
        <w:rPr>
          <w:rFonts w:ascii="Times New Roman" w:hAnsi="Times New Roman" w:cs="Times New Roman"/>
          <w:sz w:val="24"/>
          <w:szCs w:val="24"/>
        </w:rPr>
        <w:t>inter-stimulus-interval was dictated by an individual’s own response speed</w:t>
      </w:r>
      <w:r w:rsidR="0042415A" w:rsidRPr="00015A51">
        <w:rPr>
          <w:rFonts w:ascii="Times New Roman" w:hAnsi="Times New Roman" w:cs="Times New Roman"/>
          <w:sz w:val="24"/>
          <w:szCs w:val="24"/>
        </w:rPr>
        <w:t xml:space="preserve">. This subsequent study provided preliminary evidence </w:t>
      </w:r>
      <w:r w:rsidR="005F5064" w:rsidRPr="00015A51">
        <w:rPr>
          <w:rFonts w:ascii="Times New Roman" w:hAnsi="Times New Roman" w:cs="Times New Roman"/>
          <w:sz w:val="24"/>
          <w:szCs w:val="24"/>
        </w:rPr>
        <w:t xml:space="preserve">that the online and </w:t>
      </w:r>
      <w:r w:rsidR="005F5064" w:rsidRPr="00015A51">
        <w:rPr>
          <w:rFonts w:ascii="Times New Roman" w:hAnsi="Times New Roman" w:cs="Times New Roman"/>
          <w:sz w:val="24"/>
          <w:szCs w:val="24"/>
        </w:rPr>
        <w:lastRenderedPageBreak/>
        <w:t xml:space="preserve">offline process in children and adults were unlikely to be influenced by the task pacing condition </w:t>
      </w:r>
      <w:r w:rsidR="005F5064" w:rsidRPr="00015A51">
        <w:rPr>
          <w:rFonts w:ascii="Times New Roman" w:hAnsi="Times New Roman" w:cs="Times New Roman"/>
          <w:sz w:val="24"/>
          <w:szCs w:val="24"/>
        </w:rPr>
        <w:fldChar w:fldCharType="begin"/>
      </w:r>
      <w:r w:rsidR="005F5064" w:rsidRPr="00015A51">
        <w:rPr>
          <w:rFonts w:ascii="Times New Roman" w:hAnsi="Times New Roman" w:cs="Times New Roman"/>
          <w:sz w:val="24"/>
          <w:szCs w:val="24"/>
        </w:rPr>
        <w:instrText xml:space="preserve"> ADDIN EN.CITE &lt;EndNote&gt;&lt;Cite&gt;&lt;Author&gt;Du&lt;/Author&gt;&lt;Year&gt;2016&lt;/Year&gt;&lt;RecNum&gt;2892&lt;/RecNum&gt;&lt;DisplayText&gt;(Du, 2016)&lt;/DisplayText&gt;&lt;record&gt;&lt;rec-number&gt;2892&lt;/rec-number&gt;&lt;foreign-keys&gt;&lt;key app="EN" db-id="2ee2r9ed7vdet0efwdqp9pffewatwpwx2asd"&gt;2892&lt;/key&gt;&lt;/foreign-keys&gt;&lt;ref-type name="Thesis"&gt;32&lt;/ref-type&gt;&lt;contributors&gt;&lt;authors&gt;&lt;author&gt;Du, Yue&lt;/author&gt;&lt;/authors&gt;&lt;/contributors&gt;&lt;titles&gt;&lt;title&gt;Learning processes underlying implicit motor sequence acquisition in children and adults&lt;/title&gt;&lt;/titles&gt;&lt;volume&gt;PhD&lt;/volume&gt;&lt;dates&gt;&lt;year&gt;2016&lt;/year&gt;&lt;/dates&gt;&lt;pub-location&gt;College Park&lt;/pub-location&gt;&lt;publisher&gt;University of Maryland&lt;/publisher&gt;&lt;work-type&gt;Dissertation&lt;/work-type&gt;&lt;urls&gt;&lt;/urls&gt;&lt;/record&gt;&lt;/Cite&gt;&lt;/EndNote&gt;</w:instrText>
      </w:r>
      <w:r w:rsidR="005F5064" w:rsidRPr="00015A51">
        <w:rPr>
          <w:rFonts w:ascii="Times New Roman" w:hAnsi="Times New Roman" w:cs="Times New Roman"/>
          <w:sz w:val="24"/>
          <w:szCs w:val="24"/>
        </w:rPr>
        <w:fldChar w:fldCharType="separate"/>
      </w:r>
      <w:r w:rsidR="005F5064" w:rsidRPr="00015A51">
        <w:rPr>
          <w:rFonts w:ascii="Times New Roman" w:hAnsi="Times New Roman" w:cs="Times New Roman"/>
          <w:noProof/>
          <w:sz w:val="24"/>
          <w:szCs w:val="24"/>
        </w:rPr>
        <w:t>(</w:t>
      </w:r>
      <w:hyperlink w:anchor="_ENREF_15" w:tooltip="Du, 2016 #2892" w:history="1">
        <w:r w:rsidR="005F5064" w:rsidRPr="00015A51">
          <w:rPr>
            <w:rFonts w:ascii="Times New Roman" w:hAnsi="Times New Roman" w:cs="Times New Roman"/>
            <w:noProof/>
            <w:sz w:val="24"/>
            <w:szCs w:val="24"/>
          </w:rPr>
          <w:t>Du, 2016</w:t>
        </w:r>
      </w:hyperlink>
      <w:r w:rsidR="0042415A" w:rsidRPr="00015A51">
        <w:rPr>
          <w:rFonts w:ascii="Times New Roman" w:hAnsi="Times New Roman" w:cs="Times New Roman"/>
          <w:noProof/>
          <w:sz w:val="24"/>
          <w:szCs w:val="24"/>
        </w:rPr>
        <w:t>; see discussion</w:t>
      </w:r>
      <w:r w:rsidR="005F5064" w:rsidRPr="00015A51">
        <w:rPr>
          <w:rFonts w:ascii="Times New Roman" w:hAnsi="Times New Roman" w:cs="Times New Roman"/>
          <w:noProof/>
          <w:sz w:val="24"/>
          <w:szCs w:val="24"/>
        </w:rPr>
        <w:t>)</w:t>
      </w:r>
      <w:r w:rsidR="005F5064" w:rsidRPr="00015A51">
        <w:rPr>
          <w:rFonts w:ascii="Times New Roman" w:hAnsi="Times New Roman" w:cs="Times New Roman"/>
          <w:sz w:val="24"/>
          <w:szCs w:val="24"/>
        </w:rPr>
        <w:fldChar w:fldCharType="end"/>
      </w:r>
      <w:r w:rsidR="005F5064" w:rsidRPr="00015A51">
        <w:rPr>
          <w:rFonts w:ascii="Times New Roman" w:hAnsi="Times New Roman" w:cs="Times New Roman"/>
          <w:sz w:val="24"/>
          <w:szCs w:val="24"/>
        </w:rPr>
        <w:t>. During the whole experiment,</w:t>
      </w:r>
      <w:r w:rsidR="00684A30" w:rsidRPr="00015A51">
        <w:rPr>
          <w:rFonts w:ascii="Times New Roman" w:hAnsi="Times New Roman" w:cs="Times New Roman"/>
          <w:sz w:val="24"/>
          <w:szCs w:val="24"/>
        </w:rPr>
        <w:t xml:space="preserve"> </w:t>
      </w:r>
      <w:r w:rsidR="005F5064" w:rsidRPr="00015A51">
        <w:rPr>
          <w:rFonts w:ascii="Times New Roman" w:hAnsi="Times New Roman" w:cs="Times New Roman"/>
          <w:sz w:val="24"/>
          <w:szCs w:val="24"/>
        </w:rPr>
        <w:t>a</w:t>
      </w:r>
      <w:r w:rsidRPr="00015A51">
        <w:rPr>
          <w:rFonts w:ascii="Times New Roman" w:hAnsi="Times New Roman" w:cs="Times New Roman"/>
          <w:sz w:val="24"/>
          <w:szCs w:val="24"/>
        </w:rPr>
        <w:t xml:space="preserve">n accurate hit on the target mat or home position was encouraged, but not strictly required because, during the continuous stepping movement, participants, </w:t>
      </w:r>
      <w:r w:rsidR="00741250" w:rsidRPr="00015A51">
        <w:rPr>
          <w:rFonts w:ascii="Times New Roman" w:hAnsi="Times New Roman" w:cs="Times New Roman"/>
          <w:sz w:val="24"/>
          <w:szCs w:val="24"/>
        </w:rPr>
        <w:t xml:space="preserve">and </w:t>
      </w:r>
      <w:r w:rsidRPr="00015A51">
        <w:rPr>
          <w:rFonts w:ascii="Times New Roman" w:hAnsi="Times New Roman" w:cs="Times New Roman"/>
          <w:sz w:val="24"/>
          <w:szCs w:val="24"/>
        </w:rPr>
        <w:t xml:space="preserve">especially children, </w:t>
      </w:r>
      <w:r w:rsidR="000E0DEB" w:rsidRPr="00015A51">
        <w:rPr>
          <w:rFonts w:ascii="Times New Roman" w:hAnsi="Times New Roman" w:cs="Times New Roman"/>
          <w:sz w:val="24"/>
          <w:szCs w:val="24"/>
        </w:rPr>
        <w:t xml:space="preserve">would </w:t>
      </w:r>
      <w:r w:rsidRPr="00015A51">
        <w:rPr>
          <w:rFonts w:ascii="Times New Roman" w:hAnsi="Times New Roman" w:cs="Times New Roman"/>
          <w:sz w:val="24"/>
          <w:szCs w:val="24"/>
        </w:rPr>
        <w:t>shift their positions slightly. However, stepping in the right direction was required. Before the experimental</w:t>
      </w:r>
      <w:r w:rsidR="00C80249" w:rsidRPr="00015A51">
        <w:rPr>
          <w:rFonts w:ascii="Times New Roman" w:hAnsi="Times New Roman" w:cs="Times New Roman"/>
          <w:sz w:val="24"/>
          <w:szCs w:val="24"/>
        </w:rPr>
        <w:t xml:space="preserve"> trial</w:t>
      </w:r>
      <w:r w:rsidRPr="00015A51">
        <w:rPr>
          <w:rFonts w:ascii="Times New Roman" w:hAnsi="Times New Roman" w:cs="Times New Roman"/>
          <w:sz w:val="24"/>
          <w:szCs w:val="24"/>
        </w:rPr>
        <w:t xml:space="preserve"> blocks began, participants practiced with a random sequence of 36 trials to become familiar with the task.</w:t>
      </w:r>
    </w:p>
    <w:p w14:paraId="1F0DD3CA" w14:textId="75200C3B" w:rsidR="00741250" w:rsidRPr="00015A51" w:rsidRDefault="00750374" w:rsidP="008D66A4">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 </w:t>
      </w:r>
    </w:p>
    <w:p w14:paraId="5B4E4BBF" w14:textId="498C4644" w:rsidR="00F545EB" w:rsidRPr="00015A51" w:rsidRDefault="007854FA" w:rsidP="008D66A4">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In the experiment, participants performed six blocks of foot stepping movements. For blocks 1-4, the stimuli followed sequence A (ten repetitions of the sequence 1423564215). Each number was associated with one spatially located square, as shown in Fig 1, but the numbers were not displayed to participants nor described to them as such. A novel sequence (sequence B), ten repetitions of the sequence 3615425214, was provided for block 5 followed by block 6 when participants again performed sequence A. Thus, each block consisted of 100 </w:t>
      </w:r>
      <w:r w:rsidR="0014333E" w:rsidRPr="00015A51">
        <w:rPr>
          <w:rFonts w:ascii="Times New Roman" w:hAnsi="Times New Roman" w:cs="Times New Roman"/>
          <w:sz w:val="24"/>
          <w:szCs w:val="24"/>
        </w:rPr>
        <w:t xml:space="preserve">steps </w:t>
      </w:r>
      <w:r w:rsidRPr="00015A51">
        <w:rPr>
          <w:rFonts w:ascii="Times New Roman" w:hAnsi="Times New Roman" w:cs="Times New Roman"/>
          <w:sz w:val="24"/>
          <w:szCs w:val="24"/>
        </w:rPr>
        <w:t xml:space="preserve">(10 </w:t>
      </w:r>
      <w:r w:rsidR="00366A1D" w:rsidRPr="00015A51">
        <w:rPr>
          <w:rFonts w:ascii="Times New Roman" w:hAnsi="Times New Roman" w:cs="Times New Roman"/>
          <w:sz w:val="24"/>
          <w:szCs w:val="24"/>
        </w:rPr>
        <w:t xml:space="preserve">repetitions </w:t>
      </w:r>
      <w:r w:rsidRPr="00015A51">
        <w:rPr>
          <w:rFonts w:ascii="Times New Roman" w:hAnsi="Times New Roman" w:cs="Times New Roman"/>
          <w:sz w:val="24"/>
          <w:szCs w:val="24"/>
        </w:rPr>
        <w:t>of 10 steps)</w:t>
      </w:r>
      <w:r w:rsidR="0014333E" w:rsidRPr="00015A51">
        <w:rPr>
          <w:rFonts w:ascii="Times New Roman" w:hAnsi="Times New Roman" w:cs="Times New Roman"/>
          <w:sz w:val="24"/>
          <w:szCs w:val="24"/>
        </w:rPr>
        <w:t xml:space="preserve">. </w:t>
      </w:r>
      <w:r w:rsidR="00750374" w:rsidRPr="00015A51">
        <w:rPr>
          <w:rFonts w:ascii="Times New Roman" w:hAnsi="Times New Roman" w:cs="Times New Roman"/>
          <w:sz w:val="24"/>
          <w:szCs w:val="24"/>
        </w:rPr>
        <w:t xml:space="preserve">After each block, participants took a short break lasting about three minutes. </w:t>
      </w:r>
      <w:r w:rsidR="003A5E24" w:rsidRPr="00015A51">
        <w:rPr>
          <w:rFonts w:ascii="Times New Roman" w:hAnsi="Times New Roman" w:cs="Times New Roman"/>
          <w:sz w:val="24"/>
          <w:szCs w:val="24"/>
        </w:rPr>
        <w:t xml:space="preserve">Until the completion of all 6 blocks, participants were not informed that the visual stimuli followed any order. </w:t>
      </w:r>
      <w:r w:rsidR="00750374" w:rsidRPr="00015A51">
        <w:rPr>
          <w:rFonts w:ascii="Times New Roman" w:hAnsi="Times New Roman" w:cs="Times New Roman"/>
          <w:sz w:val="24"/>
          <w:szCs w:val="24"/>
        </w:rPr>
        <w:t xml:space="preserve">Upon completion of all six blocks, participants were </w:t>
      </w:r>
      <w:r w:rsidR="00386E96" w:rsidRPr="00015A51">
        <w:rPr>
          <w:rFonts w:ascii="Times New Roman" w:hAnsi="Times New Roman" w:cs="Times New Roman"/>
          <w:sz w:val="24"/>
          <w:szCs w:val="24"/>
        </w:rPr>
        <w:t xml:space="preserve">asked whether they noticed </w:t>
      </w:r>
      <w:r w:rsidR="00750374" w:rsidRPr="00015A51">
        <w:rPr>
          <w:rFonts w:ascii="Times New Roman" w:hAnsi="Times New Roman" w:cs="Times New Roman"/>
          <w:sz w:val="24"/>
          <w:szCs w:val="24"/>
        </w:rPr>
        <w:t xml:space="preserve">there was a sequence </w:t>
      </w:r>
      <w:r w:rsidR="002E7D3A" w:rsidRPr="00015A51">
        <w:rPr>
          <w:rFonts w:ascii="Times New Roman" w:hAnsi="Times New Roman" w:cs="Times New Roman"/>
          <w:sz w:val="24"/>
          <w:szCs w:val="24"/>
        </w:rPr>
        <w:t>to the presentation of the</w:t>
      </w:r>
      <w:r w:rsidR="00386E96" w:rsidRPr="00015A51">
        <w:rPr>
          <w:rFonts w:ascii="Times New Roman" w:hAnsi="Times New Roman" w:cs="Times New Roman"/>
          <w:sz w:val="24"/>
          <w:szCs w:val="24"/>
        </w:rPr>
        <w:t xml:space="preserve"> visual stimuli. </w:t>
      </w:r>
      <w:r w:rsidR="00507A73" w:rsidRPr="00015A51">
        <w:rPr>
          <w:rFonts w:ascii="Times New Roman" w:hAnsi="Times New Roman" w:cs="Times New Roman"/>
          <w:sz w:val="24"/>
          <w:szCs w:val="24"/>
        </w:rPr>
        <w:t xml:space="preserve">Subsequently, </w:t>
      </w:r>
      <w:r w:rsidR="005551AC" w:rsidRPr="00015A51">
        <w:rPr>
          <w:rFonts w:ascii="Times New Roman" w:hAnsi="Times New Roman" w:cs="Times New Roman"/>
          <w:sz w:val="24"/>
          <w:szCs w:val="24"/>
        </w:rPr>
        <w:t xml:space="preserve">participants were given 4 different 10-element long sequences and were asked to choose the one they thought </w:t>
      </w:r>
      <w:r w:rsidR="002E7D3A" w:rsidRPr="00015A51">
        <w:rPr>
          <w:rFonts w:ascii="Times New Roman" w:hAnsi="Times New Roman" w:cs="Times New Roman"/>
          <w:sz w:val="24"/>
          <w:szCs w:val="24"/>
        </w:rPr>
        <w:t xml:space="preserve">had </w:t>
      </w:r>
      <w:r w:rsidR="005551AC" w:rsidRPr="00015A51">
        <w:rPr>
          <w:rFonts w:ascii="Times New Roman" w:hAnsi="Times New Roman" w:cs="Times New Roman"/>
          <w:sz w:val="24"/>
          <w:szCs w:val="24"/>
        </w:rPr>
        <w:t>appeared in the</w:t>
      </w:r>
      <w:r w:rsidR="002E7D3A" w:rsidRPr="00015A51">
        <w:rPr>
          <w:rFonts w:ascii="Times New Roman" w:hAnsi="Times New Roman" w:cs="Times New Roman"/>
          <w:sz w:val="24"/>
          <w:szCs w:val="24"/>
        </w:rPr>
        <w:t>ir</w:t>
      </w:r>
      <w:r w:rsidR="005551AC" w:rsidRPr="00015A51">
        <w:rPr>
          <w:rFonts w:ascii="Times New Roman" w:hAnsi="Times New Roman" w:cs="Times New Roman"/>
          <w:sz w:val="24"/>
          <w:szCs w:val="24"/>
        </w:rPr>
        <w:t xml:space="preserve"> task</w:t>
      </w:r>
      <w:r w:rsidR="00507A73" w:rsidRPr="00015A51">
        <w:rPr>
          <w:rFonts w:ascii="Times New Roman" w:hAnsi="Times New Roman" w:cs="Times New Roman"/>
          <w:sz w:val="24"/>
          <w:szCs w:val="24"/>
        </w:rPr>
        <w:t xml:space="preserve"> (i.e., recognition task I)</w:t>
      </w:r>
      <w:r w:rsidR="005551AC" w:rsidRPr="00015A51">
        <w:rPr>
          <w:rFonts w:ascii="Times New Roman" w:hAnsi="Times New Roman" w:cs="Times New Roman"/>
          <w:sz w:val="24"/>
          <w:szCs w:val="24"/>
        </w:rPr>
        <w:t xml:space="preserve">. </w:t>
      </w:r>
      <w:r w:rsidR="006D4E43" w:rsidRPr="00015A51">
        <w:rPr>
          <w:rFonts w:ascii="Times New Roman" w:hAnsi="Times New Roman" w:cs="Times New Roman"/>
          <w:sz w:val="24"/>
          <w:szCs w:val="24"/>
        </w:rPr>
        <w:t>Participants were then asked to complete a recognition task</w:t>
      </w:r>
      <w:r w:rsidR="00507A73" w:rsidRPr="00015A51">
        <w:rPr>
          <w:rFonts w:ascii="Times New Roman" w:hAnsi="Times New Roman" w:cs="Times New Roman"/>
          <w:sz w:val="24"/>
          <w:szCs w:val="24"/>
        </w:rPr>
        <w:t xml:space="preserve"> II</w:t>
      </w:r>
      <w:r w:rsidR="006D4E43" w:rsidRPr="00015A51">
        <w:rPr>
          <w:rFonts w:ascii="Times New Roman" w:hAnsi="Times New Roman" w:cs="Times New Roman"/>
          <w:sz w:val="24"/>
          <w:szCs w:val="24"/>
        </w:rPr>
        <w:t xml:space="preserve"> that consisted of 4 trials. In each trial, they were given four sequence segments and were asked to choose the one</w:t>
      </w:r>
      <w:r w:rsidR="002E7D3A" w:rsidRPr="00015A51">
        <w:rPr>
          <w:rFonts w:ascii="Times New Roman" w:hAnsi="Times New Roman" w:cs="Times New Roman"/>
          <w:sz w:val="24"/>
          <w:szCs w:val="24"/>
        </w:rPr>
        <w:t>s</w:t>
      </w:r>
      <w:r w:rsidR="006D4E43" w:rsidRPr="00015A51">
        <w:rPr>
          <w:rFonts w:ascii="Times New Roman" w:hAnsi="Times New Roman" w:cs="Times New Roman"/>
          <w:sz w:val="24"/>
          <w:szCs w:val="24"/>
        </w:rPr>
        <w:t xml:space="preserve"> they thought </w:t>
      </w:r>
      <w:r w:rsidR="002E7D3A" w:rsidRPr="00015A51">
        <w:rPr>
          <w:rFonts w:ascii="Times New Roman" w:hAnsi="Times New Roman" w:cs="Times New Roman"/>
          <w:sz w:val="24"/>
          <w:szCs w:val="24"/>
        </w:rPr>
        <w:t xml:space="preserve">had </w:t>
      </w:r>
      <w:r w:rsidR="006D4E43" w:rsidRPr="00015A51">
        <w:rPr>
          <w:rFonts w:ascii="Times New Roman" w:hAnsi="Times New Roman" w:cs="Times New Roman"/>
          <w:sz w:val="24"/>
          <w:szCs w:val="24"/>
        </w:rPr>
        <w:t>appeared in the task. Finally, participants were</w:t>
      </w:r>
      <w:r w:rsidR="00750374" w:rsidRPr="00015A51">
        <w:rPr>
          <w:rFonts w:ascii="Times New Roman" w:hAnsi="Times New Roman" w:cs="Times New Roman"/>
          <w:sz w:val="24"/>
          <w:szCs w:val="24"/>
        </w:rPr>
        <w:t xml:space="preserve"> asked </w:t>
      </w:r>
      <w:r w:rsidR="006D4E43" w:rsidRPr="00015A51">
        <w:rPr>
          <w:rFonts w:ascii="Times New Roman" w:hAnsi="Times New Roman" w:cs="Times New Roman"/>
          <w:sz w:val="24"/>
          <w:szCs w:val="24"/>
        </w:rPr>
        <w:t xml:space="preserve">to recall and write down the sequence. </w:t>
      </w:r>
      <w:r w:rsidR="00BE7A1F" w:rsidRPr="00015A51">
        <w:rPr>
          <w:rFonts w:ascii="Times New Roman" w:hAnsi="Times New Roman" w:cs="Times New Roman"/>
          <w:sz w:val="24"/>
          <w:szCs w:val="24"/>
        </w:rPr>
        <w:t xml:space="preserve">These </w:t>
      </w:r>
      <w:r w:rsidR="00741250" w:rsidRPr="00015A51">
        <w:rPr>
          <w:rFonts w:ascii="Times New Roman" w:hAnsi="Times New Roman" w:cs="Times New Roman"/>
          <w:sz w:val="24"/>
          <w:szCs w:val="24"/>
        </w:rPr>
        <w:t>questions were asked</w:t>
      </w:r>
      <w:r w:rsidR="00750374" w:rsidRPr="00015A51">
        <w:rPr>
          <w:rFonts w:ascii="Times New Roman" w:hAnsi="Times New Roman" w:cs="Times New Roman"/>
          <w:sz w:val="24"/>
          <w:szCs w:val="24"/>
        </w:rPr>
        <w:t xml:space="preserve"> to investigate whether participants had </w:t>
      </w:r>
      <w:r w:rsidR="00507A73" w:rsidRPr="00015A51">
        <w:rPr>
          <w:rFonts w:ascii="Times New Roman" w:hAnsi="Times New Roman" w:cs="Times New Roman"/>
          <w:sz w:val="24"/>
          <w:szCs w:val="24"/>
        </w:rPr>
        <w:t>declarative</w:t>
      </w:r>
      <w:r w:rsidR="00750374" w:rsidRPr="00015A51">
        <w:rPr>
          <w:rFonts w:ascii="Times New Roman" w:hAnsi="Times New Roman" w:cs="Times New Roman"/>
          <w:sz w:val="24"/>
          <w:szCs w:val="24"/>
        </w:rPr>
        <w:t xml:space="preserve"> knowledge of the sequence they had been practicing. </w:t>
      </w:r>
    </w:p>
    <w:p w14:paraId="48A56CE9" w14:textId="77777777" w:rsidR="008D66A4" w:rsidRPr="00015A51" w:rsidRDefault="008D66A4" w:rsidP="008D66A4">
      <w:pPr>
        <w:spacing w:after="0" w:line="240" w:lineRule="auto"/>
        <w:ind w:firstLine="720"/>
        <w:jc w:val="both"/>
        <w:rPr>
          <w:rFonts w:ascii="Times New Roman" w:hAnsi="Times New Roman" w:cs="Times New Roman"/>
          <w:b/>
          <w:sz w:val="24"/>
          <w:szCs w:val="24"/>
        </w:rPr>
      </w:pPr>
    </w:p>
    <w:p w14:paraId="40A76FE9" w14:textId="6311F972" w:rsidR="00750374" w:rsidRPr="00015A51" w:rsidRDefault="00750374" w:rsidP="008D66A4">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 xml:space="preserve">Data </w:t>
      </w:r>
      <w:r w:rsidR="00EE3219" w:rsidRPr="00015A51">
        <w:rPr>
          <w:rFonts w:ascii="Times New Roman" w:hAnsi="Times New Roman" w:cs="Times New Roman"/>
          <w:b/>
          <w:i/>
          <w:sz w:val="24"/>
          <w:szCs w:val="24"/>
        </w:rPr>
        <w:t>analysis</w:t>
      </w:r>
      <w:r w:rsidR="00EE3219" w:rsidRPr="00015A51">
        <w:rPr>
          <w:rFonts w:ascii="Times New Roman" w:hAnsi="Times New Roman" w:cs="Times New Roman"/>
          <w:b/>
          <w:sz w:val="24"/>
          <w:szCs w:val="24"/>
        </w:rPr>
        <w:t xml:space="preserve"> </w:t>
      </w:r>
    </w:p>
    <w:p w14:paraId="3FEAE895" w14:textId="1A683085" w:rsidR="00FA6BDE" w:rsidRPr="00015A51" w:rsidRDefault="00F545EB" w:rsidP="00F545EB">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Reaction time (RT) that measured the temporal difference between the stimulus onset and the movement initiation</w:t>
      </w:r>
      <w:r w:rsidR="007D2F63" w:rsidRPr="00015A51">
        <w:rPr>
          <w:rFonts w:ascii="Times New Roman" w:hAnsi="Times New Roman" w:cs="Times New Roman"/>
          <w:sz w:val="24"/>
          <w:szCs w:val="24"/>
        </w:rPr>
        <w:t>, as well as movement time (MT) that quantify the time elapsed from the movement initiation to the end of movement,</w:t>
      </w:r>
      <w:r w:rsidRPr="00015A51">
        <w:rPr>
          <w:rFonts w:ascii="Times New Roman" w:hAnsi="Times New Roman" w:cs="Times New Roman"/>
          <w:sz w:val="24"/>
          <w:szCs w:val="24"/>
        </w:rPr>
        <w:t xml:space="preserve"> w</w:t>
      </w:r>
      <w:r w:rsidR="00741250" w:rsidRPr="00015A51">
        <w:rPr>
          <w:rFonts w:ascii="Times New Roman" w:hAnsi="Times New Roman" w:cs="Times New Roman"/>
          <w:sz w:val="24"/>
          <w:szCs w:val="24"/>
        </w:rPr>
        <w:t>ere</w:t>
      </w:r>
      <w:r w:rsidRPr="00015A51">
        <w:rPr>
          <w:rFonts w:ascii="Times New Roman" w:hAnsi="Times New Roman" w:cs="Times New Roman"/>
          <w:sz w:val="24"/>
          <w:szCs w:val="24"/>
        </w:rPr>
        <w:t xml:space="preserve"> derived in </w:t>
      </w:r>
      <w:r w:rsidR="00750374" w:rsidRPr="00015A51">
        <w:rPr>
          <w:rFonts w:ascii="Times New Roman" w:hAnsi="Times New Roman" w:cs="Times New Roman"/>
          <w:sz w:val="24"/>
          <w:szCs w:val="24"/>
        </w:rPr>
        <w:t>MATLAB</w:t>
      </w:r>
      <w:r w:rsidR="00750374" w:rsidRPr="00015A51">
        <w:rPr>
          <w:rFonts w:ascii="Times New Roman" w:hAnsi="Times New Roman" w:cs="Times New Roman"/>
          <w:sz w:val="24"/>
          <w:szCs w:val="24"/>
          <w:vertAlign w:val="superscript"/>
        </w:rPr>
        <w:t>TM</w:t>
      </w:r>
      <w:r w:rsidR="00750374" w:rsidRPr="00015A51">
        <w:rPr>
          <w:rFonts w:ascii="Times New Roman" w:hAnsi="Times New Roman" w:cs="Times New Roman"/>
          <w:sz w:val="24"/>
          <w:szCs w:val="24"/>
        </w:rPr>
        <w:t xml:space="preserve"> (</w:t>
      </w:r>
      <w:proofErr w:type="spellStart"/>
      <w:r w:rsidR="00750374" w:rsidRPr="00015A51">
        <w:rPr>
          <w:rFonts w:ascii="Times New Roman" w:hAnsi="Times New Roman" w:cs="Times New Roman"/>
          <w:sz w:val="24"/>
          <w:szCs w:val="24"/>
        </w:rPr>
        <w:t>MathWorks</w:t>
      </w:r>
      <w:proofErr w:type="spellEnd"/>
      <w:r w:rsidR="00750374" w:rsidRPr="00015A51">
        <w:rPr>
          <w:rFonts w:ascii="Times New Roman" w:hAnsi="Times New Roman" w:cs="Times New Roman"/>
          <w:sz w:val="24"/>
          <w:szCs w:val="24"/>
        </w:rPr>
        <w:t xml:space="preserve">, </w:t>
      </w:r>
      <w:proofErr w:type="spellStart"/>
      <w:r w:rsidR="00750374" w:rsidRPr="00015A51">
        <w:rPr>
          <w:rFonts w:ascii="Times New Roman" w:hAnsi="Times New Roman" w:cs="Times New Roman"/>
          <w:sz w:val="24"/>
          <w:szCs w:val="24"/>
        </w:rPr>
        <w:t>Naticks</w:t>
      </w:r>
      <w:proofErr w:type="spellEnd"/>
      <w:r w:rsidR="00750374" w:rsidRPr="00015A51">
        <w:rPr>
          <w:rFonts w:ascii="Times New Roman" w:hAnsi="Times New Roman" w:cs="Times New Roman"/>
          <w:sz w:val="24"/>
          <w:szCs w:val="24"/>
        </w:rPr>
        <w:t>, MA, USA)</w:t>
      </w:r>
      <w:r w:rsidRPr="00015A51">
        <w:rPr>
          <w:rFonts w:ascii="Times New Roman" w:hAnsi="Times New Roman" w:cs="Times New Roman"/>
          <w:sz w:val="24"/>
          <w:szCs w:val="24"/>
        </w:rPr>
        <w:t xml:space="preserve">. Specifically, the </w:t>
      </w:r>
      <w:r w:rsidR="00750374" w:rsidRPr="00015A51">
        <w:rPr>
          <w:rFonts w:ascii="Times New Roman" w:hAnsi="Times New Roman" w:cs="Times New Roman"/>
          <w:sz w:val="24"/>
          <w:szCs w:val="24"/>
        </w:rPr>
        <w:t xml:space="preserve">time series of the three-dimension trajectory of markers on the toes, heels, and the fifth metatarsals were filtered by an eighth-order Butterworth filter with a cutoff frequency of 10Hz. We marked the movement onset as the first sample when the foot reached 10% of the maximum height of movement. </w:t>
      </w:r>
      <w:r w:rsidR="007D2F63" w:rsidRPr="00015A51">
        <w:rPr>
          <w:rFonts w:ascii="Times New Roman" w:hAnsi="Times New Roman" w:cs="Times New Roman"/>
          <w:sz w:val="24"/>
          <w:szCs w:val="24"/>
        </w:rPr>
        <w:t>The end point of stepping was defined a</w:t>
      </w:r>
      <w:r w:rsidR="00741250" w:rsidRPr="00015A51">
        <w:rPr>
          <w:rFonts w:ascii="Times New Roman" w:hAnsi="Times New Roman" w:cs="Times New Roman"/>
          <w:sz w:val="24"/>
          <w:szCs w:val="24"/>
        </w:rPr>
        <w:t>s</w:t>
      </w:r>
      <w:r w:rsidR="007D2F63" w:rsidRPr="00015A51">
        <w:rPr>
          <w:rFonts w:ascii="Times New Roman" w:hAnsi="Times New Roman" w:cs="Times New Roman"/>
          <w:sz w:val="24"/>
          <w:szCs w:val="24"/>
        </w:rPr>
        <w:t xml:space="preserve"> the time when the foot dropped to the same height as the onset.</w:t>
      </w:r>
      <w:r w:rsidR="007D2F63" w:rsidRPr="00015A51">
        <w:t xml:space="preserve"> </w:t>
      </w:r>
      <w:r w:rsidR="00750374" w:rsidRPr="00015A51">
        <w:rPr>
          <w:rFonts w:ascii="Times New Roman" w:hAnsi="Times New Roman" w:cs="Times New Roman"/>
          <w:sz w:val="24"/>
          <w:szCs w:val="24"/>
        </w:rPr>
        <w:t xml:space="preserve">Steps were considered </w:t>
      </w:r>
      <w:r w:rsidR="000E0DEB" w:rsidRPr="00015A51">
        <w:rPr>
          <w:rFonts w:ascii="Times New Roman" w:hAnsi="Times New Roman" w:cs="Times New Roman"/>
          <w:sz w:val="24"/>
          <w:szCs w:val="24"/>
        </w:rPr>
        <w:t>an error</w:t>
      </w:r>
      <w:r w:rsidR="00750374" w:rsidRPr="00015A51">
        <w:rPr>
          <w:rFonts w:ascii="Times New Roman" w:hAnsi="Times New Roman" w:cs="Times New Roman"/>
          <w:sz w:val="24"/>
          <w:szCs w:val="24"/>
        </w:rPr>
        <w:t xml:space="preserve"> and discarded if one of the following two conditions occurred: 1) stepping to a wrong target; or, 2) stepping to the correct target but from other targets and not from the home position as required. A trial’s RT </w:t>
      </w:r>
      <w:r w:rsidR="007D2F63" w:rsidRPr="00015A51">
        <w:rPr>
          <w:rFonts w:ascii="Times New Roman" w:hAnsi="Times New Roman" w:cs="Times New Roman"/>
          <w:sz w:val="24"/>
          <w:szCs w:val="24"/>
        </w:rPr>
        <w:t xml:space="preserve">or MT </w:t>
      </w:r>
      <w:r w:rsidR="00750374" w:rsidRPr="00015A51">
        <w:rPr>
          <w:rFonts w:ascii="Times New Roman" w:hAnsi="Times New Roman" w:cs="Times New Roman"/>
          <w:sz w:val="24"/>
          <w:szCs w:val="24"/>
        </w:rPr>
        <w:t>also was excluded if its absolute magnitude was out of the range from (</w:t>
      </w:r>
      <w:r w:rsidR="00750374" w:rsidRPr="00015A51">
        <w:rPr>
          <w:rFonts w:ascii="Times New Roman" w:hAnsi="Times New Roman" w:cs="Times New Roman"/>
          <w:sz w:val="24"/>
          <w:szCs w:val="24"/>
        </w:rPr>
        <w:sym w:font="Symbol" w:char="F06D"/>
      </w:r>
      <w:r w:rsidR="00750374" w:rsidRPr="00015A51">
        <w:rPr>
          <w:rFonts w:ascii="Times New Roman" w:hAnsi="Times New Roman" w:cs="Times New Roman"/>
          <w:sz w:val="24"/>
          <w:szCs w:val="24"/>
        </w:rPr>
        <w:t xml:space="preserve"> – 2.5×</w:t>
      </w:r>
      <w:r w:rsidR="00750374" w:rsidRPr="00015A51">
        <w:rPr>
          <w:rFonts w:ascii="Times New Roman" w:hAnsi="Times New Roman" w:cs="Times New Roman"/>
          <w:sz w:val="24"/>
          <w:szCs w:val="24"/>
        </w:rPr>
        <w:sym w:font="Symbol" w:char="F064"/>
      </w:r>
      <w:r w:rsidR="00750374" w:rsidRPr="00015A51">
        <w:rPr>
          <w:rFonts w:ascii="Times New Roman" w:hAnsi="Times New Roman" w:cs="Times New Roman"/>
          <w:sz w:val="24"/>
          <w:szCs w:val="24"/>
        </w:rPr>
        <w:t>) to (</w:t>
      </w:r>
      <w:r w:rsidR="00750374" w:rsidRPr="00015A51">
        <w:rPr>
          <w:rFonts w:ascii="Times New Roman" w:hAnsi="Times New Roman" w:cs="Times New Roman"/>
          <w:sz w:val="24"/>
          <w:szCs w:val="24"/>
        </w:rPr>
        <w:sym w:font="Symbol" w:char="F06D"/>
      </w:r>
      <w:r w:rsidR="00750374" w:rsidRPr="00015A51">
        <w:rPr>
          <w:rFonts w:ascii="Times New Roman" w:hAnsi="Times New Roman" w:cs="Times New Roman"/>
          <w:sz w:val="24"/>
          <w:szCs w:val="24"/>
        </w:rPr>
        <w:t xml:space="preserve"> + 2.5×</w:t>
      </w:r>
      <w:r w:rsidR="00750374" w:rsidRPr="00015A51">
        <w:rPr>
          <w:rFonts w:ascii="Times New Roman" w:hAnsi="Times New Roman" w:cs="Times New Roman"/>
          <w:sz w:val="24"/>
          <w:szCs w:val="24"/>
        </w:rPr>
        <w:sym w:font="Symbol" w:char="F064"/>
      </w:r>
      <w:r w:rsidR="00750374" w:rsidRPr="00015A51">
        <w:rPr>
          <w:rFonts w:ascii="Times New Roman" w:hAnsi="Times New Roman" w:cs="Times New Roman"/>
          <w:sz w:val="24"/>
          <w:szCs w:val="24"/>
        </w:rPr>
        <w:t xml:space="preserve">), where </w:t>
      </w:r>
      <w:r w:rsidR="00750374" w:rsidRPr="00015A51">
        <w:rPr>
          <w:rFonts w:ascii="Times New Roman" w:hAnsi="Times New Roman" w:cs="Times New Roman"/>
          <w:sz w:val="24"/>
          <w:szCs w:val="24"/>
        </w:rPr>
        <w:sym w:font="Symbol" w:char="F06D"/>
      </w:r>
      <w:r w:rsidR="00750374" w:rsidRPr="00015A51">
        <w:rPr>
          <w:rFonts w:ascii="Times New Roman" w:hAnsi="Times New Roman" w:cs="Times New Roman"/>
          <w:sz w:val="24"/>
          <w:szCs w:val="24"/>
        </w:rPr>
        <w:t xml:space="preserve"> and </w:t>
      </w:r>
      <w:r w:rsidR="00750374" w:rsidRPr="00015A51">
        <w:rPr>
          <w:rFonts w:ascii="Times New Roman" w:hAnsi="Times New Roman" w:cs="Times New Roman"/>
          <w:sz w:val="24"/>
          <w:szCs w:val="24"/>
        </w:rPr>
        <w:sym w:font="Symbol" w:char="F064"/>
      </w:r>
      <w:r w:rsidR="00750374" w:rsidRPr="00015A51">
        <w:rPr>
          <w:rFonts w:ascii="Times New Roman" w:hAnsi="Times New Roman" w:cs="Times New Roman"/>
          <w:sz w:val="24"/>
          <w:szCs w:val="24"/>
        </w:rPr>
        <w:t xml:space="preserve"> are the mean and standard deviation of the raw RT for each block</w:t>
      </w:r>
      <w:r w:rsidR="002E7D3A" w:rsidRPr="00015A51">
        <w:rPr>
          <w:rFonts w:ascii="Times New Roman" w:hAnsi="Times New Roman" w:cs="Times New Roman"/>
          <w:sz w:val="24"/>
          <w:szCs w:val="24"/>
        </w:rPr>
        <w:t xml:space="preserve"> </w:t>
      </w:r>
      <w:r w:rsidR="00750374" w:rsidRPr="00015A51">
        <w:rPr>
          <w:rFonts w:ascii="Times New Roman" w:hAnsi="Times New Roman" w:cs="Times New Roman"/>
          <w:sz w:val="24"/>
          <w:szCs w:val="24"/>
        </w:rPr>
        <w:fldChar w:fldCharType="begin"/>
      </w:r>
      <w:r w:rsidR="003826AA" w:rsidRPr="00015A51">
        <w:rPr>
          <w:rFonts w:ascii="Times New Roman" w:hAnsi="Times New Roman" w:cs="Times New Roman"/>
          <w:sz w:val="24"/>
          <w:szCs w:val="24"/>
        </w:rPr>
        <w:instrText xml:space="preserve"> ADDIN EN.CITE &lt;EndNote&gt;&lt;Cite&gt;&lt;Author&gt;Ratcliff&lt;/Author&gt;&lt;Year&gt;1993&lt;/Year&gt;&lt;RecNum&gt;2183&lt;/RecNum&gt;&lt;DisplayText&gt;(Ratcliff, 1993)&lt;/DisplayText&gt;&lt;record&gt;&lt;rec-number&gt;2183&lt;/rec-number&gt;&lt;foreign-keys&gt;&lt;key app="EN" db-id="2ee2r9ed7vdet0efwdqp9pffewatwpwx2asd"&gt;2183&lt;/key&gt;&lt;/foreign-keys&gt;&lt;ref-type name="Journal Article"&gt;17&lt;/ref-type&gt;&lt;contributors&gt;&lt;authors&gt;&lt;author&gt;Ratcliff, R.&lt;/author&gt;&lt;/authors&gt;&lt;/contributors&gt;&lt;titles&gt;&lt;title&gt;Methods for dealing with reaction time outliers&lt;/title&gt;&lt;secondary-title&gt;Psychological Bulletin&lt;/secondary-title&gt;&lt;/titles&gt;&lt;periodical&gt;&lt;full-title&gt;Psychological Bulletin&lt;/full-title&gt;&lt;abbr-1&gt;Psychol Bull&lt;/abbr-1&gt;&lt;/periodical&gt;&lt;pages&gt;510-532&lt;/pages&gt;&lt;volume&gt;114&lt;/volume&gt;&lt;number&gt;3&lt;/number&gt;&lt;dates&gt;&lt;year&gt;1993&lt;/year&gt;&lt;/dates&gt;&lt;isbn&gt;1939-1455&lt;/isbn&gt;&lt;urls&gt;&lt;/urls&gt;&lt;/record&gt;&lt;/Cite&gt;&lt;/EndNote&gt;</w:instrText>
      </w:r>
      <w:r w:rsidR="00750374" w:rsidRPr="00015A51">
        <w:rPr>
          <w:rFonts w:ascii="Times New Roman" w:hAnsi="Times New Roman" w:cs="Times New Roman"/>
          <w:sz w:val="24"/>
          <w:szCs w:val="24"/>
        </w:rPr>
        <w:fldChar w:fldCharType="separate"/>
      </w:r>
      <w:r w:rsidR="003826AA" w:rsidRPr="00015A51">
        <w:rPr>
          <w:rFonts w:ascii="Times New Roman" w:hAnsi="Times New Roman" w:cs="Times New Roman"/>
          <w:noProof/>
          <w:sz w:val="24"/>
          <w:szCs w:val="24"/>
        </w:rPr>
        <w:t>(</w:t>
      </w:r>
      <w:hyperlink w:anchor="_ENREF_26" w:tooltip="Ratcliff, 1993 #2183" w:history="1">
        <w:r w:rsidR="00D05F9F" w:rsidRPr="00015A51">
          <w:rPr>
            <w:rFonts w:ascii="Times New Roman" w:hAnsi="Times New Roman" w:cs="Times New Roman"/>
            <w:noProof/>
            <w:sz w:val="24"/>
            <w:szCs w:val="24"/>
          </w:rPr>
          <w:t>Ratcliff, 1993</w:t>
        </w:r>
      </w:hyperlink>
      <w:r w:rsidR="003826AA" w:rsidRPr="00015A51">
        <w:rPr>
          <w:rFonts w:ascii="Times New Roman" w:hAnsi="Times New Roman" w:cs="Times New Roman"/>
          <w:noProof/>
          <w:sz w:val="24"/>
          <w:szCs w:val="24"/>
        </w:rPr>
        <w:t>)</w:t>
      </w:r>
      <w:r w:rsidR="00750374" w:rsidRPr="00015A51">
        <w:rPr>
          <w:rFonts w:ascii="Times New Roman" w:hAnsi="Times New Roman" w:cs="Times New Roman"/>
          <w:sz w:val="24"/>
          <w:szCs w:val="24"/>
        </w:rPr>
        <w:fldChar w:fldCharType="end"/>
      </w:r>
      <w:r w:rsidR="00750374" w:rsidRPr="00015A51">
        <w:rPr>
          <w:rFonts w:ascii="Times New Roman" w:hAnsi="Times New Roman" w:cs="Times New Roman"/>
          <w:sz w:val="24"/>
          <w:szCs w:val="24"/>
        </w:rPr>
        <w:t>. We chose this specific range rather than other smaller ones to preserve as much of the raw RT</w:t>
      </w:r>
      <w:r w:rsidR="007D2F63" w:rsidRPr="00015A51">
        <w:rPr>
          <w:rFonts w:ascii="Times New Roman" w:hAnsi="Times New Roman" w:cs="Times New Roman"/>
          <w:sz w:val="24"/>
          <w:szCs w:val="24"/>
        </w:rPr>
        <w:t xml:space="preserve"> and MT</w:t>
      </w:r>
      <w:r w:rsidR="00750374" w:rsidRPr="00015A51">
        <w:rPr>
          <w:rFonts w:ascii="Times New Roman" w:hAnsi="Times New Roman" w:cs="Times New Roman"/>
          <w:sz w:val="24"/>
          <w:szCs w:val="24"/>
        </w:rPr>
        <w:t xml:space="preserve"> data in our data analysis as possible. These criteria resulted in excluding 1.98% ± 0.42% (mean ± standard error) of the RTs in adults, 2.28% ± 0.29% in 10-year-olds, and 2.75% ± 0.36% of the RTs in 6-year-olds in each block. </w:t>
      </w:r>
      <w:r w:rsidR="00732F45" w:rsidRPr="00015A51">
        <w:rPr>
          <w:rFonts w:ascii="Times New Roman" w:hAnsi="Times New Roman" w:cs="Times New Roman"/>
          <w:sz w:val="24"/>
          <w:szCs w:val="24"/>
        </w:rPr>
        <w:t>There were no outliers in terms of MT in all age groups.</w:t>
      </w:r>
    </w:p>
    <w:p w14:paraId="5F0ABCBF" w14:textId="77777777" w:rsidR="00F545EB" w:rsidRPr="00015A51" w:rsidRDefault="00F545EB" w:rsidP="00F545EB">
      <w:pPr>
        <w:spacing w:after="0" w:line="240" w:lineRule="auto"/>
        <w:ind w:firstLine="720"/>
        <w:jc w:val="both"/>
        <w:rPr>
          <w:rFonts w:ascii="Times New Roman" w:hAnsi="Times New Roman" w:cs="Times New Roman"/>
          <w:sz w:val="24"/>
          <w:szCs w:val="24"/>
        </w:rPr>
      </w:pPr>
    </w:p>
    <w:p w14:paraId="3AEE0F18" w14:textId="3E866E12" w:rsidR="00B44D97" w:rsidRPr="00015A51" w:rsidRDefault="00457094" w:rsidP="00F545EB">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We derived several variables to quantify sequence learning and its progressive processes in RT and MT. </w:t>
      </w:r>
      <w:r w:rsidR="00750374" w:rsidRPr="00015A51">
        <w:rPr>
          <w:rFonts w:ascii="Times New Roman" w:hAnsi="Times New Roman" w:cs="Times New Roman" w:hint="eastAsia"/>
          <w:sz w:val="24"/>
          <w:szCs w:val="24"/>
        </w:rPr>
        <w:t>T</w:t>
      </w:r>
      <w:r w:rsidR="00750374" w:rsidRPr="00015A51">
        <w:rPr>
          <w:rFonts w:ascii="Times New Roman" w:hAnsi="Times New Roman" w:cs="Times New Roman"/>
          <w:sz w:val="24"/>
          <w:szCs w:val="24"/>
        </w:rPr>
        <w:t xml:space="preserve">he </w:t>
      </w:r>
      <w:r w:rsidR="00E25B4D" w:rsidRPr="00015A51">
        <w:rPr>
          <w:rFonts w:ascii="Times New Roman" w:hAnsi="Times New Roman" w:cs="Times New Roman"/>
          <w:sz w:val="24"/>
          <w:szCs w:val="24"/>
        </w:rPr>
        <w:t xml:space="preserve">block’s </w:t>
      </w:r>
      <w:r w:rsidR="00750374" w:rsidRPr="00015A51">
        <w:rPr>
          <w:rFonts w:ascii="Times New Roman" w:hAnsi="Times New Roman" w:cs="Times New Roman"/>
          <w:sz w:val="24"/>
          <w:szCs w:val="24"/>
        </w:rPr>
        <w:t>mean RT (BMRT) was employed to assess the summative performance through</w:t>
      </w:r>
      <w:r w:rsidR="002E7D3A" w:rsidRPr="00015A51">
        <w:rPr>
          <w:rFonts w:ascii="Times New Roman" w:hAnsi="Times New Roman" w:cs="Times New Roman"/>
          <w:sz w:val="24"/>
          <w:szCs w:val="24"/>
        </w:rPr>
        <w:t>out</w:t>
      </w:r>
      <w:r w:rsidR="00750374" w:rsidRPr="00015A51">
        <w:rPr>
          <w:rFonts w:ascii="Times New Roman" w:hAnsi="Times New Roman" w:cs="Times New Roman"/>
          <w:sz w:val="24"/>
          <w:szCs w:val="24"/>
        </w:rPr>
        <w:t xml:space="preserve"> the </w:t>
      </w:r>
      <w:r w:rsidR="002E7D3A" w:rsidRPr="00015A51">
        <w:rPr>
          <w:rFonts w:ascii="Times New Roman" w:hAnsi="Times New Roman" w:cs="Times New Roman"/>
          <w:sz w:val="24"/>
          <w:szCs w:val="24"/>
        </w:rPr>
        <w:t xml:space="preserve">entire </w:t>
      </w:r>
      <w:r w:rsidR="00750374" w:rsidRPr="00015A51">
        <w:rPr>
          <w:rFonts w:ascii="Times New Roman" w:hAnsi="Times New Roman" w:cs="Times New Roman"/>
          <w:sz w:val="24"/>
          <w:szCs w:val="24"/>
        </w:rPr>
        <w:t>task</w:t>
      </w:r>
      <w:r w:rsidR="00750374" w:rsidRPr="00015A51">
        <w:rPr>
          <w:rFonts w:ascii="Times New Roman" w:hAnsi="Times New Roman" w:cs="Times New Roman" w:hint="eastAsia"/>
          <w:sz w:val="24"/>
          <w:szCs w:val="24"/>
        </w:rPr>
        <w:t xml:space="preserve">. </w:t>
      </w:r>
      <w:r w:rsidR="004865FB" w:rsidRPr="00015A51">
        <w:rPr>
          <w:rFonts w:ascii="Times New Roman" w:hAnsi="Times New Roman" w:cs="Times New Roman"/>
          <w:sz w:val="24"/>
          <w:szCs w:val="24"/>
        </w:rPr>
        <w:t>The magnitude of learning was measured by the BMRT improvement from blocks 1 to 4 as well as the BMRT difference between sequence A in block 4 and the novel sequence B in block 5</w:t>
      </w:r>
      <w:r w:rsidR="00777C65" w:rsidRPr="00015A51">
        <w:rPr>
          <w:rFonts w:ascii="Times New Roman" w:hAnsi="Times New Roman" w:cs="Times New Roman"/>
          <w:sz w:val="24"/>
          <w:szCs w:val="24"/>
        </w:rPr>
        <w:t xml:space="preserve">. Since the performance change from block 1 to 4 may be partially attributed to general motor improvement (i.e., they became more familiar with the task), the difference between blocks 4 and 5 was suggested as a better indicator of sequence learning </w:t>
      </w:r>
      <w:r w:rsidR="00777C65" w:rsidRPr="00015A51">
        <w:rPr>
          <w:rFonts w:ascii="Times New Roman" w:hAnsi="Times New Roman" w:cs="Times New Roman"/>
          <w:sz w:val="24"/>
          <w:szCs w:val="24"/>
        </w:rPr>
        <w:fldChar w:fldCharType="begin">
          <w:fldData xml:space="preserve">PEVuZE5vdGU+PENpdGU+PEF1dGhvcj5Sb2JlcnRzb248L0F1dGhvcj48WWVhcj4yMDA3PC9ZZWFy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</w:fldData>
        </w:fldChar>
      </w:r>
      <w:r w:rsidR="00777C65" w:rsidRPr="00015A51">
        <w:rPr>
          <w:rFonts w:ascii="Times New Roman" w:hAnsi="Times New Roman" w:cs="Times New Roman"/>
          <w:sz w:val="24"/>
          <w:szCs w:val="24"/>
        </w:rPr>
        <w:instrText xml:space="preserve"> ADDIN EN.CITE </w:instrText>
      </w:r>
      <w:r w:rsidR="00777C65" w:rsidRPr="00015A51">
        <w:rPr>
          <w:rFonts w:ascii="Times New Roman" w:hAnsi="Times New Roman" w:cs="Times New Roman"/>
          <w:sz w:val="24"/>
          <w:szCs w:val="24"/>
        </w:rPr>
        <w:fldChar w:fldCharType="begin">
          <w:fldData xml:space="preserve">PEVuZE5vdGU+PENpdGU+PEF1dGhvcj5Sb2JlcnRzb248L0F1dGhvcj48WWVhcj4yMDA3PC9ZZWFy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</w:fldData>
        </w:fldChar>
      </w:r>
      <w:r w:rsidR="00777C65" w:rsidRPr="00015A51">
        <w:rPr>
          <w:rFonts w:ascii="Times New Roman" w:hAnsi="Times New Roman" w:cs="Times New Roman"/>
          <w:sz w:val="24"/>
          <w:szCs w:val="24"/>
        </w:rPr>
        <w:instrText xml:space="preserve"> ADDIN EN.CITE.DATA </w:instrText>
      </w:r>
      <w:r w:rsidR="00777C65" w:rsidRPr="00015A51">
        <w:rPr>
          <w:rFonts w:ascii="Times New Roman" w:hAnsi="Times New Roman" w:cs="Times New Roman"/>
          <w:sz w:val="24"/>
          <w:szCs w:val="24"/>
        </w:rPr>
      </w:r>
      <w:r w:rsidR="00777C65" w:rsidRPr="00015A51">
        <w:rPr>
          <w:rFonts w:ascii="Times New Roman" w:hAnsi="Times New Roman" w:cs="Times New Roman"/>
          <w:sz w:val="24"/>
          <w:szCs w:val="24"/>
        </w:rPr>
        <w:fldChar w:fldCharType="end"/>
      </w:r>
      <w:r w:rsidR="00777C65" w:rsidRPr="00015A51">
        <w:rPr>
          <w:rFonts w:ascii="Times New Roman" w:hAnsi="Times New Roman" w:cs="Times New Roman"/>
          <w:sz w:val="24"/>
          <w:szCs w:val="24"/>
        </w:rPr>
      </w:r>
      <w:r w:rsidR="00777C65" w:rsidRPr="00015A51">
        <w:rPr>
          <w:rFonts w:ascii="Times New Roman" w:hAnsi="Times New Roman" w:cs="Times New Roman"/>
          <w:sz w:val="24"/>
          <w:szCs w:val="24"/>
        </w:rPr>
        <w:fldChar w:fldCharType="separate"/>
      </w:r>
      <w:r w:rsidR="00777C65" w:rsidRPr="00015A51">
        <w:rPr>
          <w:rFonts w:ascii="Times New Roman" w:hAnsi="Times New Roman" w:cs="Times New Roman"/>
          <w:sz w:val="24"/>
          <w:szCs w:val="24"/>
        </w:rPr>
        <w:t>(</w:t>
      </w:r>
      <w:hyperlink w:anchor="_ENREF_25" w:tooltip="Nissen, 1987 #31" w:history="1">
        <w:r w:rsidR="00D05F9F" w:rsidRPr="00015A51">
          <w:rPr>
            <w:rFonts w:ascii="Times New Roman" w:hAnsi="Times New Roman" w:cs="Times New Roman"/>
            <w:sz w:val="24"/>
            <w:szCs w:val="24"/>
          </w:rPr>
          <w:t>Nissen &amp; Bullemer, 1987</w:t>
        </w:r>
      </w:hyperlink>
      <w:r w:rsidR="00777C65" w:rsidRPr="00015A51">
        <w:rPr>
          <w:rFonts w:ascii="Times New Roman" w:hAnsi="Times New Roman" w:cs="Times New Roman"/>
          <w:sz w:val="24"/>
          <w:szCs w:val="24"/>
        </w:rPr>
        <w:t xml:space="preserve">; </w:t>
      </w:r>
      <w:hyperlink w:anchor="_ENREF_29" w:tooltip="Robertson, 2007 #433" w:history="1">
        <w:r w:rsidR="00D05F9F" w:rsidRPr="00015A51">
          <w:rPr>
            <w:rFonts w:ascii="Times New Roman" w:hAnsi="Times New Roman" w:cs="Times New Roman"/>
            <w:sz w:val="24"/>
            <w:szCs w:val="24"/>
          </w:rPr>
          <w:t>Robertson, 2007</w:t>
        </w:r>
      </w:hyperlink>
      <w:r w:rsidR="00777C65" w:rsidRPr="00015A51">
        <w:rPr>
          <w:rFonts w:ascii="Times New Roman" w:hAnsi="Times New Roman" w:cs="Times New Roman"/>
          <w:sz w:val="24"/>
          <w:szCs w:val="24"/>
        </w:rPr>
        <w:t xml:space="preserve">; </w:t>
      </w:r>
      <w:hyperlink w:anchor="_ENREF_35" w:tooltip="Willingham, 1989 #412" w:history="1">
        <w:r w:rsidR="00D05F9F" w:rsidRPr="00015A51">
          <w:rPr>
            <w:rFonts w:ascii="Times New Roman" w:hAnsi="Times New Roman" w:cs="Times New Roman"/>
            <w:sz w:val="24"/>
            <w:szCs w:val="24"/>
          </w:rPr>
          <w:t>Willingham, et al., 1989</w:t>
        </w:r>
      </w:hyperlink>
      <w:r w:rsidR="00777C65" w:rsidRPr="00015A51">
        <w:rPr>
          <w:rFonts w:ascii="Times New Roman" w:hAnsi="Times New Roman" w:cs="Times New Roman"/>
          <w:sz w:val="24"/>
          <w:szCs w:val="24"/>
        </w:rPr>
        <w:t>)</w:t>
      </w:r>
      <w:r w:rsidR="00777C65" w:rsidRPr="00015A51">
        <w:rPr>
          <w:rFonts w:ascii="Times New Roman" w:hAnsi="Times New Roman" w:cs="Times New Roman"/>
          <w:sz w:val="24"/>
          <w:szCs w:val="24"/>
        </w:rPr>
        <w:fldChar w:fldCharType="end"/>
      </w:r>
      <w:r w:rsidR="00777C65" w:rsidRPr="00015A51">
        <w:rPr>
          <w:rFonts w:ascii="Times New Roman" w:hAnsi="Times New Roman" w:cs="Times New Roman"/>
          <w:sz w:val="24"/>
          <w:szCs w:val="24"/>
        </w:rPr>
        <w:t xml:space="preserve">. </w:t>
      </w:r>
      <w:r w:rsidR="006669E1" w:rsidRPr="00015A51">
        <w:rPr>
          <w:rFonts w:ascii="Times New Roman" w:hAnsi="Times New Roman" w:cs="Times New Roman"/>
          <w:sz w:val="24"/>
          <w:szCs w:val="24"/>
        </w:rPr>
        <w:t>We chose the mean rather than median of RT as</w:t>
      </w:r>
      <w:r w:rsidR="00B44D97" w:rsidRPr="00015A51">
        <w:rPr>
          <w:rFonts w:ascii="Times New Roman" w:hAnsi="Times New Roman" w:cs="Times New Roman"/>
          <w:sz w:val="24"/>
          <w:szCs w:val="24"/>
        </w:rPr>
        <w:t>:</w:t>
      </w:r>
      <w:r w:rsidR="006669E1" w:rsidRPr="00015A51">
        <w:rPr>
          <w:rFonts w:ascii="Times New Roman" w:hAnsi="Times New Roman" w:cs="Times New Roman"/>
          <w:sz w:val="24"/>
          <w:szCs w:val="24"/>
        </w:rPr>
        <w:t xml:space="preserve"> 1) the sample median may provide </w:t>
      </w:r>
      <w:r w:rsidR="005F3069" w:rsidRPr="00015A51">
        <w:rPr>
          <w:rFonts w:ascii="Times New Roman" w:hAnsi="Times New Roman" w:cs="Times New Roman"/>
          <w:sz w:val="24"/>
          <w:szCs w:val="24"/>
        </w:rPr>
        <w:t xml:space="preserve">a </w:t>
      </w:r>
      <w:r w:rsidR="006669E1" w:rsidRPr="00015A51">
        <w:rPr>
          <w:rFonts w:ascii="Times New Roman" w:hAnsi="Times New Roman" w:cs="Times New Roman"/>
          <w:sz w:val="24"/>
          <w:szCs w:val="24"/>
        </w:rPr>
        <w:t xml:space="preserve">biased estimation of RT </w:t>
      </w:r>
      <w:r w:rsidR="006669E1" w:rsidRPr="00015A51">
        <w:rPr>
          <w:rFonts w:ascii="Times New Roman" w:hAnsi="Times New Roman" w:cs="Times New Roman"/>
          <w:sz w:val="24"/>
          <w:szCs w:val="24"/>
        </w:rPr>
        <w:fldChar w:fldCharType="begin"/>
      </w:r>
      <w:r w:rsidR="003826AA" w:rsidRPr="00015A51">
        <w:rPr>
          <w:rFonts w:ascii="Times New Roman" w:hAnsi="Times New Roman" w:cs="Times New Roman"/>
          <w:sz w:val="24"/>
          <w:szCs w:val="24"/>
        </w:rPr>
        <w:instrText xml:space="preserve"> ADDIN EN.CITE &lt;EndNote&gt;&lt;Cite&gt;&lt;Author&gt;Miller&lt;/Author&gt;&lt;Year&gt;1988&lt;/Year&gt;&lt;RecNum&gt;2798&lt;/RecNum&gt;&lt;DisplayText&gt;(Miller, 1988)&lt;/DisplayText&gt;&lt;record&gt;&lt;rec-number&gt;2798&lt;/rec-number&gt;&lt;foreign-keys&gt;&lt;key app="EN" db-id="2ee2r9ed7vdet0efwdqp9pffewatwpwx2asd"&gt;2798&lt;/key&gt;&lt;/foreign-keys&gt;&lt;ref-type name="Journal Article"&gt;17&lt;/ref-type&gt;&lt;contributors&gt;&lt;authors&gt;&lt;author&gt;Miller, J.&lt;/author&gt;&lt;/authors&gt;&lt;/contributors&gt;&lt;auth-address&gt;Miller, J&amp;#xD;Univ Calif San Diego,Dept Psychol,C-009,La Jolla,Ca 92093, USA&amp;#xD;Univ Calif San Diego,Dept Psychol,C-009,La Jolla,Ca 92093, USA&lt;/auth-address&gt;&lt;titles&gt;&lt;title&gt;A warning about median reaction time&lt;/title&gt;&lt;secondary-title&gt;Journal of Experimental Psychology-Human Perception and Performance&lt;/secondary-title&gt;&lt;alt-title&gt;J Exp Psychol Human&lt;/alt-title&gt;&lt;/titles&gt;&lt;periodical&gt;&lt;full-title&gt;Journal of Experimental Psychology-Human Perception and Performance&lt;/full-title&gt;&lt;abbr-1&gt;J Exp Psychol Human&lt;/abbr-1&gt;&lt;/periodical&gt;&lt;alt-periodical&gt;&lt;full-title&gt;Journal of Experimental Psychology-Human Perception and Performance&lt;/full-title&gt;&lt;abbr-1&gt;J Exp Psychol Human&lt;/abbr-1&gt;&lt;/alt-periodical&gt;&lt;pages&gt;539-543&lt;/pages&gt;&lt;volume&gt;14&lt;/volume&gt;&lt;number&gt;3&lt;/number&gt;&lt;dates&gt;&lt;year&gt;1988&lt;/year&gt;&lt;pub-dates&gt;&lt;date&gt;Aug&lt;/date&gt;&lt;/pub-dates&gt;&lt;/dates&gt;&lt;isbn&gt;0096-1523&lt;/isbn&gt;&lt;accession-num&gt;ISI:A1988P638600016&lt;/accession-num&gt;&lt;urls&gt;&lt;related-urls&gt;&lt;url&gt;&amp;lt;Go to ISI&amp;gt;://A1988P638600016&lt;/url&gt;&lt;/related-urls&gt;&lt;/urls&gt;&lt;electronic-resource-num&gt;Doi 10.1037/0096-1523.14.3.539&lt;/electronic-resource-num&gt;&lt;language&gt;English&lt;/language&gt;&lt;/record&gt;&lt;/Cite&gt;&lt;/EndNote&gt;</w:instrText>
      </w:r>
      <w:r w:rsidR="006669E1" w:rsidRPr="00015A51">
        <w:rPr>
          <w:rFonts w:ascii="Times New Roman" w:hAnsi="Times New Roman" w:cs="Times New Roman"/>
          <w:sz w:val="24"/>
          <w:szCs w:val="24"/>
        </w:rPr>
        <w:fldChar w:fldCharType="separate"/>
      </w:r>
      <w:r w:rsidR="003826AA" w:rsidRPr="00015A51">
        <w:rPr>
          <w:rFonts w:ascii="Times New Roman" w:hAnsi="Times New Roman" w:cs="Times New Roman"/>
          <w:noProof/>
          <w:sz w:val="24"/>
          <w:szCs w:val="24"/>
        </w:rPr>
        <w:t>(</w:t>
      </w:r>
      <w:hyperlink w:anchor="_ENREF_23" w:tooltip="Miller, 1988 #2798" w:history="1">
        <w:r w:rsidR="00D05F9F" w:rsidRPr="00015A51">
          <w:rPr>
            <w:rFonts w:ascii="Times New Roman" w:hAnsi="Times New Roman" w:cs="Times New Roman"/>
            <w:noProof/>
            <w:sz w:val="24"/>
            <w:szCs w:val="24"/>
          </w:rPr>
          <w:t>Miller, 1988</w:t>
        </w:r>
      </w:hyperlink>
      <w:r w:rsidR="003826AA" w:rsidRPr="00015A51">
        <w:rPr>
          <w:rFonts w:ascii="Times New Roman" w:hAnsi="Times New Roman" w:cs="Times New Roman"/>
          <w:noProof/>
          <w:sz w:val="24"/>
          <w:szCs w:val="24"/>
        </w:rPr>
        <w:t>)</w:t>
      </w:r>
      <w:r w:rsidR="006669E1" w:rsidRPr="00015A51">
        <w:rPr>
          <w:rFonts w:ascii="Times New Roman" w:hAnsi="Times New Roman" w:cs="Times New Roman"/>
          <w:sz w:val="24"/>
          <w:szCs w:val="24"/>
        </w:rPr>
        <w:fldChar w:fldCharType="end"/>
      </w:r>
      <w:r w:rsidR="006669E1" w:rsidRPr="00015A51">
        <w:rPr>
          <w:rFonts w:ascii="Times New Roman" w:hAnsi="Times New Roman" w:cs="Times New Roman"/>
          <w:sz w:val="24"/>
          <w:szCs w:val="24"/>
        </w:rPr>
        <w:t>; and 2) after excluding outliers, the mean RT represented the performance as effectively as the median of raw RT, which was revealed by a significantly high correlation (r = 0.98, p&lt;0.00001 for all three age groups).</w:t>
      </w:r>
      <w:r w:rsidR="00E2247C" w:rsidRPr="00015A51">
        <w:rPr>
          <w:rFonts w:ascii="Times New Roman" w:hAnsi="Times New Roman" w:cs="Times New Roman"/>
          <w:sz w:val="24"/>
          <w:szCs w:val="24"/>
        </w:rPr>
        <w:t xml:space="preserve"> The same set of variables </w:t>
      </w:r>
      <w:r w:rsidR="00E25B4D" w:rsidRPr="00015A51">
        <w:rPr>
          <w:rFonts w:ascii="Times New Roman" w:hAnsi="Times New Roman" w:cs="Times New Roman"/>
          <w:sz w:val="24"/>
          <w:szCs w:val="24"/>
        </w:rPr>
        <w:t xml:space="preserve">was </w:t>
      </w:r>
      <w:r w:rsidR="00E2247C" w:rsidRPr="00015A51">
        <w:rPr>
          <w:rFonts w:ascii="Times New Roman" w:hAnsi="Times New Roman" w:cs="Times New Roman"/>
          <w:sz w:val="24"/>
          <w:szCs w:val="24"/>
        </w:rPr>
        <w:t>calculated for MT.</w:t>
      </w:r>
    </w:p>
    <w:p w14:paraId="7A6CF11B" w14:textId="77777777" w:rsidR="00F545EB" w:rsidRPr="00015A51" w:rsidRDefault="00F545EB" w:rsidP="00F545EB">
      <w:pPr>
        <w:spacing w:after="0" w:line="240" w:lineRule="auto"/>
        <w:ind w:firstLine="720"/>
        <w:jc w:val="both"/>
        <w:rPr>
          <w:rFonts w:ascii="Times New Roman" w:hAnsi="Times New Roman" w:cs="Times New Roman"/>
          <w:sz w:val="24"/>
          <w:szCs w:val="24"/>
        </w:rPr>
      </w:pPr>
    </w:p>
    <w:p w14:paraId="75D59D0C" w14:textId="52819178" w:rsidR="00750374" w:rsidRPr="00015A51" w:rsidRDefault="004865FB" w:rsidP="00F545EB">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To assess offline and online processes, the mean RT for each repetition of 10 steps (RMRT) was used.</w:t>
      </w:r>
      <w:r w:rsidR="00750374" w:rsidRPr="00015A51">
        <w:rPr>
          <w:rFonts w:ascii="Times New Roman" w:hAnsi="Times New Roman" w:cs="Times New Roman"/>
          <w:sz w:val="24"/>
          <w:szCs w:val="24"/>
        </w:rPr>
        <w:t xml:space="preserve"> </w:t>
      </w:r>
      <w:r w:rsidR="00E25B4D" w:rsidRPr="00015A51">
        <w:rPr>
          <w:rFonts w:ascii="Times New Roman" w:hAnsi="Times New Roman" w:cs="Times New Roman"/>
          <w:sz w:val="24"/>
          <w:szCs w:val="24"/>
        </w:rPr>
        <w:t>T</w:t>
      </w:r>
      <w:r w:rsidR="00750374" w:rsidRPr="00015A51">
        <w:rPr>
          <w:rFonts w:ascii="Times New Roman" w:hAnsi="Times New Roman" w:cs="Times New Roman"/>
          <w:sz w:val="24"/>
          <w:szCs w:val="24"/>
        </w:rPr>
        <w:t xml:space="preserve">he magnitude of offline gain was computed as the discrepancy between the last RMRT in one block and the first RMRT in the succeeding block. </w:t>
      </w:r>
      <w:r w:rsidR="00F074D5" w:rsidRPr="00015A51">
        <w:rPr>
          <w:rFonts w:ascii="Times New Roman" w:hAnsi="Times New Roman" w:cs="Times New Roman"/>
          <w:sz w:val="24"/>
          <w:szCs w:val="24"/>
        </w:rPr>
        <w:t xml:space="preserve">Online change in RT was defined as the RT change that takes place within block and was computed as the difference between the first and last </w:t>
      </w:r>
      <w:r w:rsidR="00E56126" w:rsidRPr="00015A51">
        <w:rPr>
          <w:rFonts w:ascii="Times New Roman" w:hAnsi="Times New Roman" w:cs="Times New Roman"/>
          <w:sz w:val="24"/>
          <w:szCs w:val="24"/>
        </w:rPr>
        <w:t>RMRT in the same block</w:t>
      </w:r>
      <w:r w:rsidR="00F074D5" w:rsidRPr="00015A51">
        <w:rPr>
          <w:rFonts w:ascii="Times New Roman" w:hAnsi="Times New Roman" w:cs="Times New Roman"/>
          <w:sz w:val="24"/>
          <w:szCs w:val="24"/>
        </w:rPr>
        <w:t>.</w:t>
      </w:r>
      <w:r w:rsidR="00BF5A4A" w:rsidRPr="00015A51">
        <w:rPr>
          <w:rFonts w:ascii="Times New Roman" w:hAnsi="Times New Roman" w:cs="Times New Roman"/>
          <w:sz w:val="24"/>
          <w:szCs w:val="24"/>
        </w:rPr>
        <w:t xml:space="preserve"> </w:t>
      </w:r>
      <w:r w:rsidR="00F074D5" w:rsidRPr="00015A51">
        <w:rPr>
          <w:rFonts w:ascii="Times New Roman" w:hAnsi="Times New Roman" w:cs="Times New Roman"/>
          <w:sz w:val="24"/>
          <w:szCs w:val="24"/>
        </w:rPr>
        <w:t xml:space="preserve">A positive value of online or offline change indicates </w:t>
      </w:r>
      <w:r w:rsidR="00D6372A" w:rsidRPr="00015A51">
        <w:rPr>
          <w:rFonts w:ascii="Times New Roman" w:hAnsi="Times New Roman" w:cs="Times New Roman"/>
          <w:sz w:val="24"/>
          <w:szCs w:val="24"/>
        </w:rPr>
        <w:t xml:space="preserve">increased </w:t>
      </w:r>
      <w:r w:rsidR="00F074D5" w:rsidRPr="00015A51">
        <w:rPr>
          <w:rFonts w:ascii="Times New Roman" w:hAnsi="Times New Roman" w:cs="Times New Roman"/>
          <w:sz w:val="24"/>
          <w:szCs w:val="24"/>
        </w:rPr>
        <w:t>RT</w:t>
      </w:r>
      <w:r w:rsidR="00D6372A" w:rsidRPr="00015A51">
        <w:rPr>
          <w:rFonts w:ascii="Times New Roman" w:hAnsi="Times New Roman" w:cs="Times New Roman"/>
          <w:sz w:val="24"/>
          <w:szCs w:val="24"/>
        </w:rPr>
        <w:t xml:space="preserve"> (i.e., RT became slower)</w:t>
      </w:r>
      <w:r w:rsidR="00F074D5" w:rsidRPr="00015A51">
        <w:rPr>
          <w:rFonts w:ascii="Times New Roman" w:hAnsi="Times New Roman" w:cs="Times New Roman"/>
          <w:sz w:val="24"/>
          <w:szCs w:val="24"/>
        </w:rPr>
        <w:t xml:space="preserve"> while a negative value means </w:t>
      </w:r>
      <w:r w:rsidR="00D6372A" w:rsidRPr="00015A51">
        <w:rPr>
          <w:rFonts w:ascii="Times New Roman" w:hAnsi="Times New Roman" w:cs="Times New Roman"/>
          <w:sz w:val="24"/>
          <w:szCs w:val="24"/>
        </w:rPr>
        <w:t>decreased RT</w:t>
      </w:r>
      <w:r w:rsidR="00F074D5" w:rsidRPr="00015A51">
        <w:rPr>
          <w:rFonts w:ascii="Times New Roman" w:hAnsi="Times New Roman" w:cs="Times New Roman"/>
          <w:sz w:val="24"/>
          <w:szCs w:val="24"/>
        </w:rPr>
        <w:t xml:space="preserve"> </w:t>
      </w:r>
      <w:r w:rsidR="00D6372A" w:rsidRPr="00015A51">
        <w:rPr>
          <w:rFonts w:ascii="Times New Roman" w:hAnsi="Times New Roman" w:cs="Times New Roman"/>
          <w:sz w:val="24"/>
          <w:szCs w:val="24"/>
        </w:rPr>
        <w:t xml:space="preserve">(i.e., </w:t>
      </w:r>
      <w:r w:rsidR="00F074D5" w:rsidRPr="00015A51">
        <w:rPr>
          <w:rFonts w:ascii="Times New Roman" w:hAnsi="Times New Roman" w:cs="Times New Roman"/>
          <w:sz w:val="24"/>
          <w:szCs w:val="24"/>
        </w:rPr>
        <w:t xml:space="preserve">RT became </w:t>
      </w:r>
      <w:r w:rsidR="00D6372A" w:rsidRPr="00015A51">
        <w:rPr>
          <w:rFonts w:ascii="Times New Roman" w:hAnsi="Times New Roman" w:cs="Times New Roman"/>
          <w:sz w:val="24"/>
          <w:szCs w:val="24"/>
        </w:rPr>
        <w:t>faster)</w:t>
      </w:r>
      <w:r w:rsidR="00F074D5" w:rsidRPr="00015A51">
        <w:rPr>
          <w:rFonts w:ascii="Times New Roman" w:hAnsi="Times New Roman" w:cs="Times New Roman"/>
          <w:sz w:val="24"/>
          <w:szCs w:val="24"/>
        </w:rPr>
        <w:t xml:space="preserve">. </w:t>
      </w:r>
      <w:r w:rsidR="00BF5A4A" w:rsidRPr="00015A51">
        <w:rPr>
          <w:rFonts w:ascii="Times New Roman" w:hAnsi="Times New Roman" w:cs="Times New Roman"/>
          <w:sz w:val="24"/>
          <w:szCs w:val="24"/>
        </w:rPr>
        <w:t xml:space="preserve">To determine the </w:t>
      </w:r>
      <w:r w:rsidR="00F074D5" w:rsidRPr="00015A51">
        <w:rPr>
          <w:rFonts w:ascii="Times New Roman" w:hAnsi="Times New Roman" w:cs="Times New Roman"/>
          <w:sz w:val="24"/>
          <w:szCs w:val="24"/>
        </w:rPr>
        <w:t xml:space="preserve">overall </w:t>
      </w:r>
      <w:r w:rsidR="00BF5A4A" w:rsidRPr="00015A51">
        <w:rPr>
          <w:rFonts w:ascii="Times New Roman" w:hAnsi="Times New Roman" w:cs="Times New Roman"/>
          <w:sz w:val="24"/>
          <w:szCs w:val="24"/>
        </w:rPr>
        <w:t>RT changes during offline and online periods when participants were learning the motor sequence through blocks 1 to 4, we averaged offline and online RT changes before block 5 in which a novel sequence B was introduced. We used average rather than total RT change since there were four blocks (i.e., blocks 1 to 4) where online learning could take place and only three breaks (i.e., between blocks 1 and 2, blocks 2 and 3, and blocks 3 and 4) where offline learning could occur before a novel sequence B was given.</w:t>
      </w:r>
      <w:r w:rsidR="005E1729" w:rsidRPr="00015A51">
        <w:rPr>
          <w:rFonts w:ascii="Times New Roman" w:hAnsi="Times New Roman" w:cs="Times New Roman"/>
          <w:sz w:val="24"/>
          <w:szCs w:val="24"/>
        </w:rPr>
        <w:t xml:space="preserve"> The same set of variables was calculated for MT.</w:t>
      </w:r>
    </w:p>
    <w:p w14:paraId="210014AC" w14:textId="77777777" w:rsidR="00457094" w:rsidRPr="00015A51" w:rsidRDefault="00457094" w:rsidP="00F545EB">
      <w:pPr>
        <w:spacing w:after="0" w:line="240" w:lineRule="auto"/>
        <w:ind w:firstLine="720"/>
        <w:jc w:val="both"/>
        <w:rPr>
          <w:rFonts w:ascii="Times New Roman" w:hAnsi="Times New Roman" w:cs="Times New Roman"/>
          <w:sz w:val="24"/>
          <w:szCs w:val="24"/>
        </w:rPr>
      </w:pPr>
    </w:p>
    <w:p w14:paraId="35A7A4E8" w14:textId="1D0E216E" w:rsidR="00F545EB" w:rsidRPr="00015A51" w:rsidRDefault="00474626" w:rsidP="00D57791">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One confounding factor underl</w:t>
      </w:r>
      <w:r w:rsidR="00155A46" w:rsidRPr="00015A51">
        <w:rPr>
          <w:rFonts w:ascii="Times New Roman" w:hAnsi="Times New Roman" w:cs="Times New Roman"/>
          <w:sz w:val="24"/>
          <w:szCs w:val="24"/>
        </w:rPr>
        <w:t>ying the offline RT improvement</w:t>
      </w:r>
      <w:r w:rsidRPr="00015A51">
        <w:rPr>
          <w:rFonts w:ascii="Times New Roman" w:hAnsi="Times New Roman" w:cs="Times New Roman"/>
          <w:sz w:val="24"/>
          <w:szCs w:val="24"/>
        </w:rPr>
        <w:t xml:space="preserve"> is the emergence of fatigue </w:t>
      </w:r>
      <w:r w:rsidRPr="00015A51">
        <w:rPr>
          <w:rFonts w:ascii="Times New Roman" w:hAnsi="Times New Roman" w:cs="Times New Roman"/>
          <w:sz w:val="24"/>
          <w:szCs w:val="24"/>
        </w:rPr>
        <w:fldChar w:fldCharType="begin"/>
      </w:r>
      <w:r w:rsidRPr="00015A51">
        <w:rPr>
          <w:rFonts w:ascii="Times New Roman" w:hAnsi="Times New Roman" w:cs="Times New Roman"/>
          <w:sz w:val="24"/>
          <w:szCs w:val="24"/>
        </w:rPr>
        <w:instrText xml:space="preserve"> ADDIN EN.CITE &lt;EndNote&gt;&lt;Cite&gt;&lt;Author&gt;Rieth&lt;/Author&gt;&lt;Year&gt;2010&lt;/Year&gt;&lt;RecNum&gt;2826&lt;/RecNum&gt;&lt;DisplayText&gt;(Rieth, Cai, McDevitt, &amp;amp; Mednick, 2010)&lt;/DisplayText&gt;&lt;record&gt;&lt;rec-number&gt;2826&lt;/rec-number&gt;&lt;foreign-keys&gt;&lt;key app="EN" db-id="2ee2r9ed7vdet0efwdqp9pffewatwpwx2asd"&gt;2826&lt;/key&gt;&lt;/foreign-keys&gt;&lt;ref-type name="Journal Article"&gt;17&lt;/ref-type&gt;&lt;contributors&gt;&lt;authors&gt;&lt;author&gt;Rieth, C. A.&lt;/author&gt;&lt;author&gt;Cai, D. J.&lt;/author&gt;&lt;author&gt;McDevitt, E. A.&lt;/author&gt;&lt;author&gt;Mednick, S. C.&lt;/author&gt;&lt;/authors&gt;&lt;/contributors&gt;&lt;auth-address&gt;Univ Calif San Diego, Dept Psychol, La Jolla, CA 92093 USA&amp;#xD;Univ Calif San Diego, Dept Psychiat, La Jolla, CA 92093 USA&amp;#xD;Vet Affairs San Diego Healthcare Syst, Res Serv, San Diego, CA USA&lt;/auth-address&gt;&lt;titles&gt;&lt;title&gt;The role of sleep and practice in implicit and explicit motor learning&lt;/title&gt;&lt;secondary-title&gt;Behavioural Brain Research&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470-474&lt;/pages&gt;&lt;volume&gt;214&lt;/volume&gt;&lt;number&gt;2&lt;/number&gt;&lt;keywords&gt;&lt;keyword&gt;sleep&lt;/keyword&gt;&lt;keyword&gt;napping&lt;/keyword&gt;&lt;keyword&gt;fatigue&lt;/keyword&gt;&lt;keyword&gt;consolidation&lt;/keyword&gt;&lt;keyword&gt;motor memory&lt;/keyword&gt;&lt;keyword&gt;pursuit motor learning&lt;/keyword&gt;&lt;keyword&gt;perceptual deterioration&lt;/keyword&gt;&lt;keyword&gt;memory consolidation&lt;/keyword&gt;&lt;keyword&gt;hippocampus&lt;/keyword&gt;&lt;keyword&gt;time&lt;/keyword&gt;&lt;keyword&gt;replay&lt;/keyword&gt;&lt;keyword&gt;skill&lt;/keyword&gt;&lt;keyword&gt;task&lt;/keyword&gt;&lt;keyword&gt;naps&lt;/keyword&gt;&lt;keyword&gt;rem&lt;/keyword&gt;&lt;/keywords&gt;&lt;dates&gt;&lt;year&gt;2010&lt;/year&gt;&lt;pub-dates&gt;&lt;date&gt;Dec 10&lt;/date&gt;&lt;/pub-dates&gt;&lt;/dates&gt;&lt;isbn&gt;0166-4328&lt;/isbn&gt;&lt;accession-num&gt;ISI:000281318700042&lt;/accession-num&gt;&lt;urls&gt;&lt;related-urls&gt;&lt;url&gt;&amp;lt;Go to ISI&amp;gt;://000281318700042&lt;/url&gt;&lt;/related-urls&gt;&lt;/urls&gt;&lt;electronic-resource-num&gt;10.1016/j.bbr.2010.05.052&lt;/electronic-resource-num&gt;&lt;language&gt;English&lt;/language&gt;&lt;/record&gt;&lt;/Cite&gt;&lt;/EndNote&gt;</w:instrText>
      </w:r>
      <w:r w:rsidRPr="00015A51">
        <w:rPr>
          <w:rFonts w:ascii="Times New Roman" w:hAnsi="Times New Roman" w:cs="Times New Roman"/>
          <w:sz w:val="24"/>
          <w:szCs w:val="24"/>
        </w:rPr>
        <w:fldChar w:fldCharType="separate"/>
      </w:r>
      <w:r w:rsidRPr="00015A51">
        <w:rPr>
          <w:rFonts w:ascii="Times New Roman" w:hAnsi="Times New Roman" w:cs="Times New Roman"/>
          <w:sz w:val="24"/>
          <w:szCs w:val="24"/>
        </w:rPr>
        <w:t>(</w:t>
      </w:r>
      <w:hyperlink w:anchor="_ENREF_28" w:tooltip="Rieth, 2010 #2826" w:history="1">
        <w:r w:rsidR="00D05F9F" w:rsidRPr="00015A51">
          <w:rPr>
            <w:rFonts w:ascii="Times New Roman" w:hAnsi="Times New Roman" w:cs="Times New Roman"/>
            <w:sz w:val="24"/>
            <w:szCs w:val="24"/>
          </w:rPr>
          <w:t>Rieth, Cai, McDevitt, &amp; Mednick, 2010</w:t>
        </w:r>
      </w:hyperlink>
      <w:r w:rsidRPr="00015A51">
        <w:rPr>
          <w:rFonts w:ascii="Times New Roman" w:hAnsi="Times New Roman" w:cs="Times New Roman"/>
          <w:sz w:val="24"/>
          <w:szCs w:val="24"/>
        </w:rPr>
        <w:t>)</w:t>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t xml:space="preserve">. </w:t>
      </w:r>
      <w:r w:rsidR="005E1729" w:rsidRPr="00015A51">
        <w:rPr>
          <w:rFonts w:ascii="Times New Roman" w:hAnsi="Times New Roman" w:cs="Times New Roman"/>
          <w:sz w:val="24"/>
          <w:szCs w:val="24"/>
        </w:rPr>
        <w:t>F</w:t>
      </w:r>
      <w:r w:rsidRPr="00015A51">
        <w:rPr>
          <w:rFonts w:ascii="Times New Roman" w:hAnsi="Times New Roman" w:cs="Times New Roman"/>
          <w:sz w:val="24"/>
          <w:szCs w:val="24"/>
        </w:rPr>
        <w:t xml:space="preserve">atigue may </w:t>
      </w:r>
      <w:r w:rsidR="008F2E80" w:rsidRPr="00015A51">
        <w:rPr>
          <w:rFonts w:ascii="Times New Roman" w:hAnsi="Times New Roman" w:cs="Times New Roman"/>
          <w:sz w:val="24"/>
          <w:szCs w:val="24"/>
        </w:rPr>
        <w:t xml:space="preserve">accumulate with practice and </w:t>
      </w:r>
      <w:r w:rsidRPr="00015A51">
        <w:rPr>
          <w:rFonts w:ascii="Times New Roman" w:hAnsi="Times New Roman" w:cs="Times New Roman"/>
          <w:sz w:val="24"/>
          <w:szCs w:val="24"/>
        </w:rPr>
        <w:t>deteriorate performance before a rest</w:t>
      </w:r>
      <w:r w:rsidR="008F2E80" w:rsidRPr="00015A51">
        <w:rPr>
          <w:rFonts w:ascii="Times New Roman" w:hAnsi="Times New Roman" w:cs="Times New Roman"/>
          <w:sz w:val="24"/>
          <w:szCs w:val="24"/>
        </w:rPr>
        <w:t xml:space="preserve">. The fatigue effect dissipates following </w:t>
      </w:r>
      <w:r w:rsidR="00BF5A4A" w:rsidRPr="00015A51">
        <w:rPr>
          <w:rFonts w:ascii="Times New Roman" w:hAnsi="Times New Roman" w:cs="Times New Roman"/>
          <w:sz w:val="24"/>
          <w:szCs w:val="24"/>
        </w:rPr>
        <w:t>the</w:t>
      </w:r>
      <w:r w:rsidR="008F2E80" w:rsidRPr="00015A51">
        <w:rPr>
          <w:rFonts w:ascii="Times New Roman" w:hAnsi="Times New Roman" w:cs="Times New Roman"/>
          <w:sz w:val="24"/>
          <w:szCs w:val="24"/>
        </w:rPr>
        <w:t xml:space="preserve"> rest, leading to</w:t>
      </w:r>
      <w:r w:rsidRPr="00015A51">
        <w:rPr>
          <w:rFonts w:ascii="Times New Roman" w:hAnsi="Times New Roman" w:cs="Times New Roman"/>
          <w:sz w:val="24"/>
          <w:szCs w:val="24"/>
        </w:rPr>
        <w:t xml:space="preserve"> an artificial offline improvement. </w:t>
      </w:r>
      <w:r w:rsidR="002F4DE5" w:rsidRPr="00015A51">
        <w:rPr>
          <w:rFonts w:ascii="Times New Roman" w:hAnsi="Times New Roman" w:cs="Times New Roman"/>
          <w:sz w:val="24"/>
          <w:szCs w:val="24"/>
        </w:rPr>
        <w:t xml:space="preserve">To correct for any fatigue effects, we calculated corrected offline processes in which RTs that exhibited an online increase in the previous block were subtracted from the following offline RT </w:t>
      </w:r>
      <w:r w:rsidR="008A392B" w:rsidRPr="00015A51">
        <w:rPr>
          <w:rFonts w:ascii="Times New Roman" w:hAnsi="Times New Roman" w:cs="Times New Roman"/>
          <w:sz w:val="24"/>
          <w:szCs w:val="24"/>
        </w:rPr>
        <w:t>change</w:t>
      </w:r>
      <w:r w:rsidR="002F4DE5" w:rsidRPr="00015A51">
        <w:rPr>
          <w:rFonts w:ascii="Times New Roman" w:hAnsi="Times New Roman" w:cs="Times New Roman"/>
          <w:sz w:val="24"/>
          <w:szCs w:val="24"/>
        </w:rPr>
        <w:t xml:space="preserve">. In other words, it was the difference in the first RMRT between two consecutive blocks. </w:t>
      </w:r>
      <w:r w:rsidR="00962249" w:rsidRPr="00015A51">
        <w:rPr>
          <w:rFonts w:ascii="Times New Roman" w:hAnsi="Times New Roman" w:cs="Times New Roman"/>
          <w:sz w:val="24"/>
          <w:szCs w:val="24"/>
        </w:rPr>
        <w:t xml:space="preserve">Thus, the correct offline change in RT represented how much RT improved with respect to its level before </w:t>
      </w:r>
      <w:r w:rsidR="008A392B" w:rsidRPr="00015A51">
        <w:rPr>
          <w:rFonts w:ascii="Times New Roman" w:hAnsi="Times New Roman" w:cs="Times New Roman"/>
          <w:sz w:val="24"/>
          <w:szCs w:val="24"/>
        </w:rPr>
        <w:t xml:space="preserve">possible </w:t>
      </w:r>
      <w:r w:rsidR="00962249" w:rsidRPr="00015A51">
        <w:rPr>
          <w:rFonts w:ascii="Times New Roman" w:hAnsi="Times New Roman" w:cs="Times New Roman"/>
          <w:sz w:val="24"/>
          <w:szCs w:val="24"/>
        </w:rPr>
        <w:t>fatigue</w:t>
      </w:r>
      <w:r w:rsidR="008A392B" w:rsidRPr="00015A51">
        <w:rPr>
          <w:rFonts w:ascii="Times New Roman" w:hAnsi="Times New Roman" w:cs="Times New Roman"/>
          <w:sz w:val="24"/>
          <w:szCs w:val="24"/>
        </w:rPr>
        <w:t xml:space="preserve"> (i.e., if RT increase online)</w:t>
      </w:r>
      <w:r w:rsidR="00962249" w:rsidRPr="00015A51">
        <w:rPr>
          <w:rFonts w:ascii="Times New Roman" w:hAnsi="Times New Roman" w:cs="Times New Roman"/>
          <w:sz w:val="24"/>
          <w:szCs w:val="24"/>
        </w:rPr>
        <w:t xml:space="preserve"> </w:t>
      </w:r>
      <w:r w:rsidR="00BF5A4A" w:rsidRPr="00015A51">
        <w:rPr>
          <w:rFonts w:ascii="Times New Roman" w:hAnsi="Times New Roman" w:cs="Times New Roman"/>
          <w:sz w:val="24"/>
          <w:szCs w:val="24"/>
        </w:rPr>
        <w:t>took</w:t>
      </w:r>
      <w:r w:rsidR="00155A46" w:rsidRPr="00015A51">
        <w:rPr>
          <w:rFonts w:ascii="Times New Roman" w:hAnsi="Times New Roman" w:cs="Times New Roman"/>
          <w:sz w:val="24"/>
          <w:szCs w:val="24"/>
        </w:rPr>
        <w:t xml:space="preserve"> place in the previous block.</w:t>
      </w:r>
      <w:r w:rsidR="00962249" w:rsidRPr="00015A51">
        <w:rPr>
          <w:rFonts w:ascii="Times New Roman" w:hAnsi="Times New Roman" w:cs="Times New Roman"/>
          <w:sz w:val="24"/>
          <w:szCs w:val="24"/>
        </w:rPr>
        <w:t xml:space="preserve"> </w:t>
      </w:r>
      <w:r w:rsidRPr="00015A51">
        <w:rPr>
          <w:rFonts w:ascii="Times New Roman" w:hAnsi="Times New Roman" w:cs="Times New Roman"/>
          <w:sz w:val="24"/>
          <w:szCs w:val="24"/>
        </w:rPr>
        <w:t xml:space="preserve">To further examine the likelihood of a fatigue effect, we followed the method in a previous study that computed the mean RT for the first 50 trials (i.e., the first half) and second 50 trials (i.e., the second half) in each block to examine whether learning was inferior in the second 50 trials </w:t>
      </w:r>
      <w:r w:rsidRPr="00015A51">
        <w:rPr>
          <w:rFonts w:ascii="Times New Roman" w:hAnsi="Times New Roman" w:cs="Times New Roman"/>
          <w:sz w:val="24"/>
          <w:szCs w:val="24"/>
        </w:rPr>
        <w:fldChar w:fldCharType="begin">
          <w:fldData xml:space="preserve">PEVuZE5vdGU+PENpdGU+PEF1dGhvcj5OZW1ldGg8L0F1dGhvcj48WWVhcj4yMDEzPC9ZZWFyPjxS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</w:fldData>
        </w:fldChar>
      </w:r>
      <w:r w:rsidRPr="00015A51">
        <w:rPr>
          <w:rFonts w:ascii="Times New Roman" w:hAnsi="Times New Roman" w:cs="Times New Roman"/>
          <w:sz w:val="24"/>
          <w:szCs w:val="24"/>
        </w:rPr>
        <w:instrText xml:space="preserve"> ADDIN EN.CITE </w:instrText>
      </w:r>
      <w:r w:rsidRPr="00015A51">
        <w:rPr>
          <w:rFonts w:ascii="Times New Roman" w:hAnsi="Times New Roman" w:cs="Times New Roman"/>
          <w:sz w:val="24"/>
          <w:szCs w:val="24"/>
        </w:rPr>
        <w:fldChar w:fldCharType="begin">
          <w:fldData xml:space="preserve">PEVuZE5vdGU+PENpdGU+PEF1dGhvcj5OZW1ldGg8L0F1dGhvcj48WWVhcj4yMDEzPC9ZZWFyPjxS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</w:fldData>
        </w:fldChar>
      </w:r>
      <w:r w:rsidRPr="00015A51">
        <w:rPr>
          <w:rFonts w:ascii="Times New Roman" w:hAnsi="Times New Roman" w:cs="Times New Roman"/>
          <w:sz w:val="24"/>
          <w:szCs w:val="24"/>
        </w:rPr>
        <w:instrText xml:space="preserve"> ADDIN EN.CITE.DATA </w:instrText>
      </w:r>
      <w:r w:rsidRPr="00015A51">
        <w:rPr>
          <w:rFonts w:ascii="Times New Roman" w:hAnsi="Times New Roman" w:cs="Times New Roman"/>
          <w:sz w:val="24"/>
          <w:szCs w:val="24"/>
        </w:rPr>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r>
      <w:r w:rsidRPr="00015A51">
        <w:rPr>
          <w:rFonts w:ascii="Times New Roman" w:hAnsi="Times New Roman" w:cs="Times New Roman"/>
          <w:sz w:val="24"/>
          <w:szCs w:val="24"/>
        </w:rPr>
        <w:fldChar w:fldCharType="separate"/>
      </w:r>
      <w:r w:rsidRPr="00015A51">
        <w:rPr>
          <w:rFonts w:ascii="Times New Roman" w:hAnsi="Times New Roman" w:cs="Times New Roman"/>
          <w:noProof/>
          <w:sz w:val="24"/>
          <w:szCs w:val="24"/>
        </w:rPr>
        <w:t>(</w:t>
      </w:r>
      <w:hyperlink w:anchor="_ENREF_24" w:tooltip="Nemeth, 2013 #2737" w:history="1">
        <w:r w:rsidR="00D05F9F" w:rsidRPr="00015A51">
          <w:rPr>
            <w:rFonts w:ascii="Times New Roman" w:hAnsi="Times New Roman" w:cs="Times New Roman"/>
            <w:noProof/>
            <w:sz w:val="24"/>
            <w:szCs w:val="24"/>
          </w:rPr>
          <w:t>Nemeth et al., 2013</w:t>
        </w:r>
      </w:hyperlink>
      <w:r w:rsidRPr="00015A51">
        <w:rPr>
          <w:rFonts w:ascii="Times New Roman" w:hAnsi="Times New Roman" w:cs="Times New Roman"/>
          <w:noProof/>
          <w:sz w:val="24"/>
          <w:szCs w:val="24"/>
        </w:rPr>
        <w:t>)</w:t>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t>.</w:t>
      </w:r>
    </w:p>
    <w:p w14:paraId="267EA69D" w14:textId="77777777" w:rsidR="002B535D" w:rsidRPr="00015A51" w:rsidRDefault="002B535D" w:rsidP="00D57791">
      <w:pPr>
        <w:spacing w:after="0" w:line="240" w:lineRule="auto"/>
        <w:ind w:firstLine="720"/>
        <w:jc w:val="both"/>
        <w:rPr>
          <w:rFonts w:ascii="Times New Roman" w:hAnsi="Times New Roman" w:cs="Times New Roman"/>
          <w:sz w:val="24"/>
          <w:szCs w:val="24"/>
        </w:rPr>
      </w:pPr>
    </w:p>
    <w:p w14:paraId="0AE93EF7" w14:textId="16FA1BC1" w:rsidR="00D913FA" w:rsidRPr="00015A51" w:rsidRDefault="00D913FA" w:rsidP="00F545EB">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lastRenderedPageBreak/>
        <w:t xml:space="preserve">To determine the amount of declarative knowledge of sequence A, </w:t>
      </w:r>
      <w:r w:rsidR="00950726" w:rsidRPr="00015A51">
        <w:rPr>
          <w:rFonts w:ascii="Times New Roman" w:hAnsi="Times New Roman" w:cs="Times New Roman"/>
          <w:sz w:val="24"/>
          <w:szCs w:val="24"/>
        </w:rPr>
        <w:t xml:space="preserve">we counted the number of participants who chose the correct sequence in the recognition task I. </w:t>
      </w:r>
      <w:r w:rsidR="005665DF" w:rsidRPr="00015A51">
        <w:rPr>
          <w:rFonts w:ascii="Times New Roman" w:hAnsi="Times New Roman" w:cs="Times New Roman"/>
          <w:sz w:val="24"/>
          <w:szCs w:val="24"/>
        </w:rPr>
        <w:t xml:space="preserve">To compute the recognition score in the recognition task II, we count how many times (normalized by 4) </w:t>
      </w:r>
      <w:r w:rsidRPr="00015A51">
        <w:rPr>
          <w:rFonts w:ascii="Times New Roman" w:hAnsi="Times New Roman" w:cs="Times New Roman"/>
          <w:sz w:val="24"/>
          <w:szCs w:val="24"/>
        </w:rPr>
        <w:t>that participants chose the sequence segment</w:t>
      </w:r>
      <w:r w:rsidR="00950726" w:rsidRPr="00015A51">
        <w:rPr>
          <w:rFonts w:ascii="Times New Roman" w:hAnsi="Times New Roman" w:cs="Times New Roman"/>
          <w:sz w:val="24"/>
          <w:szCs w:val="24"/>
        </w:rPr>
        <w:t>s</w:t>
      </w:r>
      <w:r w:rsidR="005665DF" w:rsidRPr="00015A51">
        <w:rPr>
          <w:rFonts w:ascii="Times New Roman" w:hAnsi="Times New Roman" w:cs="Times New Roman"/>
          <w:sz w:val="24"/>
          <w:szCs w:val="24"/>
        </w:rPr>
        <w:t xml:space="preserve"> that belong to sequence A</w:t>
      </w:r>
      <w:r w:rsidRPr="00015A51">
        <w:rPr>
          <w:rFonts w:ascii="Times New Roman" w:hAnsi="Times New Roman" w:cs="Times New Roman"/>
          <w:sz w:val="24"/>
          <w:szCs w:val="24"/>
        </w:rPr>
        <w:t>. To calculate the recall score, we counted the number of correct 2-, 3-, and 4-element chunks in the sequence participants wrote down. These number</w:t>
      </w:r>
      <w:r w:rsidR="00B74A61" w:rsidRPr="00015A51">
        <w:rPr>
          <w:rFonts w:ascii="Times New Roman" w:hAnsi="Times New Roman" w:cs="Times New Roman"/>
          <w:sz w:val="24"/>
          <w:szCs w:val="24"/>
        </w:rPr>
        <w:t>s were normalized by the total correct 2-, 3-, and 4-element chunks in sequence A.</w:t>
      </w:r>
      <w:r w:rsidR="005665DF" w:rsidRPr="00015A51">
        <w:rPr>
          <w:rFonts w:ascii="Times New Roman" w:hAnsi="Times New Roman" w:cs="Times New Roman"/>
          <w:sz w:val="24"/>
          <w:szCs w:val="24"/>
        </w:rPr>
        <w:t xml:space="preserve"> The recognition score in the recognition task II and recall score were computed for each individual.</w:t>
      </w:r>
    </w:p>
    <w:p w14:paraId="1F88E339" w14:textId="77777777" w:rsidR="00F545EB" w:rsidRPr="00015A51" w:rsidRDefault="00F545EB" w:rsidP="00F545EB">
      <w:pPr>
        <w:spacing w:after="0" w:line="240" w:lineRule="auto"/>
        <w:ind w:firstLine="720"/>
        <w:jc w:val="both"/>
        <w:rPr>
          <w:rFonts w:ascii="Times New Roman" w:hAnsi="Times New Roman" w:cs="Times New Roman"/>
          <w:sz w:val="24"/>
          <w:szCs w:val="24"/>
        </w:rPr>
      </w:pPr>
    </w:p>
    <w:p w14:paraId="51B54484" w14:textId="310F045B" w:rsidR="00750374" w:rsidRPr="00015A51" w:rsidRDefault="00FA6BDE" w:rsidP="008D66A4">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 xml:space="preserve">Statistical </w:t>
      </w:r>
      <w:r w:rsidR="00EE3219" w:rsidRPr="00015A51">
        <w:rPr>
          <w:rFonts w:ascii="Times New Roman" w:hAnsi="Times New Roman" w:cs="Times New Roman"/>
          <w:b/>
          <w:i/>
          <w:sz w:val="24"/>
          <w:szCs w:val="24"/>
        </w:rPr>
        <w:t>analysis</w:t>
      </w:r>
    </w:p>
    <w:p w14:paraId="376EBF24" w14:textId="3D1D9B6B" w:rsidR="00750374" w:rsidRPr="00015A51" w:rsidRDefault="00750374" w:rsidP="00091F59">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We employed a </w:t>
      </w:r>
      <w:r w:rsidR="00091F59" w:rsidRPr="00015A51">
        <w:rPr>
          <w:rFonts w:ascii="Times New Roman" w:hAnsi="Times New Roman" w:cs="Times New Roman"/>
          <w:sz w:val="24"/>
          <w:szCs w:val="24"/>
        </w:rPr>
        <w:t>mixed-effect</w:t>
      </w:r>
      <w:r w:rsidR="00501E0E" w:rsidRPr="00015A51">
        <w:rPr>
          <w:rFonts w:ascii="Times New Roman" w:hAnsi="Times New Roman" w:cs="Times New Roman"/>
          <w:sz w:val="24"/>
          <w:szCs w:val="24"/>
        </w:rPr>
        <w:t xml:space="preserve"> </w:t>
      </w:r>
      <w:r w:rsidRPr="00015A51">
        <w:rPr>
          <w:rFonts w:ascii="Times New Roman" w:hAnsi="Times New Roman" w:cs="Times New Roman"/>
          <w:sz w:val="24"/>
          <w:szCs w:val="24"/>
        </w:rPr>
        <w:t xml:space="preserve">ANOVA to examine the effects of learning block and age on </w:t>
      </w:r>
      <w:r w:rsidR="00D57791" w:rsidRPr="00015A51">
        <w:rPr>
          <w:rFonts w:ascii="Times New Roman" w:hAnsi="Times New Roman" w:cs="Times New Roman"/>
          <w:sz w:val="24"/>
          <w:szCs w:val="24"/>
        </w:rPr>
        <w:t>BM</w:t>
      </w:r>
      <w:r w:rsidRPr="00015A51">
        <w:rPr>
          <w:rFonts w:ascii="Times New Roman" w:hAnsi="Times New Roman" w:cs="Times New Roman"/>
          <w:sz w:val="24"/>
          <w:szCs w:val="24"/>
        </w:rPr>
        <w:t>RT</w:t>
      </w:r>
      <w:r w:rsidR="00D57791" w:rsidRPr="00015A51">
        <w:rPr>
          <w:rFonts w:ascii="Times New Roman" w:hAnsi="Times New Roman" w:cs="Times New Roman"/>
          <w:sz w:val="24"/>
          <w:szCs w:val="24"/>
        </w:rPr>
        <w:t>/MT</w:t>
      </w:r>
      <w:r w:rsidRPr="00015A51">
        <w:rPr>
          <w:rFonts w:ascii="Times New Roman" w:hAnsi="Times New Roman" w:cs="Times New Roman"/>
          <w:sz w:val="24"/>
          <w:szCs w:val="24"/>
        </w:rPr>
        <w:t xml:space="preserve">. </w:t>
      </w:r>
      <w:r w:rsidR="00732A6A" w:rsidRPr="00015A51">
        <w:rPr>
          <w:rFonts w:ascii="Times New Roman" w:hAnsi="Times New Roman" w:cs="Times New Roman"/>
          <w:sz w:val="24"/>
          <w:szCs w:val="24"/>
        </w:rPr>
        <w:t xml:space="preserve">To compare the amount of RT/MT improvements driven by the online and offline processes and their age-related differences, mixed-effect ANOVAs were used. </w:t>
      </w:r>
      <w:r w:rsidR="009E12FA" w:rsidRPr="00015A51">
        <w:rPr>
          <w:rFonts w:ascii="Times New Roman" w:hAnsi="Times New Roman" w:cs="Times New Roman"/>
          <w:sz w:val="24"/>
          <w:szCs w:val="24"/>
        </w:rPr>
        <w:t xml:space="preserve">A two-way mixed-effect ANOVA was employed to examine the effects of age and phase of block (i.e., the first and last 50 trials) on sequence learning measured by the first and last 50 trials between blocks 4 and 5. For all mixed-effect ANOVAs, the co-variance matrix was determined by the </w:t>
      </w:r>
      <w:proofErr w:type="spellStart"/>
      <w:r w:rsidR="009E12FA" w:rsidRPr="00015A51">
        <w:rPr>
          <w:rFonts w:ascii="Times New Roman" w:hAnsi="Times New Roman" w:cs="Times New Roman"/>
          <w:sz w:val="24"/>
          <w:szCs w:val="24"/>
        </w:rPr>
        <w:t>Akaike’s</w:t>
      </w:r>
      <w:proofErr w:type="spellEnd"/>
      <w:r w:rsidR="009E12FA" w:rsidRPr="00015A51">
        <w:rPr>
          <w:rFonts w:ascii="Times New Roman" w:hAnsi="Times New Roman" w:cs="Times New Roman"/>
          <w:sz w:val="24"/>
          <w:szCs w:val="24"/>
        </w:rPr>
        <w:t xml:space="preserve"> Information Criterion (AIC). </w:t>
      </w:r>
      <w:r w:rsidR="00B74A61" w:rsidRPr="00015A51">
        <w:rPr>
          <w:rFonts w:ascii="Times New Roman" w:hAnsi="Times New Roman" w:cs="Times New Roman"/>
          <w:sz w:val="24"/>
          <w:szCs w:val="24"/>
        </w:rPr>
        <w:t>Non-parametric ANOVA</w:t>
      </w:r>
      <w:r w:rsidR="00591FD3" w:rsidRPr="00015A51">
        <w:rPr>
          <w:rFonts w:ascii="Times New Roman" w:hAnsi="Times New Roman" w:cs="Times New Roman"/>
          <w:sz w:val="24"/>
          <w:szCs w:val="24"/>
        </w:rPr>
        <w:t>s</w:t>
      </w:r>
      <w:r w:rsidR="00B74A61" w:rsidRPr="00015A51">
        <w:rPr>
          <w:rFonts w:ascii="Times New Roman" w:hAnsi="Times New Roman" w:cs="Times New Roman"/>
          <w:sz w:val="24"/>
          <w:szCs w:val="24"/>
        </w:rPr>
        <w:t xml:space="preserve"> (i.e., </w:t>
      </w:r>
      <w:proofErr w:type="spellStart"/>
      <w:r w:rsidR="00B74A61" w:rsidRPr="00015A51">
        <w:rPr>
          <w:rFonts w:ascii="Times New Roman" w:hAnsi="Times New Roman" w:cs="Times New Roman"/>
          <w:sz w:val="24"/>
          <w:szCs w:val="24"/>
        </w:rPr>
        <w:t>Kruskal</w:t>
      </w:r>
      <w:proofErr w:type="spellEnd"/>
      <w:r w:rsidR="00B74A61" w:rsidRPr="00015A51">
        <w:rPr>
          <w:rFonts w:ascii="Times New Roman" w:hAnsi="Times New Roman" w:cs="Times New Roman"/>
          <w:sz w:val="24"/>
          <w:szCs w:val="24"/>
        </w:rPr>
        <w:t xml:space="preserve">-Wallis test) </w:t>
      </w:r>
      <w:r w:rsidR="00591FD3" w:rsidRPr="00015A51">
        <w:rPr>
          <w:rFonts w:ascii="Times New Roman" w:hAnsi="Times New Roman" w:cs="Times New Roman"/>
          <w:sz w:val="24"/>
          <w:szCs w:val="24"/>
        </w:rPr>
        <w:t>were</w:t>
      </w:r>
      <w:r w:rsidR="00B74A61" w:rsidRPr="00015A51">
        <w:rPr>
          <w:rFonts w:ascii="Times New Roman" w:hAnsi="Times New Roman" w:cs="Times New Roman"/>
          <w:sz w:val="24"/>
          <w:szCs w:val="24"/>
        </w:rPr>
        <w:t xml:space="preserve"> used to examine the age effect on recognition and recall scores.</w:t>
      </w:r>
      <w:r w:rsidR="00D57791" w:rsidRPr="00015A51">
        <w:rPr>
          <w:rFonts w:ascii="Times New Roman" w:hAnsi="Times New Roman" w:cs="Times New Roman"/>
          <w:sz w:val="24"/>
          <w:szCs w:val="24"/>
        </w:rPr>
        <w:t xml:space="preserve"> </w:t>
      </w:r>
      <w:r w:rsidR="009E12FA" w:rsidRPr="00015A51">
        <w:rPr>
          <w:rFonts w:ascii="Times New Roman" w:hAnsi="Times New Roman" w:cs="Times New Roman"/>
          <w:sz w:val="24"/>
          <w:szCs w:val="24"/>
        </w:rPr>
        <w:t xml:space="preserve">For all ANOVA tests, </w:t>
      </w:r>
      <w:r w:rsidR="009E12FA" w:rsidRPr="00015A51">
        <w:rPr>
          <w:rFonts w:ascii="Times New Roman" w:hAnsi="Times New Roman" w:cs="Times New Roman"/>
          <w:i/>
          <w:sz w:val="24"/>
          <w:szCs w:val="24"/>
        </w:rPr>
        <w:t>post hoc</w:t>
      </w:r>
      <w:r w:rsidR="009E12FA" w:rsidRPr="00015A51">
        <w:rPr>
          <w:rFonts w:ascii="Times New Roman" w:hAnsi="Times New Roman" w:cs="Times New Roman"/>
          <w:sz w:val="24"/>
          <w:szCs w:val="24"/>
        </w:rPr>
        <w:t xml:space="preserve"> tests employed a Tukey-Kramer correction. </w:t>
      </w:r>
      <w:r w:rsidRPr="00015A51">
        <w:rPr>
          <w:rFonts w:ascii="Times New Roman" w:hAnsi="Times New Roman" w:cs="Times New Roman"/>
          <w:sz w:val="24"/>
          <w:szCs w:val="24"/>
        </w:rPr>
        <w:t xml:space="preserve">All effects were tested at a significance level </w:t>
      </w:r>
      <w:r w:rsidR="006C3A6B" w:rsidRPr="00015A51">
        <w:rPr>
          <w:rFonts w:ascii="Times New Roman" w:hAnsi="Times New Roman" w:cs="Times New Roman"/>
          <w:color w:val="000000"/>
        </w:rPr>
        <w:t>p</w:t>
      </w:r>
      <w:r w:rsidR="006C3A6B" w:rsidRPr="00015A51">
        <w:rPr>
          <w:rFonts w:ascii="Lucida Grande" w:hAnsi="Lucida Grande" w:cs="Lucida Grande"/>
          <w:color w:val="000000"/>
        </w:rPr>
        <w:t xml:space="preserve"> </w:t>
      </w:r>
      <w:r w:rsidRPr="00015A51">
        <w:rPr>
          <w:rFonts w:ascii="Times New Roman" w:hAnsi="Times New Roman" w:cs="Times New Roman"/>
          <w:sz w:val="24"/>
          <w:szCs w:val="24"/>
        </w:rPr>
        <w:t>= 0.05.</w:t>
      </w:r>
    </w:p>
    <w:p w14:paraId="2FCDD24B" w14:textId="77777777" w:rsidR="00091F59" w:rsidRPr="00015A51" w:rsidRDefault="00091F59" w:rsidP="00F545EB">
      <w:pPr>
        <w:spacing w:after="0" w:line="240" w:lineRule="auto"/>
        <w:ind w:firstLine="720"/>
        <w:jc w:val="both"/>
        <w:rPr>
          <w:rFonts w:ascii="Times New Roman" w:hAnsi="Times New Roman" w:cs="Times New Roman"/>
          <w:sz w:val="24"/>
          <w:szCs w:val="24"/>
        </w:rPr>
      </w:pPr>
    </w:p>
    <w:p w14:paraId="391C2368" w14:textId="77777777" w:rsidR="00E17E57" w:rsidRPr="00015A51" w:rsidRDefault="00E17E57" w:rsidP="00DD2798">
      <w:pPr>
        <w:spacing w:after="0" w:line="240" w:lineRule="auto"/>
        <w:jc w:val="both"/>
        <w:rPr>
          <w:rFonts w:ascii="Times New Roman" w:hAnsi="Times New Roman" w:cs="Times New Roman"/>
          <w:b/>
          <w:sz w:val="24"/>
          <w:szCs w:val="24"/>
        </w:rPr>
      </w:pPr>
      <w:r w:rsidRPr="00015A51">
        <w:rPr>
          <w:rFonts w:ascii="Times New Roman" w:hAnsi="Times New Roman" w:cs="Times New Roman"/>
          <w:b/>
          <w:sz w:val="24"/>
          <w:szCs w:val="24"/>
        </w:rPr>
        <w:t>Results</w:t>
      </w:r>
    </w:p>
    <w:p w14:paraId="241DB813" w14:textId="77777777" w:rsidR="00DD2798" w:rsidRPr="00015A51" w:rsidRDefault="00DD2798" w:rsidP="00DD2798">
      <w:pPr>
        <w:spacing w:after="0" w:line="240" w:lineRule="auto"/>
        <w:jc w:val="both"/>
        <w:rPr>
          <w:rFonts w:ascii="Times New Roman" w:hAnsi="Times New Roman" w:cs="Times New Roman"/>
          <w:b/>
          <w:sz w:val="24"/>
          <w:szCs w:val="24"/>
        </w:rPr>
      </w:pPr>
    </w:p>
    <w:p w14:paraId="0787176A" w14:textId="540BF92E" w:rsidR="00703C0A" w:rsidRPr="00015A51" w:rsidRDefault="008742B6" w:rsidP="00DD2798">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Mean RT</w:t>
      </w:r>
    </w:p>
    <w:p w14:paraId="144EACEB" w14:textId="15493BDC" w:rsidR="00474AC0" w:rsidRPr="00015A51" w:rsidRDefault="00E353C4" w:rsidP="001D6A6D">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Performance</w:t>
      </w:r>
      <w:r w:rsidR="00A144FF" w:rsidRPr="00015A51">
        <w:rPr>
          <w:rFonts w:ascii="Times New Roman" w:hAnsi="Times New Roman" w:cs="Times New Roman"/>
          <w:sz w:val="24"/>
          <w:szCs w:val="24"/>
        </w:rPr>
        <w:t xml:space="preserve"> was </w:t>
      </w:r>
      <w:r w:rsidR="00021DF1" w:rsidRPr="00015A51">
        <w:rPr>
          <w:rFonts w:ascii="Times New Roman" w:hAnsi="Times New Roman" w:cs="Times New Roman"/>
          <w:sz w:val="24"/>
          <w:szCs w:val="24"/>
        </w:rPr>
        <w:t xml:space="preserve">measured </w:t>
      </w:r>
      <w:r w:rsidR="00A144FF" w:rsidRPr="00015A51">
        <w:rPr>
          <w:rFonts w:ascii="Times New Roman" w:hAnsi="Times New Roman" w:cs="Times New Roman"/>
          <w:sz w:val="24"/>
          <w:szCs w:val="24"/>
        </w:rPr>
        <w:t xml:space="preserve">by the mean reaction time of </w:t>
      </w:r>
      <w:r w:rsidR="00C30467" w:rsidRPr="00015A51">
        <w:rPr>
          <w:rFonts w:ascii="Times New Roman" w:hAnsi="Times New Roman" w:cs="Times New Roman"/>
          <w:sz w:val="24"/>
          <w:szCs w:val="24"/>
        </w:rPr>
        <w:t xml:space="preserve">100 steps in </w:t>
      </w:r>
      <w:r w:rsidR="00A144FF" w:rsidRPr="00015A51">
        <w:rPr>
          <w:rFonts w:ascii="Times New Roman" w:hAnsi="Times New Roman" w:cs="Times New Roman"/>
          <w:sz w:val="24"/>
          <w:szCs w:val="24"/>
        </w:rPr>
        <w:t>each block</w:t>
      </w:r>
      <w:r w:rsidR="00462A48" w:rsidRPr="00015A51">
        <w:rPr>
          <w:rFonts w:ascii="Times New Roman" w:hAnsi="Times New Roman" w:cs="Times New Roman"/>
          <w:sz w:val="24"/>
          <w:szCs w:val="24"/>
        </w:rPr>
        <w:t xml:space="preserve"> (BMRT)</w:t>
      </w:r>
      <w:r w:rsidR="00A144FF" w:rsidRPr="00015A51">
        <w:rPr>
          <w:rFonts w:ascii="Times New Roman" w:hAnsi="Times New Roman" w:cs="Times New Roman"/>
          <w:sz w:val="24"/>
          <w:szCs w:val="24"/>
        </w:rPr>
        <w:t xml:space="preserve"> and the </w:t>
      </w:r>
      <w:r w:rsidR="008A3BEB" w:rsidRPr="00015A51">
        <w:rPr>
          <w:rFonts w:ascii="Times New Roman" w:hAnsi="Times New Roman" w:cs="Times New Roman"/>
          <w:sz w:val="24"/>
          <w:szCs w:val="24"/>
        </w:rPr>
        <w:t xml:space="preserve">magnitude </w:t>
      </w:r>
      <w:r w:rsidR="00A144FF" w:rsidRPr="00015A51">
        <w:rPr>
          <w:rFonts w:ascii="Times New Roman" w:hAnsi="Times New Roman" w:cs="Times New Roman"/>
          <w:sz w:val="24"/>
          <w:szCs w:val="24"/>
        </w:rPr>
        <w:t xml:space="preserve">of learning was </w:t>
      </w:r>
      <w:r w:rsidR="00691880" w:rsidRPr="00015A51">
        <w:rPr>
          <w:rFonts w:ascii="Times New Roman" w:hAnsi="Times New Roman" w:cs="Times New Roman"/>
          <w:sz w:val="24"/>
          <w:szCs w:val="24"/>
        </w:rPr>
        <w:t>marked</w:t>
      </w:r>
      <w:r w:rsidR="00A144FF" w:rsidRPr="00015A51">
        <w:rPr>
          <w:rFonts w:ascii="Times New Roman" w:hAnsi="Times New Roman" w:cs="Times New Roman"/>
          <w:sz w:val="24"/>
          <w:szCs w:val="24"/>
        </w:rPr>
        <w:t xml:space="preserve"> by the </w:t>
      </w:r>
      <w:r w:rsidR="00462A48" w:rsidRPr="00015A51">
        <w:rPr>
          <w:rFonts w:ascii="Times New Roman" w:hAnsi="Times New Roman" w:cs="Times New Roman"/>
          <w:sz w:val="24"/>
          <w:szCs w:val="24"/>
        </w:rPr>
        <w:t>BMRT</w:t>
      </w:r>
      <w:r w:rsidR="00A144FF" w:rsidRPr="00015A51">
        <w:rPr>
          <w:rFonts w:ascii="Times New Roman" w:hAnsi="Times New Roman" w:cs="Times New Roman"/>
          <w:sz w:val="24"/>
          <w:szCs w:val="24"/>
        </w:rPr>
        <w:t xml:space="preserve"> difference</w:t>
      </w:r>
      <w:r w:rsidR="00462A48" w:rsidRPr="00015A51">
        <w:rPr>
          <w:rFonts w:ascii="Times New Roman" w:hAnsi="Times New Roman" w:cs="Times New Roman"/>
          <w:sz w:val="24"/>
          <w:szCs w:val="24"/>
        </w:rPr>
        <w:t xml:space="preserve"> between sequence </w:t>
      </w:r>
      <w:r w:rsidR="00C30467" w:rsidRPr="00015A51">
        <w:rPr>
          <w:rFonts w:ascii="Times New Roman" w:hAnsi="Times New Roman" w:cs="Times New Roman"/>
          <w:sz w:val="24"/>
          <w:szCs w:val="24"/>
        </w:rPr>
        <w:t xml:space="preserve">A </w:t>
      </w:r>
      <w:r w:rsidR="00462A48" w:rsidRPr="00015A51">
        <w:rPr>
          <w:rFonts w:ascii="Times New Roman" w:hAnsi="Times New Roman" w:cs="Times New Roman"/>
          <w:sz w:val="24"/>
          <w:szCs w:val="24"/>
        </w:rPr>
        <w:t>in block 4 and the novel sequence</w:t>
      </w:r>
      <w:r w:rsidR="00C30467" w:rsidRPr="00015A51">
        <w:rPr>
          <w:rFonts w:ascii="Times New Roman" w:hAnsi="Times New Roman" w:cs="Times New Roman"/>
          <w:sz w:val="24"/>
          <w:szCs w:val="24"/>
        </w:rPr>
        <w:t xml:space="preserve"> B</w:t>
      </w:r>
      <w:r w:rsidR="00462A48" w:rsidRPr="00015A51">
        <w:rPr>
          <w:rFonts w:ascii="Times New Roman" w:hAnsi="Times New Roman" w:cs="Times New Roman"/>
          <w:sz w:val="24"/>
          <w:szCs w:val="24"/>
        </w:rPr>
        <w:t xml:space="preserve"> in block 5 (see Methods). </w:t>
      </w:r>
      <w:r w:rsidR="00DD2798" w:rsidRPr="00015A51">
        <w:rPr>
          <w:rFonts w:ascii="Times New Roman" w:hAnsi="Times New Roman" w:cs="Times New Roman"/>
          <w:sz w:val="24"/>
          <w:szCs w:val="24"/>
        </w:rPr>
        <w:t>We found</w:t>
      </w:r>
      <w:r w:rsidR="0001358A" w:rsidRPr="00015A51">
        <w:rPr>
          <w:rFonts w:ascii="Times New Roman" w:hAnsi="Times New Roman" w:cs="Times New Roman"/>
          <w:sz w:val="24"/>
          <w:szCs w:val="24"/>
        </w:rPr>
        <w:t xml:space="preserve"> </w:t>
      </w:r>
      <w:r w:rsidR="00462A48" w:rsidRPr="00015A51">
        <w:rPr>
          <w:rFonts w:ascii="Times New Roman" w:hAnsi="Times New Roman" w:cs="Times New Roman"/>
          <w:sz w:val="24"/>
          <w:szCs w:val="24"/>
        </w:rPr>
        <w:t xml:space="preserve">significant effects for learning blocks </w:t>
      </w:r>
      <w:r w:rsidR="0001358A" w:rsidRPr="00015A51">
        <w:rPr>
          <w:rFonts w:ascii="Times New Roman" w:hAnsi="Times New Roman" w:cs="Times New Roman"/>
          <w:sz w:val="24"/>
          <w:szCs w:val="24"/>
        </w:rPr>
        <w:t>(</w:t>
      </w:r>
      <w:r w:rsidR="00462A48" w:rsidRPr="00015A51">
        <w:rPr>
          <w:rFonts w:ascii="Times New Roman" w:hAnsi="Times New Roman" w:cs="Times New Roman"/>
          <w:sz w:val="24"/>
          <w:szCs w:val="24"/>
        </w:rPr>
        <w:t>F</w:t>
      </w:r>
      <w:r w:rsidR="00462A48" w:rsidRPr="00015A51">
        <w:rPr>
          <w:rFonts w:ascii="Times New Roman" w:hAnsi="Times New Roman" w:cs="Times New Roman"/>
          <w:sz w:val="24"/>
          <w:szCs w:val="24"/>
          <w:vertAlign w:val="subscript"/>
        </w:rPr>
        <w:t>5,</w:t>
      </w:r>
      <w:r w:rsidR="003A5E24" w:rsidRPr="00015A51">
        <w:rPr>
          <w:rFonts w:ascii="Times New Roman" w:hAnsi="Times New Roman" w:cs="Times New Roman"/>
          <w:sz w:val="24"/>
          <w:szCs w:val="24"/>
          <w:vertAlign w:val="subscript"/>
        </w:rPr>
        <w:t xml:space="preserve">29 </w:t>
      </w:r>
      <w:r w:rsidR="00462A48" w:rsidRPr="00015A51">
        <w:rPr>
          <w:rFonts w:ascii="Times New Roman" w:hAnsi="Times New Roman" w:cs="Times New Roman"/>
          <w:sz w:val="24"/>
          <w:szCs w:val="24"/>
        </w:rPr>
        <w:t>= 1</w:t>
      </w:r>
      <w:r w:rsidR="003A5E24" w:rsidRPr="00015A51">
        <w:rPr>
          <w:rFonts w:ascii="Times New Roman" w:hAnsi="Times New Roman" w:cs="Times New Roman"/>
          <w:sz w:val="24"/>
          <w:szCs w:val="24"/>
        </w:rPr>
        <w:t>6</w:t>
      </w:r>
      <w:r w:rsidR="00462A48" w:rsidRPr="00015A51">
        <w:rPr>
          <w:rFonts w:ascii="Times New Roman" w:hAnsi="Times New Roman" w:cs="Times New Roman"/>
          <w:sz w:val="24"/>
          <w:szCs w:val="24"/>
        </w:rPr>
        <w:t>.</w:t>
      </w:r>
      <w:r w:rsidR="00EF7177" w:rsidRPr="00015A51">
        <w:rPr>
          <w:rFonts w:ascii="Times New Roman" w:hAnsi="Times New Roman" w:cs="Times New Roman"/>
          <w:sz w:val="24"/>
          <w:szCs w:val="24"/>
        </w:rPr>
        <w:t>01</w:t>
      </w:r>
      <w:r w:rsidR="00462A48" w:rsidRPr="00015A51">
        <w:rPr>
          <w:rFonts w:ascii="Times New Roman" w:hAnsi="Times New Roman" w:cs="Times New Roman"/>
          <w:sz w:val="24"/>
          <w:szCs w:val="24"/>
        </w:rPr>
        <w:t>, p&lt;0.001</w:t>
      </w:r>
      <w:r w:rsidR="002E3A8A" w:rsidRPr="00015A51">
        <w:rPr>
          <w:rFonts w:ascii="Times New Roman" w:hAnsi="Times New Roman" w:cs="Times New Roman"/>
          <w:sz w:val="24"/>
          <w:szCs w:val="24"/>
        </w:rPr>
        <w:t>, η</w:t>
      </w:r>
      <w:r w:rsidR="002E3A8A" w:rsidRPr="00015A51">
        <w:rPr>
          <w:rFonts w:ascii="Times New Roman" w:hAnsi="Times New Roman" w:cs="Times New Roman"/>
          <w:sz w:val="24"/>
          <w:szCs w:val="24"/>
          <w:vertAlign w:val="superscript"/>
        </w:rPr>
        <w:t>2</w:t>
      </w:r>
      <w:r w:rsidR="002E3A8A" w:rsidRPr="00015A51">
        <w:rPr>
          <w:rFonts w:ascii="Times New Roman" w:hAnsi="Times New Roman" w:cs="Times New Roman"/>
          <w:sz w:val="24"/>
          <w:szCs w:val="24"/>
        </w:rPr>
        <w:t xml:space="preserve"> = 0.41</w:t>
      </w:r>
      <w:r w:rsidR="00462A48" w:rsidRPr="00015A51">
        <w:rPr>
          <w:rFonts w:ascii="Times New Roman" w:hAnsi="Times New Roman" w:cs="Times New Roman"/>
          <w:sz w:val="24"/>
          <w:szCs w:val="24"/>
        </w:rPr>
        <w:t>) and age (F</w:t>
      </w:r>
      <w:r w:rsidR="00462A48" w:rsidRPr="00015A51">
        <w:rPr>
          <w:rFonts w:ascii="Times New Roman" w:hAnsi="Times New Roman" w:cs="Times New Roman"/>
          <w:sz w:val="24"/>
          <w:szCs w:val="24"/>
          <w:vertAlign w:val="subscript"/>
        </w:rPr>
        <w:t>2,29</w:t>
      </w:r>
      <w:r w:rsidR="00462A48" w:rsidRPr="00015A51">
        <w:rPr>
          <w:rFonts w:ascii="Times New Roman" w:hAnsi="Times New Roman" w:cs="Times New Roman"/>
          <w:sz w:val="24"/>
          <w:szCs w:val="24"/>
        </w:rPr>
        <w:t xml:space="preserve"> = 22.</w:t>
      </w:r>
      <w:r w:rsidR="00EF7177" w:rsidRPr="00015A51">
        <w:rPr>
          <w:rFonts w:ascii="Times New Roman" w:hAnsi="Times New Roman" w:cs="Times New Roman"/>
          <w:sz w:val="24"/>
          <w:szCs w:val="24"/>
        </w:rPr>
        <w:t>18</w:t>
      </w:r>
      <w:r w:rsidR="00462A48" w:rsidRPr="00015A51">
        <w:rPr>
          <w:rFonts w:ascii="Times New Roman" w:hAnsi="Times New Roman" w:cs="Times New Roman"/>
          <w:sz w:val="24"/>
          <w:szCs w:val="24"/>
        </w:rPr>
        <w:t>, p&lt;0.001</w:t>
      </w:r>
      <w:r w:rsidR="002E3A8A" w:rsidRPr="00015A51">
        <w:rPr>
          <w:rFonts w:ascii="Times New Roman" w:hAnsi="Times New Roman" w:cs="Times New Roman"/>
          <w:sz w:val="24"/>
          <w:szCs w:val="24"/>
        </w:rPr>
        <w:t>, η</w:t>
      </w:r>
      <w:r w:rsidR="002E3A8A" w:rsidRPr="00015A51">
        <w:rPr>
          <w:rFonts w:ascii="Times New Roman" w:hAnsi="Times New Roman" w:cs="Times New Roman"/>
          <w:sz w:val="24"/>
          <w:szCs w:val="24"/>
          <w:vertAlign w:val="superscript"/>
        </w:rPr>
        <w:t>2</w:t>
      </w:r>
      <w:r w:rsidR="002E3A8A" w:rsidRPr="00015A51">
        <w:rPr>
          <w:rFonts w:ascii="Times New Roman" w:hAnsi="Times New Roman" w:cs="Times New Roman"/>
          <w:sz w:val="24"/>
          <w:szCs w:val="24"/>
        </w:rPr>
        <w:t xml:space="preserve"> = 0.03</w:t>
      </w:r>
      <w:r w:rsidR="00462A48" w:rsidRPr="00015A51">
        <w:rPr>
          <w:rFonts w:ascii="Times New Roman" w:hAnsi="Times New Roman" w:cs="Times New Roman"/>
          <w:sz w:val="24"/>
          <w:szCs w:val="24"/>
        </w:rPr>
        <w:t>) but no interaction on the BMRT (Fig</w:t>
      </w:r>
      <w:r w:rsidR="00500FA1" w:rsidRPr="00015A51">
        <w:rPr>
          <w:rFonts w:ascii="Times New Roman" w:hAnsi="Times New Roman" w:cs="Times New Roman"/>
          <w:sz w:val="24"/>
          <w:szCs w:val="24"/>
        </w:rPr>
        <w:t>ure</w:t>
      </w:r>
      <w:r w:rsidR="00462A48" w:rsidRPr="00015A51">
        <w:rPr>
          <w:rFonts w:ascii="Times New Roman" w:hAnsi="Times New Roman" w:cs="Times New Roman"/>
          <w:sz w:val="24"/>
          <w:szCs w:val="24"/>
        </w:rPr>
        <w:t xml:space="preserve"> </w:t>
      </w:r>
      <w:r w:rsidR="00592C6E" w:rsidRPr="00015A51">
        <w:rPr>
          <w:rFonts w:ascii="Times New Roman" w:hAnsi="Times New Roman" w:cs="Times New Roman"/>
          <w:sz w:val="24"/>
          <w:szCs w:val="24"/>
        </w:rPr>
        <w:t>2</w:t>
      </w:r>
      <w:r w:rsidR="00E75C09" w:rsidRPr="00015A51">
        <w:rPr>
          <w:rFonts w:ascii="Times New Roman" w:hAnsi="Times New Roman" w:cs="Times New Roman"/>
          <w:sz w:val="24"/>
          <w:szCs w:val="24"/>
        </w:rPr>
        <w:t>A</w:t>
      </w:r>
      <w:r w:rsidR="00462A48" w:rsidRPr="00015A51">
        <w:rPr>
          <w:rFonts w:ascii="Times New Roman" w:hAnsi="Times New Roman" w:cs="Times New Roman"/>
          <w:sz w:val="24"/>
          <w:szCs w:val="24"/>
        </w:rPr>
        <w:t>).</w:t>
      </w:r>
      <w:r w:rsidR="00BE527A" w:rsidRPr="00015A51">
        <w:rPr>
          <w:rFonts w:ascii="Times New Roman" w:hAnsi="Times New Roman" w:cs="Times New Roman"/>
          <w:sz w:val="24"/>
          <w:szCs w:val="24"/>
        </w:rPr>
        <w:t xml:space="preserve"> </w:t>
      </w:r>
      <w:r w:rsidR="003A5E24" w:rsidRPr="00015A51">
        <w:rPr>
          <w:rFonts w:ascii="Times New Roman" w:hAnsi="Times New Roman" w:cs="Times New Roman"/>
          <w:i/>
          <w:sz w:val="24"/>
          <w:szCs w:val="24"/>
        </w:rPr>
        <w:t>Post hoc</w:t>
      </w:r>
      <w:r w:rsidR="003A5E24" w:rsidRPr="00015A51">
        <w:rPr>
          <w:rFonts w:ascii="Times New Roman" w:hAnsi="Times New Roman" w:cs="Times New Roman"/>
          <w:sz w:val="24"/>
          <w:szCs w:val="24"/>
        </w:rPr>
        <w:t xml:space="preserve"> analyses with </w:t>
      </w:r>
      <w:r w:rsidR="003C7F4A" w:rsidRPr="00015A51">
        <w:rPr>
          <w:rFonts w:ascii="Times New Roman" w:hAnsi="Times New Roman" w:cs="Times New Roman"/>
          <w:sz w:val="24"/>
          <w:szCs w:val="24"/>
        </w:rPr>
        <w:t xml:space="preserve">a Tukey-Kramer correction found that </w:t>
      </w:r>
      <w:r w:rsidR="00B83F4D" w:rsidRPr="00015A51">
        <w:rPr>
          <w:rFonts w:ascii="Times New Roman" w:hAnsi="Times New Roman" w:cs="Times New Roman"/>
          <w:sz w:val="24"/>
          <w:szCs w:val="24"/>
        </w:rPr>
        <w:t xml:space="preserve">10-year-olds </w:t>
      </w:r>
      <w:r w:rsidR="00FD71E8" w:rsidRPr="00015A51">
        <w:rPr>
          <w:rFonts w:ascii="Times New Roman" w:hAnsi="Times New Roman" w:cs="Times New Roman"/>
          <w:sz w:val="24"/>
          <w:szCs w:val="24"/>
        </w:rPr>
        <w:t>appeared to have a longer</w:t>
      </w:r>
      <w:r w:rsidR="00A67F6C" w:rsidRPr="00015A51">
        <w:rPr>
          <w:rFonts w:ascii="Times New Roman" w:hAnsi="Times New Roman" w:cs="Times New Roman"/>
          <w:sz w:val="24"/>
          <w:szCs w:val="24"/>
        </w:rPr>
        <w:t xml:space="preserve"> </w:t>
      </w:r>
      <w:r w:rsidR="00FD71E8" w:rsidRPr="00015A51">
        <w:rPr>
          <w:rFonts w:ascii="Times New Roman" w:hAnsi="Times New Roman" w:cs="Times New Roman"/>
          <w:sz w:val="24"/>
          <w:szCs w:val="24"/>
        </w:rPr>
        <w:t>BMRT than</w:t>
      </w:r>
      <w:r w:rsidR="00B11F1E" w:rsidRPr="00015A51">
        <w:rPr>
          <w:rFonts w:ascii="Times New Roman" w:hAnsi="Times New Roman" w:cs="Times New Roman"/>
          <w:sz w:val="24"/>
          <w:szCs w:val="24"/>
        </w:rPr>
        <w:t xml:space="preserve"> adults (p=0.</w:t>
      </w:r>
      <w:r w:rsidR="003A5E24" w:rsidRPr="00015A51">
        <w:rPr>
          <w:rFonts w:ascii="Times New Roman" w:hAnsi="Times New Roman" w:cs="Times New Roman"/>
          <w:sz w:val="24"/>
          <w:szCs w:val="24"/>
        </w:rPr>
        <w:t>062</w:t>
      </w:r>
      <w:r w:rsidR="00B11F1E" w:rsidRPr="00015A51">
        <w:rPr>
          <w:rFonts w:ascii="Times New Roman" w:hAnsi="Times New Roman" w:cs="Times New Roman"/>
          <w:sz w:val="24"/>
          <w:szCs w:val="24"/>
        </w:rPr>
        <w:t>)</w:t>
      </w:r>
      <w:r w:rsidR="00AE58B8" w:rsidRPr="00015A51">
        <w:rPr>
          <w:rFonts w:ascii="Times New Roman" w:hAnsi="Times New Roman" w:cs="Times New Roman"/>
          <w:sz w:val="24"/>
          <w:szCs w:val="24"/>
        </w:rPr>
        <w:t>. B</w:t>
      </w:r>
      <w:r w:rsidR="00B11F1E" w:rsidRPr="00015A51">
        <w:rPr>
          <w:rFonts w:ascii="Times New Roman" w:hAnsi="Times New Roman" w:cs="Times New Roman"/>
          <w:sz w:val="24"/>
          <w:szCs w:val="24"/>
        </w:rPr>
        <w:t xml:space="preserve">oth groups </w:t>
      </w:r>
      <w:r w:rsidR="007D2673" w:rsidRPr="00015A51">
        <w:rPr>
          <w:rFonts w:ascii="Times New Roman" w:hAnsi="Times New Roman" w:cs="Times New Roman"/>
          <w:sz w:val="24"/>
          <w:szCs w:val="24"/>
        </w:rPr>
        <w:t>were faster than the 6-year-olds</w:t>
      </w:r>
      <w:r w:rsidR="00085BF8" w:rsidRPr="00015A51">
        <w:rPr>
          <w:rFonts w:ascii="Times New Roman" w:hAnsi="Times New Roman" w:cs="Times New Roman"/>
          <w:sz w:val="24"/>
          <w:szCs w:val="24"/>
        </w:rPr>
        <w:t xml:space="preserve"> (</w:t>
      </w:r>
      <w:r w:rsidR="000603E3" w:rsidRPr="00015A51">
        <w:rPr>
          <w:rFonts w:ascii="Times New Roman" w:hAnsi="Times New Roman" w:cs="Times New Roman"/>
          <w:sz w:val="24"/>
          <w:szCs w:val="24"/>
        </w:rPr>
        <w:t>p&lt;0.</w:t>
      </w:r>
      <w:r w:rsidR="002E3A8A" w:rsidRPr="00015A51">
        <w:rPr>
          <w:rFonts w:ascii="Times New Roman" w:hAnsi="Times New Roman" w:cs="Times New Roman"/>
          <w:sz w:val="24"/>
          <w:szCs w:val="24"/>
        </w:rPr>
        <w:t>001</w:t>
      </w:r>
      <w:r w:rsidR="00085BF8" w:rsidRPr="00015A51">
        <w:rPr>
          <w:rFonts w:ascii="Times New Roman" w:hAnsi="Times New Roman" w:cs="Times New Roman"/>
          <w:sz w:val="24"/>
          <w:szCs w:val="24"/>
        </w:rPr>
        <w:t>),</w:t>
      </w:r>
      <w:r w:rsidR="00B11F1E" w:rsidRPr="00015A51">
        <w:rPr>
          <w:rFonts w:ascii="Times New Roman" w:hAnsi="Times New Roman" w:cs="Times New Roman"/>
          <w:sz w:val="24"/>
          <w:szCs w:val="24"/>
        </w:rPr>
        <w:t xml:space="preserve"> whereas</w:t>
      </w:r>
      <w:r w:rsidR="00085BF8" w:rsidRPr="00015A51">
        <w:rPr>
          <w:rFonts w:ascii="Times New Roman" w:hAnsi="Times New Roman" w:cs="Times New Roman"/>
          <w:sz w:val="24"/>
          <w:szCs w:val="24"/>
        </w:rPr>
        <w:t xml:space="preserve"> a</w:t>
      </w:r>
      <w:r w:rsidR="001D0D4C" w:rsidRPr="00015A51">
        <w:rPr>
          <w:rFonts w:ascii="Times New Roman" w:hAnsi="Times New Roman" w:cs="Times New Roman"/>
          <w:sz w:val="24"/>
          <w:szCs w:val="24"/>
        </w:rPr>
        <w:t xml:space="preserve">ll three groups decreased their </w:t>
      </w:r>
      <w:r w:rsidR="0065307F" w:rsidRPr="00015A51">
        <w:rPr>
          <w:rFonts w:ascii="Times New Roman" w:hAnsi="Times New Roman" w:cs="Times New Roman"/>
          <w:sz w:val="24"/>
          <w:szCs w:val="24"/>
        </w:rPr>
        <w:t>BM</w:t>
      </w:r>
      <w:r w:rsidR="00D62F32" w:rsidRPr="00015A51">
        <w:rPr>
          <w:rFonts w:ascii="Times New Roman" w:hAnsi="Times New Roman" w:cs="Times New Roman"/>
          <w:sz w:val="24"/>
          <w:szCs w:val="24"/>
        </w:rPr>
        <w:t>RT</w:t>
      </w:r>
      <w:r w:rsidR="001D0D4C" w:rsidRPr="00015A51">
        <w:rPr>
          <w:rFonts w:ascii="Times New Roman" w:hAnsi="Times New Roman" w:cs="Times New Roman"/>
          <w:sz w:val="24"/>
          <w:szCs w:val="24"/>
        </w:rPr>
        <w:t xml:space="preserve"> (</w:t>
      </w:r>
      <w:r w:rsidR="007D2673" w:rsidRPr="00015A51">
        <w:rPr>
          <w:rFonts w:ascii="Times New Roman" w:hAnsi="Times New Roman" w:cs="Times New Roman"/>
          <w:sz w:val="24"/>
          <w:szCs w:val="24"/>
        </w:rPr>
        <w:t xml:space="preserve">i.e., </w:t>
      </w:r>
      <w:r w:rsidR="004F08A6" w:rsidRPr="00015A51">
        <w:rPr>
          <w:rFonts w:ascii="Times New Roman" w:hAnsi="Times New Roman" w:cs="Times New Roman"/>
          <w:sz w:val="24"/>
          <w:szCs w:val="24"/>
        </w:rPr>
        <w:t xml:space="preserve">faster </w:t>
      </w:r>
      <w:r w:rsidR="001D0D4C" w:rsidRPr="00015A51">
        <w:rPr>
          <w:rFonts w:ascii="Times New Roman" w:hAnsi="Times New Roman" w:cs="Times New Roman"/>
          <w:sz w:val="24"/>
          <w:szCs w:val="24"/>
        </w:rPr>
        <w:t xml:space="preserve">reaction </w:t>
      </w:r>
      <w:r w:rsidR="004F08A6" w:rsidRPr="00015A51">
        <w:rPr>
          <w:rFonts w:ascii="Times New Roman" w:hAnsi="Times New Roman" w:cs="Times New Roman"/>
          <w:sz w:val="24"/>
          <w:szCs w:val="24"/>
        </w:rPr>
        <w:t>time</w:t>
      </w:r>
      <w:r w:rsidR="001D0D4C" w:rsidRPr="00015A51">
        <w:rPr>
          <w:rFonts w:ascii="Times New Roman" w:hAnsi="Times New Roman" w:cs="Times New Roman"/>
          <w:sz w:val="24"/>
          <w:szCs w:val="24"/>
        </w:rPr>
        <w:t>) from block 1 to 4 (</w:t>
      </w:r>
      <w:r w:rsidR="00255DF4" w:rsidRPr="00015A51">
        <w:rPr>
          <w:rFonts w:ascii="Times New Roman" w:hAnsi="Times New Roman" w:cs="Times New Roman"/>
          <w:sz w:val="24"/>
          <w:szCs w:val="24"/>
        </w:rPr>
        <w:t>p&lt;0.001</w:t>
      </w:r>
      <w:r w:rsidR="001D0D4C" w:rsidRPr="00015A51">
        <w:rPr>
          <w:rFonts w:ascii="Times New Roman" w:hAnsi="Times New Roman" w:cs="Times New Roman"/>
          <w:sz w:val="24"/>
          <w:szCs w:val="24"/>
        </w:rPr>
        <w:t>)</w:t>
      </w:r>
      <w:r w:rsidR="00691880" w:rsidRPr="00015A51">
        <w:rPr>
          <w:rFonts w:ascii="Times New Roman" w:hAnsi="Times New Roman" w:cs="Times New Roman"/>
          <w:sz w:val="24"/>
          <w:szCs w:val="24"/>
        </w:rPr>
        <w:t xml:space="preserve">. In addition, </w:t>
      </w:r>
      <w:r w:rsidR="00085BF8" w:rsidRPr="00015A51">
        <w:rPr>
          <w:rFonts w:ascii="Times New Roman" w:hAnsi="Times New Roman" w:cs="Times New Roman"/>
          <w:sz w:val="24"/>
          <w:szCs w:val="24"/>
        </w:rPr>
        <w:t xml:space="preserve">the </w:t>
      </w:r>
      <w:r w:rsidR="0065307F" w:rsidRPr="00015A51">
        <w:rPr>
          <w:rFonts w:ascii="Times New Roman" w:hAnsi="Times New Roman" w:cs="Times New Roman"/>
          <w:sz w:val="24"/>
          <w:szCs w:val="24"/>
        </w:rPr>
        <w:t>BM</w:t>
      </w:r>
      <w:r w:rsidR="00D62F32" w:rsidRPr="00015A51">
        <w:rPr>
          <w:rFonts w:ascii="Times New Roman" w:hAnsi="Times New Roman" w:cs="Times New Roman"/>
          <w:sz w:val="24"/>
          <w:szCs w:val="24"/>
        </w:rPr>
        <w:t>RT</w:t>
      </w:r>
      <w:r w:rsidR="00ED5EA6" w:rsidRPr="00015A51">
        <w:rPr>
          <w:rFonts w:ascii="Times New Roman" w:hAnsi="Times New Roman" w:cs="Times New Roman"/>
          <w:sz w:val="24"/>
          <w:szCs w:val="24"/>
        </w:rPr>
        <w:t xml:space="preserve"> </w:t>
      </w:r>
      <w:r w:rsidR="00085BF8" w:rsidRPr="00015A51">
        <w:rPr>
          <w:rFonts w:ascii="Times New Roman" w:hAnsi="Times New Roman" w:cs="Times New Roman"/>
          <w:sz w:val="24"/>
          <w:szCs w:val="24"/>
        </w:rPr>
        <w:t xml:space="preserve">became </w:t>
      </w:r>
      <w:r w:rsidR="00417D92" w:rsidRPr="00015A51">
        <w:rPr>
          <w:rFonts w:ascii="Times New Roman" w:hAnsi="Times New Roman" w:cs="Times New Roman"/>
          <w:sz w:val="24"/>
          <w:szCs w:val="24"/>
        </w:rPr>
        <w:t xml:space="preserve">longer </w:t>
      </w:r>
      <w:r w:rsidR="00691880" w:rsidRPr="00015A51">
        <w:rPr>
          <w:rFonts w:ascii="Times New Roman" w:hAnsi="Times New Roman" w:cs="Times New Roman"/>
          <w:sz w:val="24"/>
          <w:szCs w:val="24"/>
        </w:rPr>
        <w:t>from block 4 to 5 where</w:t>
      </w:r>
      <w:r w:rsidR="00085BF8" w:rsidRPr="00015A51">
        <w:rPr>
          <w:rFonts w:ascii="Times New Roman" w:hAnsi="Times New Roman" w:cs="Times New Roman"/>
          <w:sz w:val="24"/>
          <w:szCs w:val="24"/>
        </w:rPr>
        <w:t xml:space="preserve"> sequence</w:t>
      </w:r>
      <w:r w:rsidR="00265990" w:rsidRPr="00015A51">
        <w:rPr>
          <w:rFonts w:ascii="Times New Roman" w:hAnsi="Times New Roman" w:cs="Times New Roman"/>
          <w:sz w:val="24"/>
          <w:szCs w:val="24"/>
        </w:rPr>
        <w:t xml:space="preserve"> B</w:t>
      </w:r>
      <w:r w:rsidR="00085BF8" w:rsidRPr="00015A51">
        <w:rPr>
          <w:rFonts w:ascii="Times New Roman" w:hAnsi="Times New Roman" w:cs="Times New Roman"/>
          <w:sz w:val="24"/>
          <w:szCs w:val="24"/>
        </w:rPr>
        <w:t xml:space="preserve"> was </w:t>
      </w:r>
      <w:r w:rsidR="00246978" w:rsidRPr="00015A51">
        <w:rPr>
          <w:rFonts w:ascii="Times New Roman" w:hAnsi="Times New Roman" w:cs="Times New Roman"/>
          <w:sz w:val="24"/>
          <w:szCs w:val="24"/>
        </w:rPr>
        <w:t xml:space="preserve">introduced </w:t>
      </w:r>
      <w:r w:rsidR="00085BF8" w:rsidRPr="00015A51">
        <w:rPr>
          <w:rFonts w:ascii="Times New Roman" w:hAnsi="Times New Roman" w:cs="Times New Roman"/>
          <w:sz w:val="24"/>
          <w:szCs w:val="24"/>
        </w:rPr>
        <w:t>(</w:t>
      </w:r>
      <w:r w:rsidR="00255DF4" w:rsidRPr="00015A51">
        <w:rPr>
          <w:rFonts w:ascii="Times New Roman" w:hAnsi="Times New Roman" w:cs="Times New Roman"/>
          <w:sz w:val="24"/>
          <w:szCs w:val="24"/>
        </w:rPr>
        <w:t>p&lt;0.001</w:t>
      </w:r>
      <w:r w:rsidR="00085BF8" w:rsidRPr="00015A51">
        <w:rPr>
          <w:rFonts w:ascii="Times New Roman" w:hAnsi="Times New Roman" w:cs="Times New Roman"/>
          <w:sz w:val="24"/>
          <w:szCs w:val="24"/>
        </w:rPr>
        <w:t xml:space="preserve">). </w:t>
      </w:r>
      <w:r w:rsidR="00116D62" w:rsidRPr="00015A51">
        <w:rPr>
          <w:rFonts w:ascii="Times New Roman" w:hAnsi="Times New Roman" w:cs="Times New Roman"/>
          <w:sz w:val="24"/>
          <w:szCs w:val="24"/>
        </w:rPr>
        <w:t xml:space="preserve">No differences were found between blocks 1 and 5, indicating that the improvement in RT </w:t>
      </w:r>
      <w:r w:rsidR="00C30467" w:rsidRPr="00015A51">
        <w:rPr>
          <w:rFonts w:ascii="Times New Roman" w:hAnsi="Times New Roman" w:cs="Times New Roman"/>
          <w:sz w:val="24"/>
          <w:szCs w:val="24"/>
        </w:rPr>
        <w:t xml:space="preserve">from block 1 to 4 </w:t>
      </w:r>
      <w:r w:rsidR="00DD42AE" w:rsidRPr="00015A51">
        <w:rPr>
          <w:rFonts w:ascii="Times New Roman" w:hAnsi="Times New Roman" w:cs="Times New Roman"/>
          <w:sz w:val="24"/>
          <w:szCs w:val="24"/>
        </w:rPr>
        <w:t xml:space="preserve">was </w:t>
      </w:r>
      <w:r w:rsidR="00021DF1" w:rsidRPr="00015A51">
        <w:rPr>
          <w:rFonts w:ascii="Times New Roman" w:hAnsi="Times New Roman" w:cs="Times New Roman"/>
          <w:sz w:val="24"/>
          <w:szCs w:val="24"/>
        </w:rPr>
        <w:t xml:space="preserve">due to sequence learning, </w:t>
      </w:r>
      <w:r w:rsidRPr="00015A51">
        <w:rPr>
          <w:rFonts w:ascii="Times New Roman" w:hAnsi="Times New Roman" w:cs="Times New Roman"/>
          <w:sz w:val="24"/>
          <w:szCs w:val="24"/>
        </w:rPr>
        <w:t xml:space="preserve">and </w:t>
      </w:r>
      <w:r w:rsidR="00DD42AE" w:rsidRPr="00015A51">
        <w:rPr>
          <w:rFonts w:ascii="Times New Roman" w:hAnsi="Times New Roman" w:cs="Times New Roman"/>
          <w:sz w:val="24"/>
          <w:szCs w:val="24"/>
        </w:rPr>
        <w:t xml:space="preserve">not </w:t>
      </w:r>
      <w:r w:rsidR="00116D62" w:rsidRPr="00015A51">
        <w:rPr>
          <w:rFonts w:ascii="Times New Roman" w:hAnsi="Times New Roman" w:cs="Times New Roman"/>
          <w:sz w:val="24"/>
          <w:szCs w:val="24"/>
        </w:rPr>
        <w:t>motor improvement</w:t>
      </w:r>
      <w:r w:rsidR="00DD42AE" w:rsidRPr="00015A51">
        <w:rPr>
          <w:rFonts w:ascii="Times New Roman" w:hAnsi="Times New Roman" w:cs="Times New Roman"/>
          <w:sz w:val="24"/>
          <w:szCs w:val="24"/>
        </w:rPr>
        <w:t>s</w:t>
      </w:r>
      <w:r w:rsidR="00116D62" w:rsidRPr="00015A51">
        <w:rPr>
          <w:rFonts w:ascii="Times New Roman" w:hAnsi="Times New Roman" w:cs="Times New Roman"/>
          <w:sz w:val="24"/>
          <w:szCs w:val="24"/>
        </w:rPr>
        <w:t xml:space="preserve">. </w:t>
      </w:r>
      <w:r w:rsidR="00DD2798" w:rsidRPr="00015A51">
        <w:rPr>
          <w:rFonts w:ascii="Times New Roman" w:hAnsi="Times New Roman" w:cs="Times New Roman"/>
          <w:sz w:val="24"/>
          <w:szCs w:val="24"/>
        </w:rPr>
        <w:t>These results together indicate that all groups learned sequence A to a comparable level. In addition, t</w:t>
      </w:r>
      <w:r w:rsidR="005D08B1" w:rsidRPr="00015A51">
        <w:rPr>
          <w:rFonts w:ascii="Times New Roman" w:hAnsi="Times New Roman" w:cs="Times New Roman"/>
          <w:sz w:val="24"/>
          <w:szCs w:val="24"/>
        </w:rPr>
        <w:t>he same BMRT before (block 4) and after (block 6) sequence B suggests that all age groups</w:t>
      </w:r>
      <w:r w:rsidR="00B65792" w:rsidRPr="00015A51">
        <w:rPr>
          <w:rFonts w:ascii="Times New Roman" w:hAnsi="Times New Roman" w:cs="Times New Roman"/>
          <w:sz w:val="24"/>
          <w:szCs w:val="24"/>
        </w:rPr>
        <w:t xml:space="preserve"> preserved the learning of sequence A even after </w:t>
      </w:r>
      <w:r w:rsidR="00DD42AE" w:rsidRPr="00015A51">
        <w:rPr>
          <w:rFonts w:ascii="Times New Roman" w:hAnsi="Times New Roman" w:cs="Times New Roman"/>
          <w:sz w:val="24"/>
          <w:szCs w:val="24"/>
        </w:rPr>
        <w:t>practicing</w:t>
      </w:r>
      <w:r w:rsidR="00B65792" w:rsidRPr="00015A51">
        <w:rPr>
          <w:rFonts w:ascii="Times New Roman" w:hAnsi="Times New Roman" w:cs="Times New Roman"/>
          <w:sz w:val="24"/>
          <w:szCs w:val="24"/>
        </w:rPr>
        <w:t xml:space="preserve"> sequence B.</w:t>
      </w:r>
    </w:p>
    <w:p w14:paraId="1A8FD8A1" w14:textId="77777777" w:rsidR="00E75C09" w:rsidRPr="00015A51" w:rsidRDefault="00E75C09" w:rsidP="007A15A0">
      <w:pPr>
        <w:spacing w:after="0" w:line="480" w:lineRule="auto"/>
        <w:ind w:firstLine="720"/>
        <w:jc w:val="both"/>
        <w:rPr>
          <w:rFonts w:ascii="Times New Roman" w:hAnsi="Times New Roman" w:cs="Times New Roman"/>
          <w:b/>
          <w:sz w:val="24"/>
          <w:szCs w:val="24"/>
        </w:rPr>
      </w:pPr>
    </w:p>
    <w:p w14:paraId="3D869B8B" w14:textId="131CC258" w:rsidR="00730A58" w:rsidRPr="00015A51" w:rsidRDefault="008A3BEB" w:rsidP="001D6A6D">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 xml:space="preserve">Online and </w:t>
      </w:r>
      <w:r w:rsidR="00C75247" w:rsidRPr="00015A51">
        <w:rPr>
          <w:rFonts w:ascii="Times New Roman" w:hAnsi="Times New Roman" w:cs="Times New Roman"/>
          <w:b/>
          <w:i/>
          <w:sz w:val="24"/>
          <w:szCs w:val="24"/>
        </w:rPr>
        <w:t xml:space="preserve">offline </w:t>
      </w:r>
      <w:r w:rsidR="00DD2798" w:rsidRPr="00015A51">
        <w:rPr>
          <w:rFonts w:ascii="Times New Roman" w:hAnsi="Times New Roman" w:cs="Times New Roman"/>
          <w:b/>
          <w:i/>
          <w:sz w:val="24"/>
          <w:szCs w:val="24"/>
        </w:rPr>
        <w:t>RT changes</w:t>
      </w:r>
    </w:p>
    <w:p w14:paraId="528076EE" w14:textId="61690CA5" w:rsidR="008D60AF" w:rsidRPr="00015A51" w:rsidRDefault="00E56B87" w:rsidP="006E0977">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Visually</w:t>
      </w:r>
      <w:r w:rsidR="002A67C9" w:rsidRPr="00015A51">
        <w:rPr>
          <w:rFonts w:ascii="Times New Roman" w:hAnsi="Times New Roman" w:cs="Times New Roman"/>
          <w:sz w:val="24"/>
          <w:szCs w:val="24"/>
        </w:rPr>
        <w:t>, it is clear that the</w:t>
      </w:r>
      <w:r w:rsidR="0068328B" w:rsidRPr="00015A51">
        <w:rPr>
          <w:rFonts w:ascii="Times New Roman" w:hAnsi="Times New Roman" w:cs="Times New Roman"/>
          <w:sz w:val="24"/>
          <w:szCs w:val="24"/>
        </w:rPr>
        <w:t xml:space="preserve"> three groups demonstrated different </w:t>
      </w:r>
      <w:r w:rsidR="00FC6FF7" w:rsidRPr="00015A51">
        <w:rPr>
          <w:rFonts w:ascii="Times New Roman" w:hAnsi="Times New Roman" w:cs="Times New Roman"/>
          <w:sz w:val="24"/>
          <w:szCs w:val="24"/>
        </w:rPr>
        <w:t xml:space="preserve">RT </w:t>
      </w:r>
      <w:r w:rsidR="0068328B" w:rsidRPr="00015A51">
        <w:rPr>
          <w:rFonts w:ascii="Times New Roman" w:hAnsi="Times New Roman" w:cs="Times New Roman"/>
          <w:sz w:val="24"/>
          <w:szCs w:val="24"/>
        </w:rPr>
        <w:t>patterns</w:t>
      </w:r>
      <w:r w:rsidR="006D0CCA" w:rsidRPr="00015A51">
        <w:rPr>
          <w:rFonts w:ascii="Times New Roman" w:hAnsi="Times New Roman" w:cs="Times New Roman"/>
          <w:sz w:val="24"/>
          <w:szCs w:val="24"/>
        </w:rPr>
        <w:t xml:space="preserve"> (Fig</w:t>
      </w:r>
      <w:r w:rsidR="00500FA1" w:rsidRPr="00015A51">
        <w:rPr>
          <w:rFonts w:ascii="Times New Roman" w:hAnsi="Times New Roman" w:cs="Times New Roman"/>
          <w:sz w:val="24"/>
          <w:szCs w:val="24"/>
        </w:rPr>
        <w:t>ure</w:t>
      </w:r>
      <w:r w:rsidR="006D0CCA" w:rsidRPr="00015A51">
        <w:rPr>
          <w:rFonts w:ascii="Times New Roman" w:hAnsi="Times New Roman" w:cs="Times New Roman"/>
          <w:sz w:val="24"/>
          <w:szCs w:val="24"/>
        </w:rPr>
        <w:t xml:space="preserve"> </w:t>
      </w:r>
      <w:r w:rsidR="00500FA1" w:rsidRPr="00015A51">
        <w:rPr>
          <w:rFonts w:ascii="Times New Roman" w:hAnsi="Times New Roman" w:cs="Times New Roman"/>
          <w:sz w:val="24"/>
          <w:szCs w:val="24"/>
        </w:rPr>
        <w:t>2B</w:t>
      </w:r>
      <w:r w:rsidR="006D0CCA" w:rsidRPr="00015A51">
        <w:rPr>
          <w:rFonts w:ascii="Times New Roman" w:hAnsi="Times New Roman" w:cs="Times New Roman"/>
          <w:sz w:val="24"/>
          <w:szCs w:val="24"/>
        </w:rPr>
        <w:t>)</w:t>
      </w:r>
      <w:r w:rsidR="0068328B" w:rsidRPr="00015A51">
        <w:rPr>
          <w:rFonts w:ascii="Times New Roman" w:hAnsi="Times New Roman" w:cs="Times New Roman"/>
          <w:sz w:val="24"/>
          <w:szCs w:val="24"/>
        </w:rPr>
        <w:t>.</w:t>
      </w:r>
      <w:r w:rsidR="001C107A" w:rsidRPr="00015A51">
        <w:rPr>
          <w:rFonts w:ascii="Times New Roman" w:hAnsi="Times New Roman" w:cs="Times New Roman"/>
          <w:sz w:val="24"/>
          <w:szCs w:val="24"/>
        </w:rPr>
        <w:t xml:space="preserve"> </w:t>
      </w:r>
      <w:r w:rsidR="0068328B" w:rsidRPr="00015A51">
        <w:rPr>
          <w:rFonts w:ascii="Times New Roman" w:hAnsi="Times New Roman" w:cs="Times New Roman"/>
          <w:sz w:val="24"/>
          <w:szCs w:val="24"/>
        </w:rPr>
        <w:t xml:space="preserve">The adults’ RTs gradually decreased within each block, while there were </w:t>
      </w:r>
      <w:r w:rsidR="006D0CCA" w:rsidRPr="00015A51">
        <w:rPr>
          <w:rFonts w:ascii="Times New Roman" w:hAnsi="Times New Roman" w:cs="Times New Roman"/>
          <w:sz w:val="24"/>
          <w:szCs w:val="24"/>
        </w:rPr>
        <w:t xml:space="preserve">offline </w:t>
      </w:r>
      <w:r w:rsidR="0068328B" w:rsidRPr="00015A51">
        <w:rPr>
          <w:rFonts w:ascii="Times New Roman" w:hAnsi="Times New Roman" w:cs="Times New Roman"/>
          <w:sz w:val="24"/>
          <w:szCs w:val="24"/>
        </w:rPr>
        <w:t xml:space="preserve">boosts in RT </w:t>
      </w:r>
      <w:r w:rsidR="00DB0381" w:rsidRPr="00015A51">
        <w:rPr>
          <w:rFonts w:ascii="Times New Roman" w:hAnsi="Times New Roman" w:cs="Times New Roman"/>
          <w:sz w:val="24"/>
          <w:szCs w:val="24"/>
        </w:rPr>
        <w:t xml:space="preserve">in </w:t>
      </w:r>
      <w:r w:rsidR="0068328B" w:rsidRPr="00015A51">
        <w:rPr>
          <w:rFonts w:ascii="Times New Roman" w:hAnsi="Times New Roman" w:cs="Times New Roman"/>
          <w:sz w:val="24"/>
          <w:szCs w:val="24"/>
        </w:rPr>
        <w:t xml:space="preserve">6-year-olds. Ten-year-olds’ RTs exhibited a mixed pattern similar, in part, to the adults and </w:t>
      </w:r>
      <w:r w:rsidR="00327818" w:rsidRPr="00015A51">
        <w:rPr>
          <w:rFonts w:ascii="Times New Roman" w:hAnsi="Times New Roman" w:cs="Times New Roman"/>
          <w:sz w:val="24"/>
          <w:szCs w:val="24"/>
        </w:rPr>
        <w:t xml:space="preserve">the </w:t>
      </w:r>
      <w:r w:rsidR="0068328B" w:rsidRPr="00015A51">
        <w:rPr>
          <w:rFonts w:ascii="Times New Roman" w:hAnsi="Times New Roman" w:cs="Times New Roman"/>
          <w:sz w:val="24"/>
          <w:szCs w:val="24"/>
        </w:rPr>
        <w:t>6-year-olds</w:t>
      </w:r>
      <w:r w:rsidR="00012914" w:rsidRPr="00015A51">
        <w:rPr>
          <w:rFonts w:ascii="Times New Roman" w:hAnsi="Times New Roman" w:cs="Times New Roman"/>
          <w:sz w:val="24"/>
          <w:szCs w:val="24"/>
        </w:rPr>
        <w:t>.</w:t>
      </w:r>
    </w:p>
    <w:p w14:paraId="0BAD9304" w14:textId="77777777" w:rsidR="006E0977" w:rsidRPr="00015A51" w:rsidRDefault="006E0977" w:rsidP="006E0977">
      <w:pPr>
        <w:spacing w:after="0" w:line="240" w:lineRule="auto"/>
        <w:ind w:firstLine="720"/>
        <w:jc w:val="both"/>
        <w:rPr>
          <w:rFonts w:ascii="Times New Roman" w:hAnsi="Times New Roman" w:cs="Times New Roman"/>
          <w:sz w:val="24"/>
          <w:szCs w:val="24"/>
        </w:rPr>
      </w:pPr>
    </w:p>
    <w:p w14:paraId="182910F2" w14:textId="50879327" w:rsidR="008F2E80" w:rsidRPr="00015A51" w:rsidRDefault="00F01612" w:rsidP="002F15C8">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Fig </w:t>
      </w:r>
      <w:r w:rsidR="00500FA1" w:rsidRPr="00015A51">
        <w:rPr>
          <w:rFonts w:ascii="Times New Roman" w:hAnsi="Times New Roman" w:cs="Times New Roman"/>
          <w:sz w:val="24"/>
          <w:szCs w:val="24"/>
        </w:rPr>
        <w:t>2C</w:t>
      </w:r>
      <w:r w:rsidR="00592C6E" w:rsidRPr="00015A51">
        <w:rPr>
          <w:rFonts w:ascii="Times New Roman" w:hAnsi="Times New Roman" w:cs="Times New Roman"/>
          <w:sz w:val="24"/>
          <w:szCs w:val="24"/>
        </w:rPr>
        <w:t xml:space="preserve"> </w:t>
      </w:r>
      <w:r w:rsidR="00FC6FF7" w:rsidRPr="00015A51">
        <w:rPr>
          <w:rFonts w:ascii="Times New Roman" w:hAnsi="Times New Roman" w:cs="Times New Roman"/>
          <w:sz w:val="24"/>
          <w:szCs w:val="24"/>
        </w:rPr>
        <w:t xml:space="preserve">displayed the </w:t>
      </w:r>
      <w:r w:rsidR="00280862" w:rsidRPr="00015A51">
        <w:rPr>
          <w:rFonts w:ascii="Times New Roman" w:hAnsi="Times New Roman" w:cs="Times New Roman"/>
          <w:sz w:val="24"/>
          <w:szCs w:val="24"/>
        </w:rPr>
        <w:t>average</w:t>
      </w:r>
      <w:r w:rsidR="006D0CCA" w:rsidRPr="00015A51">
        <w:rPr>
          <w:rFonts w:ascii="Times New Roman" w:hAnsi="Times New Roman" w:cs="Times New Roman"/>
          <w:sz w:val="24"/>
          <w:szCs w:val="24"/>
        </w:rPr>
        <w:t xml:space="preserve"> </w:t>
      </w:r>
      <w:r w:rsidR="00AF6455" w:rsidRPr="00015A51">
        <w:rPr>
          <w:rFonts w:ascii="Times New Roman" w:hAnsi="Times New Roman" w:cs="Times New Roman"/>
          <w:sz w:val="24"/>
          <w:szCs w:val="24"/>
        </w:rPr>
        <w:t xml:space="preserve">amount of </w:t>
      </w:r>
      <w:r w:rsidR="00546FC6" w:rsidRPr="00015A51">
        <w:rPr>
          <w:rFonts w:ascii="Times New Roman" w:hAnsi="Times New Roman" w:cs="Times New Roman"/>
          <w:sz w:val="24"/>
          <w:szCs w:val="24"/>
        </w:rPr>
        <w:t>offline</w:t>
      </w:r>
      <w:r w:rsidR="00D43025" w:rsidRPr="00015A51">
        <w:rPr>
          <w:rFonts w:ascii="Times New Roman" w:hAnsi="Times New Roman" w:cs="Times New Roman"/>
          <w:sz w:val="24"/>
          <w:szCs w:val="24"/>
        </w:rPr>
        <w:t xml:space="preserve"> (between blocks)</w:t>
      </w:r>
      <w:r w:rsidR="00546FC6" w:rsidRPr="00015A51">
        <w:rPr>
          <w:rFonts w:ascii="Times New Roman" w:hAnsi="Times New Roman" w:cs="Times New Roman"/>
          <w:sz w:val="24"/>
          <w:szCs w:val="24"/>
        </w:rPr>
        <w:t xml:space="preserve"> </w:t>
      </w:r>
      <w:r w:rsidR="00AF6455" w:rsidRPr="00015A51">
        <w:rPr>
          <w:rFonts w:ascii="Times New Roman" w:hAnsi="Times New Roman" w:cs="Times New Roman"/>
          <w:sz w:val="24"/>
          <w:szCs w:val="24"/>
        </w:rPr>
        <w:t xml:space="preserve">and </w:t>
      </w:r>
      <w:r w:rsidR="00546FC6" w:rsidRPr="00015A51">
        <w:rPr>
          <w:rFonts w:ascii="Times New Roman" w:hAnsi="Times New Roman" w:cs="Times New Roman"/>
          <w:sz w:val="24"/>
          <w:szCs w:val="24"/>
        </w:rPr>
        <w:t>online</w:t>
      </w:r>
      <w:r w:rsidR="00D43025" w:rsidRPr="00015A51">
        <w:rPr>
          <w:rFonts w:ascii="Times New Roman" w:hAnsi="Times New Roman" w:cs="Times New Roman"/>
          <w:sz w:val="24"/>
          <w:szCs w:val="24"/>
        </w:rPr>
        <w:t xml:space="preserve"> (within blocks)</w:t>
      </w:r>
      <w:r w:rsidR="00546FC6" w:rsidRPr="00015A51">
        <w:rPr>
          <w:rFonts w:ascii="Times New Roman" w:hAnsi="Times New Roman" w:cs="Times New Roman"/>
          <w:sz w:val="24"/>
          <w:szCs w:val="24"/>
        </w:rPr>
        <w:t xml:space="preserve"> </w:t>
      </w:r>
      <w:r w:rsidR="00784A80" w:rsidRPr="00015A51">
        <w:rPr>
          <w:rFonts w:ascii="Times New Roman" w:hAnsi="Times New Roman" w:cs="Times New Roman"/>
          <w:sz w:val="24"/>
          <w:szCs w:val="24"/>
        </w:rPr>
        <w:t xml:space="preserve">changes </w:t>
      </w:r>
      <w:r w:rsidR="00AF6455" w:rsidRPr="00015A51">
        <w:rPr>
          <w:rFonts w:ascii="Times New Roman" w:hAnsi="Times New Roman" w:cs="Times New Roman"/>
          <w:sz w:val="24"/>
          <w:szCs w:val="24"/>
        </w:rPr>
        <w:t>that t</w:t>
      </w:r>
      <w:r w:rsidR="00E21B87" w:rsidRPr="00015A51">
        <w:rPr>
          <w:rFonts w:ascii="Times New Roman" w:hAnsi="Times New Roman" w:cs="Times New Roman"/>
          <w:sz w:val="24"/>
          <w:szCs w:val="24"/>
        </w:rPr>
        <w:t>ook</w:t>
      </w:r>
      <w:r w:rsidR="00AF6455" w:rsidRPr="00015A51">
        <w:rPr>
          <w:rFonts w:ascii="Times New Roman" w:hAnsi="Times New Roman" w:cs="Times New Roman"/>
          <w:sz w:val="24"/>
          <w:szCs w:val="24"/>
        </w:rPr>
        <w:t xml:space="preserve"> place </w:t>
      </w:r>
      <w:r w:rsidR="00FC6FF7" w:rsidRPr="00015A51">
        <w:rPr>
          <w:rFonts w:ascii="Times New Roman" w:hAnsi="Times New Roman" w:cs="Times New Roman"/>
          <w:sz w:val="24"/>
          <w:szCs w:val="24"/>
        </w:rPr>
        <w:t>when participants learn</w:t>
      </w:r>
      <w:r w:rsidR="002A67C9" w:rsidRPr="00015A51">
        <w:rPr>
          <w:rFonts w:ascii="Times New Roman" w:hAnsi="Times New Roman" w:cs="Times New Roman"/>
          <w:sz w:val="24"/>
          <w:szCs w:val="24"/>
        </w:rPr>
        <w:t>ed</w:t>
      </w:r>
      <w:r w:rsidR="00FC6FF7" w:rsidRPr="00015A51">
        <w:rPr>
          <w:rFonts w:ascii="Times New Roman" w:hAnsi="Times New Roman" w:cs="Times New Roman"/>
          <w:sz w:val="24"/>
          <w:szCs w:val="24"/>
        </w:rPr>
        <w:t xml:space="preserve"> sequence A through blocks 1 to 4</w:t>
      </w:r>
      <w:r w:rsidR="006D0CCA" w:rsidRPr="00015A51">
        <w:rPr>
          <w:rFonts w:ascii="Times New Roman" w:hAnsi="Times New Roman" w:cs="Times New Roman"/>
          <w:sz w:val="24"/>
          <w:szCs w:val="24"/>
        </w:rPr>
        <w:t xml:space="preserve"> (see Methods)</w:t>
      </w:r>
      <w:r w:rsidR="00AF6455" w:rsidRPr="00015A51">
        <w:rPr>
          <w:rFonts w:ascii="Times New Roman" w:hAnsi="Times New Roman" w:cs="Times New Roman"/>
          <w:sz w:val="24"/>
          <w:szCs w:val="24"/>
        </w:rPr>
        <w:t>.</w:t>
      </w:r>
      <w:r w:rsidR="00B20479" w:rsidRPr="00015A51">
        <w:rPr>
          <w:rFonts w:ascii="Times New Roman" w:hAnsi="Times New Roman" w:cs="Times New Roman"/>
          <w:sz w:val="24"/>
          <w:szCs w:val="24"/>
        </w:rPr>
        <w:t xml:space="preserve"> </w:t>
      </w:r>
      <w:r w:rsidR="003853C0" w:rsidRPr="00015A51">
        <w:rPr>
          <w:rFonts w:ascii="Times New Roman" w:hAnsi="Times New Roman" w:cs="Times New Roman"/>
          <w:sz w:val="24"/>
          <w:szCs w:val="24"/>
        </w:rPr>
        <w:t>It was found that the type of RT improvement (online vs. offline) was significantly interacted with age (F</w:t>
      </w:r>
      <w:r w:rsidR="003853C0" w:rsidRPr="00015A51">
        <w:rPr>
          <w:rFonts w:ascii="Times New Roman" w:hAnsi="Times New Roman" w:cs="Times New Roman"/>
          <w:sz w:val="24"/>
          <w:szCs w:val="24"/>
          <w:vertAlign w:val="subscript"/>
        </w:rPr>
        <w:t>2, 29</w:t>
      </w:r>
      <w:r w:rsidR="003853C0" w:rsidRPr="00015A51">
        <w:rPr>
          <w:rFonts w:ascii="Times New Roman" w:hAnsi="Times New Roman" w:cs="Times New Roman"/>
          <w:sz w:val="24"/>
          <w:szCs w:val="24"/>
        </w:rPr>
        <w:t xml:space="preserve"> = 19.59, p &lt; 0.001</w:t>
      </w:r>
      <w:r w:rsidR="00A0307A" w:rsidRPr="00015A51">
        <w:rPr>
          <w:rFonts w:ascii="Times New Roman" w:hAnsi="Times New Roman" w:cs="Times New Roman"/>
          <w:sz w:val="24"/>
          <w:szCs w:val="24"/>
        </w:rPr>
        <w:t>, η</w:t>
      </w:r>
      <w:r w:rsidR="00A0307A" w:rsidRPr="00015A51">
        <w:rPr>
          <w:rFonts w:ascii="Times New Roman" w:hAnsi="Times New Roman" w:cs="Times New Roman"/>
          <w:sz w:val="24"/>
          <w:szCs w:val="24"/>
          <w:vertAlign w:val="superscript"/>
        </w:rPr>
        <w:t>2</w:t>
      </w:r>
      <w:r w:rsidR="00A0307A" w:rsidRPr="00015A51">
        <w:rPr>
          <w:rFonts w:ascii="Times New Roman" w:hAnsi="Times New Roman" w:cs="Times New Roman"/>
          <w:sz w:val="24"/>
          <w:szCs w:val="24"/>
        </w:rPr>
        <w:t xml:space="preserve"> = 0.52</w:t>
      </w:r>
      <w:r w:rsidR="003853C0" w:rsidRPr="00015A51">
        <w:rPr>
          <w:rFonts w:ascii="Times New Roman" w:hAnsi="Times New Roman" w:cs="Times New Roman"/>
          <w:sz w:val="24"/>
          <w:szCs w:val="24"/>
        </w:rPr>
        <w:t xml:space="preserve">). Tukey-Kramer corrected </w:t>
      </w:r>
      <w:r w:rsidR="003853C0" w:rsidRPr="00015A51">
        <w:rPr>
          <w:rFonts w:ascii="Times New Roman" w:hAnsi="Times New Roman" w:cs="Times New Roman"/>
          <w:i/>
          <w:sz w:val="24"/>
          <w:szCs w:val="24"/>
        </w:rPr>
        <w:t>post hoc</w:t>
      </w:r>
      <w:r w:rsidR="003853C0" w:rsidRPr="00015A51">
        <w:rPr>
          <w:rFonts w:ascii="Times New Roman" w:hAnsi="Times New Roman" w:cs="Times New Roman"/>
          <w:sz w:val="24"/>
          <w:szCs w:val="24"/>
        </w:rPr>
        <w:t xml:space="preserve"> tests revealed that online and offline RT changes were comparable in adults and 10-year-olds while RT in </w:t>
      </w:r>
      <w:r w:rsidR="00580862" w:rsidRPr="00015A51">
        <w:rPr>
          <w:rFonts w:ascii="Times New Roman" w:hAnsi="Times New Roman" w:cs="Times New Roman"/>
          <w:sz w:val="24"/>
          <w:szCs w:val="24"/>
        </w:rPr>
        <w:t xml:space="preserve">6-year-olds </w:t>
      </w:r>
      <w:r w:rsidR="003853C0" w:rsidRPr="00015A51">
        <w:rPr>
          <w:rFonts w:ascii="Times New Roman" w:hAnsi="Times New Roman" w:cs="Times New Roman"/>
          <w:sz w:val="24"/>
          <w:szCs w:val="24"/>
        </w:rPr>
        <w:t xml:space="preserve">improved more during the offline than the online period (p &lt; 0.001). In addition, 6-year-olds </w:t>
      </w:r>
      <w:r w:rsidR="00580862" w:rsidRPr="00015A51">
        <w:rPr>
          <w:rFonts w:ascii="Times New Roman" w:hAnsi="Times New Roman" w:cs="Times New Roman"/>
          <w:sz w:val="24"/>
          <w:szCs w:val="24"/>
        </w:rPr>
        <w:t xml:space="preserve">produced greater </w:t>
      </w:r>
      <w:r w:rsidR="00B80F49" w:rsidRPr="00015A51">
        <w:rPr>
          <w:rFonts w:ascii="Times New Roman" w:hAnsi="Times New Roman" w:cs="Times New Roman"/>
          <w:sz w:val="24"/>
          <w:szCs w:val="24"/>
        </w:rPr>
        <w:t xml:space="preserve">offline </w:t>
      </w:r>
      <w:r w:rsidR="00D206AE" w:rsidRPr="00015A51">
        <w:rPr>
          <w:rFonts w:ascii="Times New Roman" w:hAnsi="Times New Roman" w:cs="Times New Roman"/>
          <w:sz w:val="24"/>
          <w:szCs w:val="24"/>
        </w:rPr>
        <w:t xml:space="preserve">RT </w:t>
      </w:r>
      <w:r w:rsidR="00B80F49" w:rsidRPr="00015A51">
        <w:rPr>
          <w:rFonts w:ascii="Times New Roman" w:hAnsi="Times New Roman" w:cs="Times New Roman"/>
          <w:sz w:val="24"/>
          <w:szCs w:val="24"/>
        </w:rPr>
        <w:t>changes</w:t>
      </w:r>
      <w:r w:rsidR="00F43384" w:rsidRPr="00015A51">
        <w:rPr>
          <w:rFonts w:ascii="Times New Roman" w:hAnsi="Times New Roman" w:cs="Times New Roman"/>
          <w:sz w:val="24"/>
          <w:szCs w:val="24"/>
        </w:rPr>
        <w:t xml:space="preserve"> (greater than zero; p &lt; 0.001</w:t>
      </w:r>
      <w:r w:rsidR="00FA3D37" w:rsidRPr="00015A51">
        <w:rPr>
          <w:rFonts w:ascii="Times New Roman" w:hAnsi="Times New Roman" w:cs="Times New Roman"/>
          <w:sz w:val="24"/>
          <w:szCs w:val="24"/>
        </w:rPr>
        <w:t>, Cohen’s D = 1.67</w:t>
      </w:r>
      <w:r w:rsidR="00F43384" w:rsidRPr="00015A51">
        <w:rPr>
          <w:rFonts w:ascii="Times New Roman" w:hAnsi="Times New Roman" w:cs="Times New Roman"/>
          <w:sz w:val="24"/>
          <w:szCs w:val="24"/>
        </w:rPr>
        <w:t>)</w:t>
      </w:r>
      <w:r w:rsidR="00581D22" w:rsidRPr="00015A51">
        <w:rPr>
          <w:rFonts w:ascii="Times New Roman" w:hAnsi="Times New Roman" w:cs="Times New Roman"/>
          <w:sz w:val="24"/>
          <w:szCs w:val="24"/>
        </w:rPr>
        <w:t xml:space="preserve"> than </w:t>
      </w:r>
      <w:r w:rsidR="00580862" w:rsidRPr="00015A51">
        <w:rPr>
          <w:rFonts w:ascii="Times New Roman" w:hAnsi="Times New Roman" w:cs="Times New Roman"/>
          <w:sz w:val="24"/>
          <w:szCs w:val="24"/>
        </w:rPr>
        <w:t xml:space="preserve">10-year-olds </w:t>
      </w:r>
      <w:r w:rsidR="00580862" w:rsidRPr="00015A51">
        <w:rPr>
          <w:rFonts w:ascii="Times New Roman" w:hAnsi="Times New Roman" w:cs="Times New Roman"/>
          <w:i/>
          <w:sz w:val="24"/>
          <w:szCs w:val="24"/>
        </w:rPr>
        <w:t>(</w:t>
      </w:r>
      <w:r w:rsidR="00580862" w:rsidRPr="00015A51">
        <w:rPr>
          <w:rFonts w:ascii="Times New Roman" w:hAnsi="Times New Roman" w:cs="Times New Roman"/>
          <w:sz w:val="24"/>
          <w:szCs w:val="24"/>
        </w:rPr>
        <w:t>p&lt;0.001</w:t>
      </w:r>
      <w:r w:rsidR="00580862" w:rsidRPr="00015A51">
        <w:rPr>
          <w:rFonts w:ascii="Times New Roman" w:hAnsi="Times New Roman" w:cs="Times New Roman"/>
          <w:i/>
          <w:sz w:val="24"/>
          <w:szCs w:val="24"/>
        </w:rPr>
        <w:t>)</w:t>
      </w:r>
      <w:r w:rsidR="00580862" w:rsidRPr="00015A51">
        <w:rPr>
          <w:rFonts w:ascii="Times New Roman" w:hAnsi="Times New Roman" w:cs="Times New Roman"/>
          <w:sz w:val="24"/>
          <w:szCs w:val="24"/>
        </w:rPr>
        <w:t xml:space="preserve"> and </w:t>
      </w:r>
      <w:r w:rsidR="00581D22" w:rsidRPr="00015A51">
        <w:rPr>
          <w:rFonts w:ascii="Times New Roman" w:hAnsi="Times New Roman" w:cs="Times New Roman"/>
          <w:sz w:val="24"/>
          <w:szCs w:val="24"/>
        </w:rPr>
        <w:t>adults (p &lt; 0.0</w:t>
      </w:r>
      <w:r w:rsidR="00580862" w:rsidRPr="00015A51">
        <w:rPr>
          <w:rFonts w:ascii="Times New Roman" w:hAnsi="Times New Roman" w:cs="Times New Roman"/>
          <w:sz w:val="24"/>
          <w:szCs w:val="24"/>
        </w:rPr>
        <w:t>0</w:t>
      </w:r>
      <w:r w:rsidR="00581D22" w:rsidRPr="00015A51">
        <w:rPr>
          <w:rFonts w:ascii="Times New Roman" w:hAnsi="Times New Roman" w:cs="Times New Roman"/>
          <w:sz w:val="24"/>
          <w:szCs w:val="24"/>
        </w:rPr>
        <w:t>1</w:t>
      </w:r>
      <w:r w:rsidR="00580862" w:rsidRPr="00015A51">
        <w:rPr>
          <w:rFonts w:ascii="Times New Roman" w:hAnsi="Times New Roman" w:cs="Times New Roman"/>
          <w:sz w:val="24"/>
          <w:szCs w:val="24"/>
        </w:rPr>
        <w:t>)</w:t>
      </w:r>
      <w:r w:rsidR="0054376F" w:rsidRPr="00015A51">
        <w:rPr>
          <w:rFonts w:ascii="Times New Roman" w:hAnsi="Times New Roman" w:cs="Times New Roman"/>
          <w:sz w:val="24"/>
          <w:szCs w:val="24"/>
        </w:rPr>
        <w:t xml:space="preserve">. In contrast, 10-year-olds </w:t>
      </w:r>
      <w:r w:rsidR="0054376F" w:rsidRPr="00015A51">
        <w:rPr>
          <w:rFonts w:ascii="Times New Roman" w:hAnsi="Times New Roman" w:cs="Times New Roman"/>
          <w:i/>
          <w:sz w:val="24"/>
          <w:szCs w:val="24"/>
        </w:rPr>
        <w:t>(</w:t>
      </w:r>
      <w:r w:rsidR="0054376F" w:rsidRPr="00015A51">
        <w:rPr>
          <w:rFonts w:ascii="Times New Roman" w:hAnsi="Times New Roman" w:cs="Times New Roman"/>
          <w:sz w:val="24"/>
          <w:szCs w:val="24"/>
        </w:rPr>
        <w:t>p&lt;0.01</w:t>
      </w:r>
      <w:r w:rsidR="0054376F" w:rsidRPr="00015A51">
        <w:rPr>
          <w:rFonts w:ascii="Times New Roman" w:hAnsi="Times New Roman" w:cs="Times New Roman"/>
          <w:i/>
          <w:sz w:val="24"/>
          <w:szCs w:val="24"/>
        </w:rPr>
        <w:t>)</w:t>
      </w:r>
      <w:r w:rsidR="0054376F" w:rsidRPr="00015A51">
        <w:rPr>
          <w:rFonts w:ascii="Times New Roman" w:hAnsi="Times New Roman" w:cs="Times New Roman"/>
          <w:sz w:val="24"/>
          <w:szCs w:val="24"/>
        </w:rPr>
        <w:t xml:space="preserve"> and adults (p &lt; 0.</w:t>
      </w:r>
      <w:r w:rsidR="00A0307A" w:rsidRPr="00015A51">
        <w:rPr>
          <w:rFonts w:ascii="Times New Roman" w:hAnsi="Times New Roman" w:cs="Times New Roman"/>
          <w:sz w:val="24"/>
          <w:szCs w:val="24"/>
        </w:rPr>
        <w:t>01</w:t>
      </w:r>
      <w:r w:rsidR="0054376F" w:rsidRPr="00015A51">
        <w:rPr>
          <w:rFonts w:ascii="Times New Roman" w:hAnsi="Times New Roman" w:cs="Times New Roman"/>
          <w:sz w:val="24"/>
          <w:szCs w:val="24"/>
        </w:rPr>
        <w:t>)</w:t>
      </w:r>
      <w:r w:rsidR="00580862" w:rsidRPr="00015A51">
        <w:rPr>
          <w:rFonts w:ascii="Times New Roman" w:hAnsi="Times New Roman" w:cs="Times New Roman"/>
          <w:sz w:val="24"/>
          <w:szCs w:val="24"/>
        </w:rPr>
        <w:t xml:space="preserve"> exhibited greater online </w:t>
      </w:r>
      <w:r w:rsidR="00D206AE" w:rsidRPr="00015A51">
        <w:rPr>
          <w:rFonts w:ascii="Times New Roman" w:hAnsi="Times New Roman" w:cs="Times New Roman"/>
          <w:sz w:val="24"/>
          <w:szCs w:val="24"/>
        </w:rPr>
        <w:t xml:space="preserve">RT </w:t>
      </w:r>
      <w:r w:rsidR="000923BC" w:rsidRPr="00015A51">
        <w:rPr>
          <w:rFonts w:ascii="Times New Roman" w:hAnsi="Times New Roman" w:cs="Times New Roman"/>
          <w:sz w:val="24"/>
          <w:szCs w:val="24"/>
        </w:rPr>
        <w:t xml:space="preserve">changes </w:t>
      </w:r>
      <w:r w:rsidR="00580862" w:rsidRPr="00015A51">
        <w:rPr>
          <w:rFonts w:ascii="Times New Roman" w:hAnsi="Times New Roman" w:cs="Times New Roman"/>
          <w:sz w:val="24"/>
          <w:szCs w:val="24"/>
        </w:rPr>
        <w:t>than 6-year-olds</w:t>
      </w:r>
      <w:r w:rsidR="0054376F" w:rsidRPr="00015A51">
        <w:rPr>
          <w:rFonts w:ascii="Times New Roman" w:hAnsi="Times New Roman" w:cs="Times New Roman"/>
          <w:i/>
          <w:sz w:val="24"/>
          <w:szCs w:val="24"/>
        </w:rPr>
        <w:t xml:space="preserve"> </w:t>
      </w:r>
      <w:r w:rsidR="00D11CFC" w:rsidRPr="00015A51">
        <w:rPr>
          <w:rFonts w:ascii="Times New Roman" w:hAnsi="Times New Roman" w:cs="Times New Roman"/>
          <w:sz w:val="24"/>
          <w:szCs w:val="24"/>
        </w:rPr>
        <w:t xml:space="preserve">whose RT deteriorated ‘online’ </w:t>
      </w:r>
      <w:r w:rsidR="00D11CFC" w:rsidRPr="00015A51">
        <w:rPr>
          <w:rFonts w:ascii="Times New Roman" w:hAnsi="Times New Roman" w:cs="Times New Roman"/>
          <w:i/>
          <w:sz w:val="24"/>
          <w:szCs w:val="24"/>
        </w:rPr>
        <w:t>(</w:t>
      </w:r>
      <w:r w:rsidR="00FC6FF7" w:rsidRPr="00015A51">
        <w:rPr>
          <w:rFonts w:ascii="Times New Roman" w:hAnsi="Times New Roman" w:cs="Times New Roman"/>
          <w:sz w:val="24"/>
          <w:szCs w:val="24"/>
        </w:rPr>
        <w:t xml:space="preserve">less than zero; </w:t>
      </w:r>
      <w:r w:rsidR="00D11CFC" w:rsidRPr="00015A51">
        <w:rPr>
          <w:rFonts w:ascii="Times New Roman" w:hAnsi="Times New Roman" w:cs="Times New Roman"/>
          <w:sz w:val="24"/>
          <w:szCs w:val="24"/>
        </w:rPr>
        <w:t>p &lt; 0.</w:t>
      </w:r>
      <w:r w:rsidR="00A0307A" w:rsidRPr="00015A51">
        <w:rPr>
          <w:rFonts w:ascii="Times New Roman" w:hAnsi="Times New Roman" w:cs="Times New Roman"/>
          <w:sz w:val="24"/>
          <w:szCs w:val="24"/>
        </w:rPr>
        <w:t>001</w:t>
      </w:r>
      <w:r w:rsidR="00FA3D37" w:rsidRPr="00015A51">
        <w:rPr>
          <w:rFonts w:ascii="Times New Roman" w:hAnsi="Times New Roman" w:cs="Times New Roman"/>
          <w:sz w:val="24"/>
          <w:szCs w:val="24"/>
        </w:rPr>
        <w:t>, Cohen’s D = 1.34</w:t>
      </w:r>
      <w:r w:rsidR="00D11CFC" w:rsidRPr="00015A51">
        <w:rPr>
          <w:rFonts w:ascii="Times New Roman" w:hAnsi="Times New Roman" w:cs="Times New Roman"/>
          <w:i/>
          <w:sz w:val="24"/>
          <w:szCs w:val="24"/>
        </w:rPr>
        <w:t>)</w:t>
      </w:r>
      <w:r w:rsidR="00D11CFC" w:rsidRPr="00015A51">
        <w:rPr>
          <w:rFonts w:ascii="Times New Roman" w:hAnsi="Times New Roman" w:cs="Times New Roman"/>
          <w:sz w:val="24"/>
          <w:szCs w:val="24"/>
        </w:rPr>
        <w:t>.</w:t>
      </w:r>
      <w:r w:rsidR="00F8495B" w:rsidRPr="00015A51">
        <w:rPr>
          <w:rFonts w:ascii="Times New Roman" w:hAnsi="Times New Roman" w:cs="Times New Roman"/>
          <w:sz w:val="24"/>
          <w:szCs w:val="24"/>
        </w:rPr>
        <w:t xml:space="preserve"> </w:t>
      </w:r>
    </w:p>
    <w:p w14:paraId="5CCA41C5" w14:textId="77777777" w:rsidR="002F15C8" w:rsidRPr="00015A51" w:rsidRDefault="002F15C8" w:rsidP="002F15C8">
      <w:pPr>
        <w:spacing w:after="0" w:line="240" w:lineRule="auto"/>
        <w:ind w:firstLine="720"/>
        <w:jc w:val="both"/>
        <w:rPr>
          <w:rFonts w:ascii="Times New Roman" w:hAnsi="Times New Roman" w:cs="Times New Roman"/>
          <w:sz w:val="24"/>
          <w:szCs w:val="24"/>
        </w:rPr>
      </w:pPr>
    </w:p>
    <w:p w14:paraId="54749F23" w14:textId="76E28176" w:rsidR="0086799B" w:rsidRPr="00015A51" w:rsidRDefault="00071217" w:rsidP="00C45CFF">
      <w:pPr>
        <w:spacing w:after="0" w:line="240" w:lineRule="auto"/>
        <w:jc w:val="both"/>
        <w:rPr>
          <w:rFonts w:ascii="Times New Roman" w:hAnsi="Times New Roman" w:cs="Times New Roman"/>
          <w:b/>
          <w:sz w:val="24"/>
          <w:szCs w:val="24"/>
        </w:rPr>
      </w:pPr>
      <w:r w:rsidRPr="00015A51">
        <w:rPr>
          <w:rFonts w:ascii="Times New Roman" w:hAnsi="Times New Roman" w:cs="Times New Roman"/>
          <w:b/>
          <w:i/>
          <w:sz w:val="24"/>
          <w:szCs w:val="24"/>
        </w:rPr>
        <w:t>Additional testing for f</w:t>
      </w:r>
      <w:r w:rsidR="00886D71" w:rsidRPr="00015A51">
        <w:rPr>
          <w:rFonts w:ascii="Times New Roman" w:hAnsi="Times New Roman" w:cs="Times New Roman"/>
          <w:b/>
          <w:i/>
          <w:sz w:val="24"/>
          <w:szCs w:val="24"/>
        </w:rPr>
        <w:t>atigue</w:t>
      </w:r>
      <w:r w:rsidR="008F2E80" w:rsidRPr="00015A51">
        <w:rPr>
          <w:rFonts w:ascii="Times New Roman" w:hAnsi="Times New Roman" w:cs="Times New Roman"/>
          <w:b/>
          <w:i/>
          <w:sz w:val="24"/>
          <w:szCs w:val="24"/>
        </w:rPr>
        <w:t xml:space="preserve"> effect</w:t>
      </w:r>
    </w:p>
    <w:p w14:paraId="03911C4E" w14:textId="581B48D7" w:rsidR="00AD44C9" w:rsidRPr="00015A51" w:rsidRDefault="008742B6" w:rsidP="00C45CFF">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First</w:t>
      </w:r>
      <w:r w:rsidR="00BC4CFB" w:rsidRPr="00015A51">
        <w:rPr>
          <w:rFonts w:ascii="Times New Roman" w:hAnsi="Times New Roman"/>
          <w:sz w:val="24"/>
          <w:szCs w:val="24"/>
        </w:rPr>
        <w:t xml:space="preserve">, we compared the amount of learning measured by changes in mean RT </w:t>
      </w:r>
      <w:r w:rsidR="005B6257" w:rsidRPr="00015A51">
        <w:rPr>
          <w:rFonts w:ascii="Times New Roman" w:hAnsi="Times New Roman"/>
          <w:sz w:val="24"/>
          <w:szCs w:val="24"/>
        </w:rPr>
        <w:t xml:space="preserve">of the first 50 trials </w:t>
      </w:r>
      <w:r w:rsidR="00BC4CFB" w:rsidRPr="00015A51">
        <w:rPr>
          <w:rFonts w:ascii="Times New Roman" w:hAnsi="Times New Roman"/>
          <w:sz w:val="24"/>
          <w:szCs w:val="24"/>
        </w:rPr>
        <w:t>from block 4 to block 5</w:t>
      </w:r>
      <w:r w:rsidR="005B6257" w:rsidRPr="00015A51">
        <w:rPr>
          <w:rFonts w:ascii="Times New Roman" w:hAnsi="Times New Roman"/>
          <w:sz w:val="24"/>
          <w:szCs w:val="24"/>
        </w:rPr>
        <w:t xml:space="preserve"> and the mean RT of the last 50 trials from block 4 to 5. It was found that sequence learning did not depend on age, block phase, and their interaction</w:t>
      </w:r>
      <w:r w:rsidR="00BC4CFB" w:rsidRPr="00015A51">
        <w:rPr>
          <w:rFonts w:ascii="Times New Roman" w:hAnsi="Times New Roman"/>
          <w:sz w:val="24"/>
          <w:szCs w:val="24"/>
        </w:rPr>
        <w:t xml:space="preserve"> (Fig</w:t>
      </w:r>
      <w:r w:rsidR="00500FA1" w:rsidRPr="00015A51">
        <w:rPr>
          <w:rFonts w:ascii="Times New Roman" w:hAnsi="Times New Roman"/>
          <w:sz w:val="24"/>
          <w:szCs w:val="24"/>
        </w:rPr>
        <w:t>ure</w:t>
      </w:r>
      <w:r w:rsidR="00BC4CFB" w:rsidRPr="00015A51">
        <w:rPr>
          <w:rFonts w:ascii="Times New Roman" w:hAnsi="Times New Roman"/>
          <w:sz w:val="24"/>
          <w:szCs w:val="24"/>
        </w:rPr>
        <w:t xml:space="preserve"> </w:t>
      </w:r>
      <w:r w:rsidR="00500FA1" w:rsidRPr="00015A51">
        <w:rPr>
          <w:rFonts w:ascii="Times New Roman" w:hAnsi="Times New Roman"/>
          <w:sz w:val="24"/>
          <w:szCs w:val="24"/>
        </w:rPr>
        <w:t>3A</w:t>
      </w:r>
      <w:r w:rsidR="00BC4CFB" w:rsidRPr="00015A51">
        <w:rPr>
          <w:rFonts w:ascii="Times New Roman" w:hAnsi="Times New Roman"/>
          <w:sz w:val="24"/>
          <w:szCs w:val="24"/>
        </w:rPr>
        <w:t xml:space="preserve">). These results show that the magnitude of learning measured in the last 50 trials of the blocks </w:t>
      </w:r>
      <w:r w:rsidR="00117909" w:rsidRPr="00015A51">
        <w:rPr>
          <w:rFonts w:ascii="Times New Roman" w:hAnsi="Times New Roman"/>
          <w:sz w:val="24"/>
          <w:szCs w:val="24"/>
        </w:rPr>
        <w:t>was</w:t>
      </w:r>
      <w:r w:rsidR="00BC4CFB" w:rsidRPr="00015A51">
        <w:rPr>
          <w:rFonts w:ascii="Times New Roman" w:hAnsi="Times New Roman"/>
          <w:sz w:val="24"/>
          <w:szCs w:val="24"/>
        </w:rPr>
        <w:t xml:space="preserve"> comparable to that in the first 50 trials of the blocks in all groups. Most importantly, 6-year-olds, showed the same magnitude of learning as 10-year-olds and adults in both block phases. </w:t>
      </w:r>
    </w:p>
    <w:p w14:paraId="3FF9D198" w14:textId="77777777" w:rsidR="00C45CFF" w:rsidRPr="00015A51" w:rsidRDefault="00C45CFF" w:rsidP="00C45CFF">
      <w:pPr>
        <w:spacing w:after="0" w:line="240" w:lineRule="auto"/>
        <w:ind w:firstLine="720"/>
        <w:jc w:val="both"/>
        <w:rPr>
          <w:rFonts w:ascii="Times New Roman" w:hAnsi="Times New Roman"/>
          <w:sz w:val="24"/>
          <w:szCs w:val="24"/>
        </w:rPr>
      </w:pPr>
    </w:p>
    <w:p w14:paraId="30BB9AC1" w14:textId="2716C6F1" w:rsidR="00C45CFF" w:rsidRPr="00015A51" w:rsidRDefault="00BC4CFB" w:rsidP="001D6A6D">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W</w:t>
      </w:r>
      <w:r w:rsidR="00F70EAB" w:rsidRPr="00015A51">
        <w:rPr>
          <w:rFonts w:ascii="Times New Roman" w:hAnsi="Times New Roman" w:cs="Times New Roman"/>
          <w:sz w:val="24"/>
          <w:szCs w:val="24"/>
        </w:rPr>
        <w:t xml:space="preserve">e </w:t>
      </w:r>
      <w:r w:rsidRPr="00015A51">
        <w:rPr>
          <w:rFonts w:ascii="Times New Roman" w:hAnsi="Times New Roman" w:cs="Times New Roman"/>
          <w:sz w:val="24"/>
          <w:szCs w:val="24"/>
        </w:rPr>
        <w:t xml:space="preserve">also </w:t>
      </w:r>
      <w:r w:rsidR="00F70EAB" w:rsidRPr="00015A51">
        <w:rPr>
          <w:rFonts w:ascii="Times New Roman" w:hAnsi="Times New Roman" w:cs="Times New Roman"/>
          <w:sz w:val="24"/>
          <w:szCs w:val="24"/>
        </w:rPr>
        <w:t xml:space="preserve">computed corrected offline </w:t>
      </w:r>
      <w:r w:rsidR="00F65721" w:rsidRPr="00015A51">
        <w:rPr>
          <w:rFonts w:ascii="Times New Roman" w:hAnsi="Times New Roman" w:cs="Times New Roman"/>
          <w:sz w:val="24"/>
          <w:szCs w:val="24"/>
        </w:rPr>
        <w:t xml:space="preserve">process </w:t>
      </w:r>
      <w:r w:rsidR="00066B87" w:rsidRPr="00015A51">
        <w:rPr>
          <w:rFonts w:ascii="Times New Roman" w:hAnsi="Times New Roman"/>
          <w:sz w:val="24"/>
          <w:szCs w:val="24"/>
        </w:rPr>
        <w:t>by removing the RT decrement within the preceding block from the total offline gain.</w:t>
      </w:r>
      <w:r w:rsidR="00F70EAB" w:rsidRPr="00015A51">
        <w:rPr>
          <w:rFonts w:ascii="Times New Roman" w:hAnsi="Times New Roman" w:cs="Times New Roman"/>
          <w:sz w:val="24"/>
          <w:szCs w:val="24"/>
        </w:rPr>
        <w:t xml:space="preserve"> </w:t>
      </w:r>
      <w:r w:rsidR="00066B87" w:rsidRPr="00015A51">
        <w:rPr>
          <w:rFonts w:ascii="Times New Roman" w:hAnsi="Times New Roman" w:cs="Times New Roman"/>
          <w:sz w:val="24"/>
          <w:szCs w:val="24"/>
        </w:rPr>
        <w:t xml:space="preserve">The correction on offline </w:t>
      </w:r>
      <w:r w:rsidR="00F65721" w:rsidRPr="00015A51">
        <w:rPr>
          <w:rFonts w:ascii="Times New Roman" w:hAnsi="Times New Roman" w:cs="Times New Roman"/>
          <w:sz w:val="24"/>
          <w:szCs w:val="24"/>
        </w:rPr>
        <w:t xml:space="preserve">process </w:t>
      </w:r>
      <w:r w:rsidR="00066B87" w:rsidRPr="00015A51">
        <w:rPr>
          <w:rFonts w:ascii="Times New Roman" w:hAnsi="Times New Roman" w:cs="Times New Roman"/>
          <w:sz w:val="24"/>
          <w:szCs w:val="24"/>
        </w:rPr>
        <w:t xml:space="preserve">did not change </w:t>
      </w:r>
      <w:r w:rsidR="00B8552E" w:rsidRPr="00015A51">
        <w:rPr>
          <w:rFonts w:ascii="Times New Roman" w:hAnsi="Times New Roman" w:cs="Times New Roman"/>
          <w:sz w:val="24"/>
          <w:szCs w:val="24"/>
        </w:rPr>
        <w:t>t</w:t>
      </w:r>
      <w:r w:rsidR="00497FB4" w:rsidRPr="00015A51">
        <w:rPr>
          <w:rFonts w:ascii="Times New Roman" w:hAnsi="Times New Roman" w:cs="Times New Roman"/>
          <w:sz w:val="24"/>
          <w:szCs w:val="24"/>
        </w:rPr>
        <w:t>he age</w:t>
      </w:r>
      <w:r w:rsidR="00117909" w:rsidRPr="00015A51">
        <w:rPr>
          <w:rFonts w:ascii="Times New Roman" w:hAnsi="Times New Roman" w:cs="Times New Roman"/>
          <w:sz w:val="24"/>
          <w:szCs w:val="24"/>
        </w:rPr>
        <w:t xml:space="preserve"> effect</w:t>
      </w:r>
      <w:r w:rsidR="00497FB4" w:rsidRPr="00015A51">
        <w:rPr>
          <w:rFonts w:ascii="Times New Roman" w:hAnsi="Times New Roman" w:cs="Times New Roman"/>
          <w:sz w:val="24"/>
          <w:szCs w:val="24"/>
        </w:rPr>
        <w:t xml:space="preserve"> </w:t>
      </w:r>
      <w:r w:rsidR="00FD30F7" w:rsidRPr="00015A51">
        <w:rPr>
          <w:rFonts w:ascii="Times New Roman" w:hAnsi="Times New Roman"/>
          <w:sz w:val="24"/>
          <w:szCs w:val="24"/>
        </w:rPr>
        <w:t>(F</w:t>
      </w:r>
      <w:r w:rsidR="00FD30F7" w:rsidRPr="00015A51">
        <w:rPr>
          <w:rFonts w:ascii="Times New Roman" w:hAnsi="Times New Roman"/>
          <w:sz w:val="24"/>
          <w:szCs w:val="24"/>
          <w:vertAlign w:val="subscript"/>
        </w:rPr>
        <w:t>2, 29</w:t>
      </w:r>
      <w:r w:rsidR="00FD30F7" w:rsidRPr="00015A51">
        <w:rPr>
          <w:rFonts w:ascii="Times New Roman" w:hAnsi="Times New Roman"/>
          <w:sz w:val="24"/>
          <w:szCs w:val="24"/>
        </w:rPr>
        <w:t xml:space="preserve"> = 1</w:t>
      </w:r>
      <w:r w:rsidR="00915F47" w:rsidRPr="00015A51">
        <w:rPr>
          <w:rFonts w:ascii="Times New Roman" w:hAnsi="Times New Roman"/>
          <w:sz w:val="24"/>
          <w:szCs w:val="24"/>
        </w:rPr>
        <w:t>2</w:t>
      </w:r>
      <w:r w:rsidR="00FD30F7" w:rsidRPr="00015A51">
        <w:rPr>
          <w:rFonts w:ascii="Times New Roman" w:hAnsi="Times New Roman"/>
          <w:sz w:val="24"/>
          <w:szCs w:val="24"/>
        </w:rPr>
        <w:t>.</w:t>
      </w:r>
      <w:r w:rsidR="00915F47" w:rsidRPr="00015A51">
        <w:rPr>
          <w:rFonts w:ascii="Times New Roman" w:hAnsi="Times New Roman"/>
          <w:sz w:val="24"/>
          <w:szCs w:val="24"/>
        </w:rPr>
        <w:t>45</w:t>
      </w:r>
      <w:r w:rsidR="00FD30F7" w:rsidRPr="00015A51">
        <w:rPr>
          <w:rFonts w:ascii="Times New Roman" w:hAnsi="Times New Roman"/>
          <w:sz w:val="24"/>
          <w:szCs w:val="24"/>
        </w:rPr>
        <w:t>, p &lt; 0.001</w:t>
      </w:r>
      <w:r w:rsidR="00FE6CBE" w:rsidRPr="00015A51">
        <w:rPr>
          <w:rFonts w:ascii="Times New Roman" w:hAnsi="Times New Roman"/>
          <w:sz w:val="24"/>
          <w:szCs w:val="24"/>
        </w:rPr>
        <w:t xml:space="preserve">, </w:t>
      </w:r>
      <w:r w:rsidR="00FE6CBE" w:rsidRPr="00015A51">
        <w:rPr>
          <w:rFonts w:ascii="Times New Roman" w:hAnsi="Times New Roman" w:cs="Times New Roman"/>
          <w:sz w:val="24"/>
          <w:szCs w:val="24"/>
        </w:rPr>
        <w:t>η</w:t>
      </w:r>
      <w:r w:rsidR="00FE6CBE" w:rsidRPr="00015A51">
        <w:rPr>
          <w:rFonts w:ascii="Times New Roman" w:hAnsi="Times New Roman" w:cs="Times New Roman"/>
          <w:sz w:val="24"/>
          <w:szCs w:val="24"/>
          <w:vertAlign w:val="superscript"/>
        </w:rPr>
        <w:t>2</w:t>
      </w:r>
      <w:r w:rsidR="00FE6CBE" w:rsidRPr="00015A51">
        <w:rPr>
          <w:rFonts w:ascii="Times New Roman" w:hAnsi="Times New Roman" w:cs="Times New Roman"/>
          <w:sz w:val="24"/>
          <w:szCs w:val="24"/>
        </w:rPr>
        <w:t xml:space="preserve"> = 0.43</w:t>
      </w:r>
      <w:r w:rsidR="00500FA1" w:rsidRPr="00015A51">
        <w:rPr>
          <w:rFonts w:ascii="Times New Roman" w:hAnsi="Times New Roman"/>
          <w:sz w:val="24"/>
          <w:szCs w:val="24"/>
        </w:rPr>
        <w:t>; Figure 3B</w:t>
      </w:r>
      <w:r w:rsidR="00FD30F7" w:rsidRPr="00015A51">
        <w:rPr>
          <w:rFonts w:ascii="Times New Roman" w:hAnsi="Times New Roman"/>
          <w:sz w:val="24"/>
          <w:szCs w:val="24"/>
        </w:rPr>
        <w:t>)</w:t>
      </w:r>
      <w:r w:rsidR="00066B87" w:rsidRPr="00015A51">
        <w:rPr>
          <w:rFonts w:ascii="Times New Roman" w:hAnsi="Times New Roman" w:cs="Times New Roman"/>
          <w:sz w:val="24"/>
          <w:szCs w:val="24"/>
        </w:rPr>
        <w:t>. Specifically, t</w:t>
      </w:r>
      <w:r w:rsidR="00066B87" w:rsidRPr="00015A51">
        <w:rPr>
          <w:rFonts w:ascii="Times New Roman" w:hAnsi="Times New Roman"/>
          <w:sz w:val="24"/>
          <w:szCs w:val="24"/>
        </w:rPr>
        <w:t xml:space="preserve">he </w:t>
      </w:r>
      <w:r w:rsidR="00E823CE" w:rsidRPr="00015A51">
        <w:rPr>
          <w:rFonts w:ascii="Times New Roman" w:hAnsi="Times New Roman"/>
          <w:sz w:val="24"/>
          <w:szCs w:val="24"/>
        </w:rPr>
        <w:t xml:space="preserve">corrected </w:t>
      </w:r>
      <w:r w:rsidR="00066B87" w:rsidRPr="00015A51">
        <w:rPr>
          <w:rFonts w:ascii="Times New Roman" w:hAnsi="Times New Roman"/>
          <w:sz w:val="24"/>
          <w:szCs w:val="24"/>
        </w:rPr>
        <w:t xml:space="preserve">offline </w:t>
      </w:r>
      <w:r w:rsidR="00F65721" w:rsidRPr="00015A51">
        <w:rPr>
          <w:rFonts w:ascii="Times New Roman" w:hAnsi="Times New Roman"/>
          <w:sz w:val="24"/>
          <w:szCs w:val="24"/>
        </w:rPr>
        <w:t xml:space="preserve">process </w:t>
      </w:r>
      <w:r w:rsidR="00066B87" w:rsidRPr="00015A51">
        <w:rPr>
          <w:rFonts w:ascii="Times New Roman" w:hAnsi="Times New Roman"/>
          <w:sz w:val="24"/>
          <w:szCs w:val="24"/>
        </w:rPr>
        <w:t xml:space="preserve">was significantly affected by age. </w:t>
      </w:r>
      <w:r w:rsidR="00535F34" w:rsidRPr="00015A51">
        <w:rPr>
          <w:rFonts w:ascii="Times New Roman" w:hAnsi="Times New Roman"/>
          <w:sz w:val="24"/>
          <w:szCs w:val="24"/>
        </w:rPr>
        <w:t xml:space="preserve">The offline </w:t>
      </w:r>
      <w:r w:rsidR="00FD30F7" w:rsidRPr="00015A51">
        <w:rPr>
          <w:rFonts w:ascii="Times New Roman" w:hAnsi="Times New Roman" w:cs="Times New Roman"/>
          <w:sz w:val="24"/>
          <w:szCs w:val="24"/>
        </w:rPr>
        <w:t xml:space="preserve">RT </w:t>
      </w:r>
      <w:r w:rsidR="00535F34" w:rsidRPr="00015A51">
        <w:rPr>
          <w:rFonts w:ascii="Times New Roman" w:hAnsi="Times New Roman" w:cs="Times New Roman"/>
          <w:sz w:val="24"/>
          <w:szCs w:val="24"/>
        </w:rPr>
        <w:t>improvement</w:t>
      </w:r>
      <w:r w:rsidR="00FD30F7" w:rsidRPr="00015A51">
        <w:rPr>
          <w:rFonts w:ascii="Times New Roman" w:hAnsi="Times New Roman" w:cs="Times New Roman"/>
          <w:sz w:val="24"/>
          <w:szCs w:val="24"/>
        </w:rPr>
        <w:t xml:space="preserve"> </w:t>
      </w:r>
      <w:r w:rsidR="00535F34" w:rsidRPr="00015A51">
        <w:rPr>
          <w:rFonts w:ascii="Times New Roman" w:hAnsi="Times New Roman" w:cs="Times New Roman"/>
          <w:sz w:val="24"/>
          <w:szCs w:val="24"/>
        </w:rPr>
        <w:t xml:space="preserve">was significantly greater than zero </w:t>
      </w:r>
      <w:r w:rsidR="00FD30F7" w:rsidRPr="00015A51">
        <w:rPr>
          <w:rFonts w:ascii="Times New Roman" w:hAnsi="Times New Roman" w:cs="Times New Roman"/>
          <w:sz w:val="24"/>
          <w:szCs w:val="24"/>
        </w:rPr>
        <w:t>(after corrected; p &lt; 0.001</w:t>
      </w:r>
      <w:r w:rsidR="00FE6CBE" w:rsidRPr="00015A51">
        <w:rPr>
          <w:rFonts w:ascii="Times New Roman" w:hAnsi="Times New Roman"/>
          <w:sz w:val="24"/>
          <w:szCs w:val="24"/>
        </w:rPr>
        <w:t xml:space="preserve">, </w:t>
      </w:r>
      <w:r w:rsidR="00FE6CBE" w:rsidRPr="00015A51">
        <w:rPr>
          <w:rFonts w:ascii="Times New Roman" w:hAnsi="Times New Roman" w:cs="Times New Roman"/>
          <w:sz w:val="24"/>
          <w:szCs w:val="24"/>
        </w:rPr>
        <w:t>η</w:t>
      </w:r>
      <w:r w:rsidR="00FE6CBE" w:rsidRPr="00015A51">
        <w:rPr>
          <w:rFonts w:ascii="Times New Roman" w:hAnsi="Times New Roman" w:cs="Times New Roman"/>
          <w:sz w:val="24"/>
          <w:szCs w:val="24"/>
          <w:vertAlign w:val="superscript"/>
        </w:rPr>
        <w:t>2</w:t>
      </w:r>
      <w:r w:rsidR="00FE6CBE" w:rsidRPr="00015A51">
        <w:rPr>
          <w:rFonts w:ascii="Times New Roman" w:hAnsi="Times New Roman" w:cs="Times New Roman"/>
          <w:sz w:val="24"/>
          <w:szCs w:val="24"/>
        </w:rPr>
        <w:t xml:space="preserve"> = 0.1.17</w:t>
      </w:r>
      <w:r w:rsidR="00FD30F7" w:rsidRPr="00015A51">
        <w:rPr>
          <w:rFonts w:ascii="Times New Roman" w:hAnsi="Times New Roman" w:cs="Times New Roman"/>
          <w:sz w:val="24"/>
          <w:szCs w:val="24"/>
        </w:rPr>
        <w:t xml:space="preserve">) in six-year-olds and this improvement was greater than that in 10-year-olds </w:t>
      </w:r>
      <w:r w:rsidR="00FD30F7" w:rsidRPr="00015A51">
        <w:rPr>
          <w:rFonts w:ascii="Times New Roman" w:hAnsi="Times New Roman" w:cs="Times New Roman"/>
          <w:i/>
          <w:sz w:val="24"/>
          <w:szCs w:val="24"/>
        </w:rPr>
        <w:t>(</w:t>
      </w:r>
      <w:r w:rsidR="00915F47" w:rsidRPr="00015A51">
        <w:rPr>
          <w:rFonts w:ascii="Times New Roman" w:hAnsi="Times New Roman" w:cs="Times New Roman"/>
          <w:sz w:val="24"/>
          <w:szCs w:val="24"/>
        </w:rPr>
        <w:t>p&lt;0.</w:t>
      </w:r>
      <w:r w:rsidR="00FE6CBE" w:rsidRPr="00015A51">
        <w:rPr>
          <w:rFonts w:ascii="Times New Roman" w:hAnsi="Times New Roman" w:cs="Times New Roman"/>
          <w:sz w:val="24"/>
          <w:szCs w:val="24"/>
        </w:rPr>
        <w:t>01</w:t>
      </w:r>
      <w:r w:rsidR="00FD30F7" w:rsidRPr="00015A51">
        <w:rPr>
          <w:rFonts w:ascii="Times New Roman" w:hAnsi="Times New Roman" w:cs="Times New Roman"/>
          <w:i/>
          <w:sz w:val="24"/>
          <w:szCs w:val="24"/>
        </w:rPr>
        <w:t>)</w:t>
      </w:r>
      <w:r w:rsidR="00FD30F7" w:rsidRPr="00015A51">
        <w:rPr>
          <w:rFonts w:ascii="Times New Roman" w:hAnsi="Times New Roman" w:cs="Times New Roman"/>
          <w:sz w:val="24"/>
          <w:szCs w:val="24"/>
        </w:rPr>
        <w:t xml:space="preserve"> and adults (p &lt; 0.001).</w:t>
      </w:r>
      <w:r w:rsidR="003E10A6" w:rsidRPr="00015A51">
        <w:rPr>
          <w:rFonts w:ascii="Times New Roman" w:hAnsi="Times New Roman"/>
          <w:sz w:val="24"/>
          <w:szCs w:val="24"/>
        </w:rPr>
        <w:t xml:space="preserve"> Taken together</w:t>
      </w:r>
      <w:r w:rsidR="00B541DE" w:rsidRPr="00015A51">
        <w:rPr>
          <w:rFonts w:ascii="Times New Roman" w:hAnsi="Times New Roman"/>
          <w:sz w:val="24"/>
          <w:szCs w:val="24"/>
        </w:rPr>
        <w:t xml:space="preserve">, these results </w:t>
      </w:r>
      <w:r w:rsidR="000B32A9" w:rsidRPr="00015A51">
        <w:rPr>
          <w:rFonts w:ascii="Times New Roman" w:hAnsi="Times New Roman"/>
          <w:sz w:val="24"/>
          <w:szCs w:val="24"/>
        </w:rPr>
        <w:t>suggest</w:t>
      </w:r>
      <w:r w:rsidR="00B541DE" w:rsidRPr="00015A51">
        <w:rPr>
          <w:rFonts w:ascii="Times New Roman" w:hAnsi="Times New Roman"/>
          <w:sz w:val="24"/>
          <w:szCs w:val="24"/>
        </w:rPr>
        <w:t xml:space="preserve"> that</w:t>
      </w:r>
      <w:r w:rsidR="00966CF0" w:rsidRPr="00015A51">
        <w:rPr>
          <w:rFonts w:ascii="Times New Roman" w:hAnsi="Times New Roman"/>
          <w:sz w:val="24"/>
          <w:szCs w:val="24"/>
        </w:rPr>
        <w:t xml:space="preserve"> </w:t>
      </w:r>
      <w:r w:rsidR="000B32A9" w:rsidRPr="00015A51">
        <w:rPr>
          <w:rFonts w:ascii="Times New Roman" w:hAnsi="Times New Roman"/>
          <w:sz w:val="24"/>
          <w:szCs w:val="24"/>
        </w:rPr>
        <w:t xml:space="preserve">fatigue could not fully explain the </w:t>
      </w:r>
      <w:r w:rsidR="00181127" w:rsidRPr="00015A51">
        <w:rPr>
          <w:rFonts w:ascii="Times New Roman" w:hAnsi="Times New Roman"/>
          <w:sz w:val="24"/>
          <w:szCs w:val="24"/>
        </w:rPr>
        <w:t xml:space="preserve">offline </w:t>
      </w:r>
      <w:r w:rsidR="00B541DE" w:rsidRPr="00015A51">
        <w:rPr>
          <w:rFonts w:ascii="Times New Roman" w:hAnsi="Times New Roman"/>
          <w:sz w:val="24"/>
          <w:szCs w:val="24"/>
        </w:rPr>
        <w:t xml:space="preserve">improvements in RT </w:t>
      </w:r>
      <w:r w:rsidR="000B32A9" w:rsidRPr="00015A51">
        <w:rPr>
          <w:rFonts w:ascii="Times New Roman" w:hAnsi="Times New Roman"/>
          <w:sz w:val="24"/>
          <w:szCs w:val="24"/>
        </w:rPr>
        <w:t xml:space="preserve">and its age-related profile. </w:t>
      </w:r>
    </w:p>
    <w:p w14:paraId="6A6D85F1" w14:textId="77777777" w:rsidR="001D6A6D" w:rsidRPr="00015A51" w:rsidRDefault="001D6A6D" w:rsidP="001D6A6D">
      <w:pPr>
        <w:spacing w:after="0" w:line="240" w:lineRule="auto"/>
        <w:ind w:firstLine="720"/>
        <w:jc w:val="both"/>
        <w:rPr>
          <w:rFonts w:ascii="Times New Roman" w:hAnsi="Times New Roman" w:cs="Times New Roman"/>
          <w:b/>
          <w:sz w:val="24"/>
          <w:szCs w:val="24"/>
        </w:rPr>
      </w:pPr>
    </w:p>
    <w:p w14:paraId="2661E135" w14:textId="4F7382A7" w:rsidR="00D636D2" w:rsidRPr="00015A51" w:rsidRDefault="008742B6" w:rsidP="00087F9A">
      <w:pPr>
        <w:spacing w:after="0" w:line="240" w:lineRule="auto"/>
        <w:jc w:val="both"/>
        <w:rPr>
          <w:rFonts w:ascii="Times New Roman" w:hAnsi="Times New Roman" w:cs="Times New Roman"/>
          <w:b/>
          <w:i/>
          <w:sz w:val="24"/>
          <w:szCs w:val="24"/>
        </w:rPr>
      </w:pPr>
      <w:r w:rsidRPr="00015A51">
        <w:rPr>
          <w:rFonts w:ascii="Times New Roman" w:hAnsi="Times New Roman" w:cs="Times New Roman"/>
          <w:b/>
          <w:i/>
          <w:sz w:val="24"/>
          <w:szCs w:val="24"/>
        </w:rPr>
        <w:t>Mean MT</w:t>
      </w:r>
    </w:p>
    <w:p w14:paraId="2E72B755" w14:textId="3913EB5E" w:rsidR="00D636D2" w:rsidRPr="00015A51" w:rsidRDefault="00087F9A" w:rsidP="00087F9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Unlike RT, mean MT did not differ between groups</w:t>
      </w:r>
      <w:r w:rsidR="00655114" w:rsidRPr="00015A51">
        <w:rPr>
          <w:rFonts w:ascii="Times New Roman" w:hAnsi="Times New Roman" w:cs="Times New Roman"/>
          <w:sz w:val="24"/>
          <w:szCs w:val="24"/>
        </w:rPr>
        <w:t>.</w:t>
      </w:r>
      <w:r w:rsidRPr="00015A51">
        <w:rPr>
          <w:rFonts w:ascii="Times New Roman" w:hAnsi="Times New Roman" w:cs="Times New Roman"/>
          <w:sz w:val="24"/>
          <w:szCs w:val="24"/>
        </w:rPr>
        <w:t xml:space="preserve"> </w:t>
      </w:r>
      <w:r w:rsidR="00655114" w:rsidRPr="00015A51">
        <w:rPr>
          <w:rFonts w:ascii="Times New Roman" w:hAnsi="Times New Roman" w:cs="Times New Roman"/>
          <w:sz w:val="24"/>
          <w:szCs w:val="24"/>
        </w:rPr>
        <w:t>T</w:t>
      </w:r>
      <w:r w:rsidRPr="00015A51">
        <w:rPr>
          <w:rFonts w:ascii="Times New Roman" w:hAnsi="Times New Roman" w:cs="Times New Roman"/>
          <w:sz w:val="24"/>
          <w:szCs w:val="24"/>
        </w:rPr>
        <w:t>here was a significant effect of block on MT (</w:t>
      </w:r>
      <w:r w:rsidRPr="00015A51">
        <w:rPr>
          <w:rFonts w:ascii="Times New Roman" w:hAnsi="Times New Roman"/>
          <w:sz w:val="24"/>
          <w:szCs w:val="24"/>
        </w:rPr>
        <w:t>F</w:t>
      </w:r>
      <w:r w:rsidRPr="00015A51">
        <w:rPr>
          <w:rFonts w:ascii="Times New Roman" w:hAnsi="Times New Roman"/>
          <w:sz w:val="24"/>
          <w:szCs w:val="24"/>
          <w:vertAlign w:val="subscript"/>
        </w:rPr>
        <w:t>2, 29</w:t>
      </w:r>
      <w:r w:rsidRPr="00015A51">
        <w:rPr>
          <w:rFonts w:ascii="Times New Roman" w:hAnsi="Times New Roman"/>
          <w:sz w:val="24"/>
          <w:szCs w:val="24"/>
        </w:rPr>
        <w:t xml:space="preserve"> = 2.95, p &lt; 0.05</w:t>
      </w:r>
      <w:r w:rsidR="00FE6CBE" w:rsidRPr="00015A51">
        <w:rPr>
          <w:rFonts w:ascii="Times New Roman" w:hAnsi="Times New Roman"/>
          <w:sz w:val="24"/>
          <w:szCs w:val="24"/>
        </w:rPr>
        <w:t xml:space="preserve">, </w:t>
      </w:r>
      <w:r w:rsidR="00FE6CBE" w:rsidRPr="00015A51">
        <w:rPr>
          <w:rFonts w:ascii="Times New Roman" w:hAnsi="Times New Roman" w:cs="Times New Roman"/>
          <w:sz w:val="24"/>
          <w:szCs w:val="24"/>
        </w:rPr>
        <w:t>η</w:t>
      </w:r>
      <w:r w:rsidR="00FE6CBE" w:rsidRPr="00015A51">
        <w:rPr>
          <w:rFonts w:ascii="Times New Roman" w:hAnsi="Times New Roman" w:cs="Times New Roman"/>
          <w:sz w:val="24"/>
          <w:szCs w:val="24"/>
          <w:vertAlign w:val="superscript"/>
        </w:rPr>
        <w:t>2</w:t>
      </w:r>
      <w:r w:rsidR="00FE6CBE" w:rsidRPr="00015A51">
        <w:rPr>
          <w:rFonts w:ascii="Times New Roman" w:hAnsi="Times New Roman" w:cs="Times New Roman"/>
          <w:sz w:val="24"/>
          <w:szCs w:val="24"/>
        </w:rPr>
        <w:t xml:space="preserve"> = 0.07</w:t>
      </w:r>
      <w:r w:rsidRPr="00015A51">
        <w:rPr>
          <w:rFonts w:ascii="Times New Roman" w:hAnsi="Times New Roman" w:cs="Times New Roman"/>
          <w:sz w:val="24"/>
          <w:szCs w:val="24"/>
        </w:rPr>
        <w:t>)</w:t>
      </w:r>
      <w:r w:rsidR="00655114" w:rsidRPr="00015A51">
        <w:rPr>
          <w:rFonts w:ascii="Times New Roman" w:hAnsi="Times New Roman" w:cs="Times New Roman"/>
          <w:sz w:val="24"/>
          <w:szCs w:val="24"/>
        </w:rPr>
        <w:t xml:space="preserve"> but the MT differences between blocks were within 0.01s</w:t>
      </w:r>
      <w:r w:rsidRPr="00015A51">
        <w:rPr>
          <w:rFonts w:ascii="Times New Roman" w:hAnsi="Times New Roman" w:cs="Times New Roman"/>
          <w:sz w:val="24"/>
          <w:szCs w:val="24"/>
        </w:rPr>
        <w:t xml:space="preserve">. </w:t>
      </w:r>
      <w:r w:rsidR="00655114" w:rsidRPr="00015A51">
        <w:rPr>
          <w:rFonts w:ascii="Times New Roman" w:hAnsi="Times New Roman" w:cs="Times New Roman"/>
          <w:i/>
          <w:sz w:val="24"/>
          <w:szCs w:val="24"/>
        </w:rPr>
        <w:t>P</w:t>
      </w:r>
      <w:r w:rsidRPr="00015A51">
        <w:rPr>
          <w:rFonts w:ascii="Times New Roman" w:hAnsi="Times New Roman" w:cs="Times New Roman"/>
          <w:i/>
          <w:sz w:val="24"/>
          <w:szCs w:val="24"/>
        </w:rPr>
        <w:t>ost hoc</w:t>
      </w:r>
      <w:r w:rsidRPr="00015A51">
        <w:rPr>
          <w:rFonts w:ascii="Times New Roman" w:hAnsi="Times New Roman" w:cs="Times New Roman"/>
          <w:sz w:val="24"/>
          <w:szCs w:val="24"/>
        </w:rPr>
        <w:t xml:space="preserve"> tests failed to identify further differences between each pair of blocks</w:t>
      </w:r>
      <w:r w:rsidR="00500FA1" w:rsidRPr="00015A51">
        <w:rPr>
          <w:rFonts w:ascii="Times New Roman" w:hAnsi="Times New Roman" w:cs="Times New Roman"/>
          <w:sz w:val="24"/>
          <w:szCs w:val="24"/>
        </w:rPr>
        <w:t xml:space="preserve"> (Figure 4A)</w:t>
      </w:r>
      <w:r w:rsidRPr="00015A51">
        <w:rPr>
          <w:rFonts w:ascii="Times New Roman" w:hAnsi="Times New Roman" w:cs="Times New Roman"/>
          <w:sz w:val="24"/>
          <w:szCs w:val="24"/>
        </w:rPr>
        <w:t xml:space="preserve">. In particular, </w:t>
      </w:r>
      <w:r w:rsidR="007356AF" w:rsidRPr="00015A51">
        <w:rPr>
          <w:rFonts w:ascii="Times New Roman" w:hAnsi="Times New Roman" w:cs="Times New Roman"/>
          <w:sz w:val="24"/>
          <w:szCs w:val="24"/>
        </w:rPr>
        <w:t>MT was comparable between blocks</w:t>
      </w:r>
      <w:r w:rsidRPr="00015A51">
        <w:rPr>
          <w:rFonts w:ascii="Times New Roman" w:hAnsi="Times New Roman" w:cs="Times New Roman"/>
          <w:sz w:val="24"/>
          <w:szCs w:val="24"/>
        </w:rPr>
        <w:t xml:space="preserve"> 4 and 5, suggesting that MT did not represent sequence learning</w:t>
      </w:r>
      <w:r w:rsidR="00FE6CBE" w:rsidRPr="00015A51">
        <w:rPr>
          <w:rFonts w:ascii="Times New Roman" w:hAnsi="Times New Roman" w:cs="Times New Roman"/>
          <w:sz w:val="24"/>
          <w:szCs w:val="24"/>
        </w:rPr>
        <w:t xml:space="preserve"> </w:t>
      </w:r>
      <w:r w:rsidR="00FE6CBE" w:rsidRPr="00015A51">
        <w:rPr>
          <w:rFonts w:ascii="Times New Roman" w:hAnsi="Times New Roman" w:cs="Times New Roman"/>
          <w:sz w:val="24"/>
          <w:szCs w:val="24"/>
        </w:rPr>
        <w:fldChar w:fldCharType="begin"/>
      </w:r>
      <w:r w:rsidR="00FE6CBE" w:rsidRPr="00015A51">
        <w:rPr>
          <w:rFonts w:ascii="Times New Roman" w:hAnsi="Times New Roman" w:cs="Times New Roman"/>
          <w:sz w:val="24"/>
          <w:szCs w:val="24"/>
        </w:rPr>
        <w:instrText xml:space="preserve"> ADDIN EN.CITE &lt;EndNote&gt;&lt;Cite&gt;&lt;Author&gt;Du&lt;/Author&gt;&lt;Year&gt;2016&lt;/Year&gt;&lt;RecNum&gt;2897&lt;/RecNum&gt;&lt;DisplayText&gt;(Du &amp;amp; Clark, 2016)&lt;/DisplayText&gt;&lt;record&gt;&lt;rec-number&gt;2897&lt;/rec-number&gt;&lt;foreign-keys&gt;&lt;key app="EN" db-id="2ee2r9ed7vdet0efwdqp9pffewatwpwx2asd"&gt;2897&lt;/key&gt;&lt;/foreign-keys&gt;&lt;ref-type name="Journal Article"&gt;17&lt;/ref-type&gt;&lt;contributors&gt;&lt;authors&gt;&lt;author&gt;Du, Yue&lt;/author&gt;&lt;author&gt;Clark, Jane E.&lt;/author&gt;&lt;/authors&gt;&lt;/contributors&gt;&lt;titles&gt;&lt;title&gt;New insights into statistical learning and chunk learning in implicit sequence acquisition&lt;/title&gt;&lt;secondary-title&gt;Psychonomic Bulletin &amp;amp; Review&lt;/secondary-title&gt;&lt;/titles&gt;&lt;periodical&gt;&lt;full-title&gt;Psychonomic Bulletin &amp;amp; Review&lt;/full-title&gt;&lt;abbr-1&gt;Psychon B Rev&lt;/abbr-1&gt;&lt;/periodical&gt;&lt;pages&gt;1-9&lt;/pages&gt;&lt;dates&gt;&lt;year&gt;2016&lt;/year&gt;&lt;/dates&gt;&lt;isbn&gt;1531-5320&lt;/isbn&gt;&lt;label&gt;Du2016&lt;/label&gt;&lt;urls&gt;&lt;related-urls&gt;&lt;url&gt;http://dx.doi.org/10.3758/s13423-016-1193-4&lt;/url&gt;&lt;/related-urls&gt;&lt;/urls&gt;&lt;electronic-resource-num&gt;10.3758/s13423-016-1193-4&lt;/electronic-resource-num&gt;&lt;/record&gt;&lt;/Cite&gt;&lt;/EndNote&gt;</w:instrText>
      </w:r>
      <w:r w:rsidR="00FE6CBE" w:rsidRPr="00015A51">
        <w:rPr>
          <w:rFonts w:ascii="Times New Roman" w:hAnsi="Times New Roman" w:cs="Times New Roman"/>
          <w:sz w:val="24"/>
          <w:szCs w:val="24"/>
        </w:rPr>
        <w:fldChar w:fldCharType="separate"/>
      </w:r>
      <w:r w:rsidR="00FE6CBE" w:rsidRPr="00015A51">
        <w:rPr>
          <w:rFonts w:ascii="Times New Roman" w:hAnsi="Times New Roman" w:cs="Times New Roman"/>
          <w:noProof/>
          <w:sz w:val="24"/>
          <w:szCs w:val="24"/>
        </w:rPr>
        <w:t>(</w:t>
      </w:r>
      <w:hyperlink w:anchor="_ENREF_16" w:tooltip="Du, 2016 #2897" w:history="1">
        <w:r w:rsidR="00D05F9F" w:rsidRPr="00015A51">
          <w:rPr>
            <w:rFonts w:ascii="Times New Roman" w:hAnsi="Times New Roman" w:cs="Times New Roman"/>
            <w:noProof/>
            <w:sz w:val="24"/>
            <w:szCs w:val="24"/>
          </w:rPr>
          <w:t>Du &amp; Clark, 2016</w:t>
        </w:r>
      </w:hyperlink>
      <w:r w:rsidR="00FE6CBE" w:rsidRPr="00015A51">
        <w:rPr>
          <w:rFonts w:ascii="Times New Roman" w:hAnsi="Times New Roman" w:cs="Times New Roman"/>
          <w:noProof/>
          <w:sz w:val="24"/>
          <w:szCs w:val="24"/>
        </w:rPr>
        <w:t>)</w:t>
      </w:r>
      <w:r w:rsidR="00FE6CBE" w:rsidRPr="00015A51">
        <w:rPr>
          <w:rFonts w:ascii="Times New Roman" w:hAnsi="Times New Roman" w:cs="Times New Roman"/>
          <w:sz w:val="24"/>
          <w:szCs w:val="24"/>
        </w:rPr>
        <w:fldChar w:fldCharType="end"/>
      </w:r>
      <w:r w:rsidRPr="00015A51">
        <w:rPr>
          <w:rFonts w:ascii="Times New Roman" w:hAnsi="Times New Roman" w:cs="Times New Roman"/>
          <w:sz w:val="24"/>
          <w:szCs w:val="24"/>
        </w:rPr>
        <w:t xml:space="preserve">. </w:t>
      </w:r>
      <w:r w:rsidR="007356AF" w:rsidRPr="00015A51">
        <w:rPr>
          <w:rFonts w:ascii="Times New Roman" w:hAnsi="Times New Roman" w:cs="Times New Roman"/>
          <w:sz w:val="24"/>
          <w:szCs w:val="24"/>
        </w:rPr>
        <w:t>We further measured the MT changes from block 4 to 5 for the first 50 trials and last 50 trials respectively and did not find significant effects of age, block</w:t>
      </w:r>
      <w:r w:rsidR="003B077C" w:rsidRPr="00015A51">
        <w:rPr>
          <w:rFonts w:ascii="Times New Roman" w:hAnsi="Times New Roman" w:cs="Times New Roman"/>
          <w:sz w:val="24"/>
          <w:szCs w:val="24"/>
        </w:rPr>
        <w:t xml:space="preserve"> phase</w:t>
      </w:r>
      <w:r w:rsidR="007356AF" w:rsidRPr="00015A51">
        <w:rPr>
          <w:rFonts w:ascii="Times New Roman" w:hAnsi="Times New Roman" w:cs="Times New Roman"/>
          <w:sz w:val="24"/>
          <w:szCs w:val="24"/>
        </w:rPr>
        <w:t xml:space="preserve">, and their interaction (Figure 4B). </w:t>
      </w:r>
      <w:r w:rsidR="00771420" w:rsidRPr="00015A51">
        <w:rPr>
          <w:rFonts w:ascii="Times New Roman" w:hAnsi="Times New Roman" w:cs="Times New Roman"/>
          <w:sz w:val="24"/>
          <w:szCs w:val="24"/>
        </w:rPr>
        <w:t>When the amounts of online and offline MT changes and their age-related effect were examined, the significant interaction between the type of MT improvement and age was found (</w:t>
      </w:r>
      <w:r w:rsidR="00771420" w:rsidRPr="00015A51">
        <w:rPr>
          <w:rFonts w:ascii="Times New Roman" w:hAnsi="Times New Roman"/>
          <w:sz w:val="24"/>
          <w:szCs w:val="24"/>
        </w:rPr>
        <w:t>F</w:t>
      </w:r>
      <w:r w:rsidR="00771420" w:rsidRPr="00015A51">
        <w:rPr>
          <w:rFonts w:ascii="Times New Roman" w:hAnsi="Times New Roman"/>
          <w:sz w:val="24"/>
          <w:szCs w:val="24"/>
          <w:vertAlign w:val="subscript"/>
        </w:rPr>
        <w:t>2, 29</w:t>
      </w:r>
      <w:r w:rsidR="00771420" w:rsidRPr="00015A51">
        <w:rPr>
          <w:rFonts w:ascii="Times New Roman" w:hAnsi="Times New Roman"/>
          <w:sz w:val="24"/>
          <w:szCs w:val="24"/>
        </w:rPr>
        <w:t xml:space="preserve"> = 3.65, p &lt; 0.05</w:t>
      </w:r>
      <w:r w:rsidR="00FE6CBE" w:rsidRPr="00015A51">
        <w:rPr>
          <w:rFonts w:ascii="Times New Roman" w:hAnsi="Times New Roman"/>
          <w:sz w:val="24"/>
          <w:szCs w:val="24"/>
        </w:rPr>
        <w:t xml:space="preserve">, </w:t>
      </w:r>
      <w:r w:rsidR="00FE6CBE" w:rsidRPr="00015A51">
        <w:rPr>
          <w:rFonts w:ascii="Times New Roman" w:hAnsi="Times New Roman" w:cs="Times New Roman"/>
          <w:sz w:val="24"/>
          <w:szCs w:val="24"/>
        </w:rPr>
        <w:t>η</w:t>
      </w:r>
      <w:r w:rsidR="00FE6CBE" w:rsidRPr="00015A51">
        <w:rPr>
          <w:rFonts w:ascii="Times New Roman" w:hAnsi="Times New Roman" w:cs="Times New Roman"/>
          <w:sz w:val="24"/>
          <w:szCs w:val="24"/>
          <w:vertAlign w:val="superscript"/>
        </w:rPr>
        <w:t>2</w:t>
      </w:r>
      <w:r w:rsidR="00FE6CBE" w:rsidRPr="00015A51">
        <w:rPr>
          <w:rFonts w:ascii="Times New Roman" w:hAnsi="Times New Roman" w:cs="Times New Roman"/>
          <w:sz w:val="24"/>
          <w:szCs w:val="24"/>
        </w:rPr>
        <w:t xml:space="preserve"> = 0.</w:t>
      </w:r>
      <w:r w:rsidR="00E50A5A" w:rsidRPr="00015A51">
        <w:rPr>
          <w:rFonts w:ascii="Times New Roman" w:hAnsi="Times New Roman" w:cs="Times New Roman"/>
          <w:sz w:val="24"/>
          <w:szCs w:val="24"/>
        </w:rPr>
        <w:t>1</w:t>
      </w:r>
      <w:r w:rsidR="00FE6CBE" w:rsidRPr="00015A51">
        <w:rPr>
          <w:rFonts w:ascii="Times New Roman" w:hAnsi="Times New Roman" w:cs="Times New Roman"/>
          <w:sz w:val="24"/>
          <w:szCs w:val="24"/>
        </w:rPr>
        <w:t>7</w:t>
      </w:r>
      <w:r w:rsidR="00771420" w:rsidRPr="00015A51">
        <w:rPr>
          <w:rFonts w:ascii="Times New Roman" w:hAnsi="Times New Roman" w:cs="Times New Roman"/>
          <w:sz w:val="24"/>
          <w:szCs w:val="24"/>
        </w:rPr>
        <w:t xml:space="preserve">). In particular, </w:t>
      </w:r>
      <w:r w:rsidR="00DC0FFD" w:rsidRPr="00015A51">
        <w:rPr>
          <w:rFonts w:ascii="Times New Roman" w:hAnsi="Times New Roman" w:cs="Times New Roman"/>
          <w:sz w:val="24"/>
          <w:szCs w:val="24"/>
        </w:rPr>
        <w:t xml:space="preserve">online changes in </w:t>
      </w:r>
      <w:r w:rsidR="00117909" w:rsidRPr="00015A51">
        <w:rPr>
          <w:rFonts w:ascii="Times New Roman" w:hAnsi="Times New Roman" w:cs="Times New Roman"/>
          <w:sz w:val="24"/>
          <w:szCs w:val="24"/>
        </w:rPr>
        <w:t>M</w:t>
      </w:r>
      <w:r w:rsidR="00DC0FFD" w:rsidRPr="00015A51">
        <w:rPr>
          <w:rFonts w:ascii="Times New Roman" w:hAnsi="Times New Roman" w:cs="Times New Roman"/>
          <w:sz w:val="24"/>
          <w:szCs w:val="24"/>
        </w:rPr>
        <w:t>T</w:t>
      </w:r>
      <w:r w:rsidR="00771420" w:rsidRPr="00015A51">
        <w:rPr>
          <w:rFonts w:ascii="Times New Roman" w:hAnsi="Times New Roman" w:cs="Times New Roman"/>
          <w:sz w:val="24"/>
          <w:szCs w:val="24"/>
        </w:rPr>
        <w:t xml:space="preserve"> were comparable between groups</w:t>
      </w:r>
      <w:r w:rsidR="00DC0FFD" w:rsidRPr="00015A51">
        <w:rPr>
          <w:rFonts w:ascii="Times New Roman" w:hAnsi="Times New Roman" w:cs="Times New Roman"/>
          <w:sz w:val="24"/>
          <w:szCs w:val="24"/>
        </w:rPr>
        <w:t xml:space="preserve">, while offline changes in MT </w:t>
      </w:r>
      <w:r w:rsidR="00771420" w:rsidRPr="00015A51">
        <w:rPr>
          <w:rFonts w:ascii="Times New Roman" w:hAnsi="Times New Roman" w:cs="Times New Roman"/>
          <w:sz w:val="24"/>
          <w:szCs w:val="24"/>
        </w:rPr>
        <w:t xml:space="preserve">were greater </w:t>
      </w:r>
      <w:r w:rsidR="00384A96" w:rsidRPr="00015A51">
        <w:rPr>
          <w:rFonts w:ascii="Times New Roman" w:hAnsi="Times New Roman" w:cs="Times New Roman"/>
          <w:sz w:val="24"/>
          <w:szCs w:val="24"/>
        </w:rPr>
        <w:t>than zero (p &lt; 0.001</w:t>
      </w:r>
      <w:r w:rsidR="00E50A5A" w:rsidRPr="00015A51">
        <w:rPr>
          <w:rFonts w:ascii="Times New Roman" w:hAnsi="Times New Roman"/>
          <w:sz w:val="24"/>
          <w:szCs w:val="24"/>
        </w:rPr>
        <w:t xml:space="preserve">, </w:t>
      </w:r>
      <w:r w:rsidR="00E50A5A" w:rsidRPr="00015A51">
        <w:rPr>
          <w:rFonts w:ascii="Times New Roman" w:hAnsi="Times New Roman" w:cs="Times New Roman"/>
          <w:sz w:val="24"/>
          <w:szCs w:val="24"/>
        </w:rPr>
        <w:t>η</w:t>
      </w:r>
      <w:r w:rsidR="00E50A5A" w:rsidRPr="00015A51">
        <w:rPr>
          <w:rFonts w:ascii="Times New Roman" w:hAnsi="Times New Roman" w:cs="Times New Roman"/>
          <w:sz w:val="24"/>
          <w:szCs w:val="24"/>
          <w:vertAlign w:val="superscript"/>
        </w:rPr>
        <w:t>2</w:t>
      </w:r>
      <w:r w:rsidR="00E50A5A" w:rsidRPr="00015A51">
        <w:rPr>
          <w:rFonts w:ascii="Times New Roman" w:hAnsi="Times New Roman" w:cs="Times New Roman"/>
          <w:sz w:val="24"/>
          <w:szCs w:val="24"/>
        </w:rPr>
        <w:t xml:space="preserve"> = 1</w:t>
      </w:r>
      <w:r w:rsidR="008911EE" w:rsidRPr="00015A51">
        <w:rPr>
          <w:rFonts w:ascii="Times New Roman" w:hAnsi="Times New Roman" w:cs="Times New Roman"/>
          <w:sz w:val="24"/>
          <w:szCs w:val="24"/>
        </w:rPr>
        <w:t>.03</w:t>
      </w:r>
      <w:r w:rsidR="00384A96" w:rsidRPr="00015A51">
        <w:rPr>
          <w:rFonts w:ascii="Times New Roman" w:hAnsi="Times New Roman" w:cs="Times New Roman"/>
          <w:sz w:val="24"/>
          <w:szCs w:val="24"/>
        </w:rPr>
        <w:t xml:space="preserve">) </w:t>
      </w:r>
      <w:r w:rsidR="00771420" w:rsidRPr="00015A51">
        <w:rPr>
          <w:rFonts w:ascii="Times New Roman" w:hAnsi="Times New Roman" w:cs="Times New Roman"/>
          <w:sz w:val="24"/>
          <w:szCs w:val="24"/>
        </w:rPr>
        <w:t>in 6-year-olds</w:t>
      </w:r>
      <w:r w:rsidR="00020B46" w:rsidRPr="00015A51">
        <w:rPr>
          <w:rFonts w:ascii="Times New Roman" w:hAnsi="Times New Roman" w:cs="Times New Roman"/>
          <w:sz w:val="24"/>
          <w:szCs w:val="24"/>
        </w:rPr>
        <w:t xml:space="preserve"> </w:t>
      </w:r>
      <w:r w:rsidR="00384A96" w:rsidRPr="00015A51">
        <w:rPr>
          <w:rFonts w:ascii="Times New Roman" w:hAnsi="Times New Roman" w:cs="Times New Roman"/>
          <w:sz w:val="24"/>
          <w:szCs w:val="24"/>
        </w:rPr>
        <w:t>and greater than offline MT changes in</w:t>
      </w:r>
      <w:r w:rsidR="00771420" w:rsidRPr="00015A51">
        <w:rPr>
          <w:rFonts w:ascii="Times New Roman" w:hAnsi="Times New Roman" w:cs="Times New Roman"/>
          <w:sz w:val="24"/>
          <w:szCs w:val="24"/>
        </w:rPr>
        <w:t xml:space="preserve"> adults (p &lt; 0.05). </w:t>
      </w:r>
      <w:r w:rsidR="00DC0FFD" w:rsidRPr="00015A51">
        <w:rPr>
          <w:rFonts w:ascii="Times New Roman" w:hAnsi="Times New Roman" w:cs="Times New Roman"/>
          <w:sz w:val="24"/>
          <w:szCs w:val="24"/>
        </w:rPr>
        <w:t xml:space="preserve">However, the significant effect of age vanished when offline MT changes were corrected by </w:t>
      </w:r>
      <w:r w:rsidR="00DC0FFD" w:rsidRPr="00015A51">
        <w:rPr>
          <w:rFonts w:ascii="Times New Roman" w:hAnsi="Times New Roman"/>
          <w:sz w:val="24"/>
          <w:szCs w:val="24"/>
        </w:rPr>
        <w:t xml:space="preserve">removing the MT decrement within the preceding block from the total </w:t>
      </w:r>
      <w:r w:rsidR="00DC0FFD" w:rsidRPr="00015A51">
        <w:rPr>
          <w:rFonts w:ascii="Times New Roman" w:hAnsi="Times New Roman"/>
          <w:sz w:val="24"/>
          <w:szCs w:val="24"/>
        </w:rPr>
        <w:lastRenderedPageBreak/>
        <w:t xml:space="preserve">offline gain. Importantly, the corrected offline MT change in 6-year-olds was </w:t>
      </w:r>
      <w:r w:rsidR="003B077C" w:rsidRPr="00015A51">
        <w:rPr>
          <w:rFonts w:ascii="Times New Roman" w:hAnsi="Times New Roman"/>
          <w:sz w:val="24"/>
          <w:szCs w:val="24"/>
        </w:rPr>
        <w:t>no longer</w:t>
      </w:r>
      <w:r w:rsidR="00DC0FFD" w:rsidRPr="00015A51">
        <w:rPr>
          <w:rFonts w:ascii="Times New Roman" w:hAnsi="Times New Roman"/>
          <w:sz w:val="24"/>
          <w:szCs w:val="24"/>
        </w:rPr>
        <w:t xml:space="preserve"> significantly different from zero</w:t>
      </w:r>
      <w:r w:rsidR="00500FA1" w:rsidRPr="00015A51">
        <w:rPr>
          <w:rFonts w:ascii="Times New Roman" w:hAnsi="Times New Roman"/>
          <w:sz w:val="24"/>
          <w:szCs w:val="24"/>
        </w:rPr>
        <w:t xml:space="preserve"> (Figure 4D)</w:t>
      </w:r>
      <w:r w:rsidR="00DC0FFD" w:rsidRPr="00015A51">
        <w:rPr>
          <w:rFonts w:ascii="Times New Roman" w:hAnsi="Times New Roman"/>
          <w:sz w:val="24"/>
          <w:szCs w:val="24"/>
        </w:rPr>
        <w:t>.</w:t>
      </w:r>
    </w:p>
    <w:p w14:paraId="433ED83E" w14:textId="77777777" w:rsidR="00D636D2" w:rsidRPr="00015A51" w:rsidRDefault="00D636D2" w:rsidP="00087F9A">
      <w:pPr>
        <w:spacing w:after="0" w:line="240" w:lineRule="auto"/>
        <w:jc w:val="both"/>
        <w:rPr>
          <w:rFonts w:ascii="Times New Roman" w:hAnsi="Times New Roman" w:cs="Times New Roman"/>
          <w:b/>
          <w:sz w:val="24"/>
          <w:szCs w:val="24"/>
        </w:rPr>
      </w:pPr>
    </w:p>
    <w:p w14:paraId="5C2493F2" w14:textId="3F4EED92" w:rsidR="004E6254" w:rsidRPr="00015A51" w:rsidRDefault="008742B6" w:rsidP="001D6A6D">
      <w:pPr>
        <w:spacing w:after="0" w:line="240" w:lineRule="auto"/>
        <w:jc w:val="both"/>
        <w:rPr>
          <w:rFonts w:ascii="Times New Roman" w:hAnsi="Times New Roman"/>
          <w:sz w:val="24"/>
          <w:szCs w:val="24"/>
        </w:rPr>
      </w:pPr>
      <w:r w:rsidRPr="00015A51">
        <w:rPr>
          <w:rFonts w:ascii="Times New Roman" w:hAnsi="Times New Roman" w:cs="Times New Roman"/>
          <w:b/>
          <w:i/>
          <w:sz w:val="24"/>
          <w:szCs w:val="24"/>
        </w:rPr>
        <w:t>D</w:t>
      </w:r>
      <w:r w:rsidR="002637E2" w:rsidRPr="00015A51">
        <w:rPr>
          <w:rFonts w:ascii="Times New Roman" w:hAnsi="Times New Roman" w:cs="Times New Roman"/>
          <w:b/>
          <w:i/>
          <w:sz w:val="24"/>
          <w:szCs w:val="24"/>
        </w:rPr>
        <w:t>eclarative knowledge</w:t>
      </w:r>
      <w:r w:rsidRPr="00015A51">
        <w:rPr>
          <w:rFonts w:ascii="Times New Roman" w:hAnsi="Times New Roman" w:cs="Times New Roman"/>
          <w:b/>
          <w:i/>
          <w:sz w:val="24"/>
          <w:szCs w:val="24"/>
        </w:rPr>
        <w:t xml:space="preserve"> of sequence A</w:t>
      </w:r>
    </w:p>
    <w:p w14:paraId="093FBBDA" w14:textId="45BCA3F7" w:rsidR="00406A20" w:rsidRPr="00015A51" w:rsidRDefault="006C3D0D" w:rsidP="001D6A6D">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Upon completion of </w:t>
      </w:r>
      <w:r w:rsidR="009435F2" w:rsidRPr="00015A51">
        <w:rPr>
          <w:rFonts w:ascii="Times New Roman" w:hAnsi="Times New Roman" w:cs="Times New Roman"/>
          <w:sz w:val="24"/>
          <w:szCs w:val="24"/>
        </w:rPr>
        <w:t xml:space="preserve">the </w:t>
      </w:r>
      <w:r w:rsidRPr="00015A51">
        <w:rPr>
          <w:rFonts w:ascii="Times New Roman" w:hAnsi="Times New Roman" w:cs="Times New Roman"/>
          <w:sz w:val="24"/>
          <w:szCs w:val="24"/>
        </w:rPr>
        <w:t>six learning blocks, participants completed two recognition tasks and one recall task (see methods). T</w:t>
      </w:r>
      <w:r w:rsidR="00B7453B" w:rsidRPr="00015A51">
        <w:rPr>
          <w:rFonts w:ascii="Times New Roman" w:hAnsi="Times New Roman" w:cs="Times New Roman"/>
          <w:sz w:val="24"/>
          <w:szCs w:val="24"/>
        </w:rPr>
        <w:t xml:space="preserve">he non-parametric ANOVA failed to find a significant effect of age on </w:t>
      </w:r>
      <w:r w:rsidRPr="00015A51">
        <w:rPr>
          <w:rFonts w:ascii="Times New Roman" w:hAnsi="Times New Roman" w:cs="Times New Roman"/>
          <w:sz w:val="24"/>
          <w:szCs w:val="24"/>
        </w:rPr>
        <w:t xml:space="preserve">recall </w:t>
      </w:r>
      <w:r w:rsidR="00B7453B" w:rsidRPr="00015A51">
        <w:rPr>
          <w:rFonts w:ascii="Times New Roman" w:hAnsi="Times New Roman" w:cs="Times New Roman"/>
          <w:sz w:val="24"/>
          <w:szCs w:val="24"/>
        </w:rPr>
        <w:t>scores</w:t>
      </w:r>
      <w:r w:rsidR="006F1A24" w:rsidRPr="00015A51">
        <w:rPr>
          <w:rFonts w:ascii="Times New Roman" w:hAnsi="Times New Roman" w:cs="Times New Roman"/>
          <w:sz w:val="24"/>
          <w:szCs w:val="24"/>
        </w:rPr>
        <w:t xml:space="preserve"> for all</w:t>
      </w:r>
      <w:r w:rsidR="00B7453B" w:rsidRPr="00015A51">
        <w:rPr>
          <w:rFonts w:ascii="Times New Roman" w:hAnsi="Times New Roman" w:cs="Times New Roman"/>
          <w:sz w:val="24"/>
          <w:szCs w:val="24"/>
        </w:rPr>
        <w:t xml:space="preserve"> </w:t>
      </w:r>
      <w:r w:rsidR="006F1A24" w:rsidRPr="00015A51">
        <w:rPr>
          <w:rFonts w:ascii="Times New Roman" w:hAnsi="Times New Roman" w:cs="Times New Roman"/>
          <w:sz w:val="24"/>
          <w:szCs w:val="24"/>
        </w:rPr>
        <w:t xml:space="preserve">chunk </w:t>
      </w:r>
      <w:r w:rsidR="00B7453B" w:rsidRPr="00015A51">
        <w:rPr>
          <w:rFonts w:ascii="Times New Roman" w:hAnsi="Times New Roman" w:cs="Times New Roman"/>
          <w:sz w:val="24"/>
          <w:szCs w:val="24"/>
        </w:rPr>
        <w:t>length</w:t>
      </w:r>
      <w:r w:rsidR="006F1A24" w:rsidRPr="00015A51">
        <w:rPr>
          <w:rFonts w:ascii="Times New Roman" w:hAnsi="Times New Roman" w:cs="Times New Roman"/>
          <w:sz w:val="24"/>
          <w:szCs w:val="24"/>
        </w:rPr>
        <w:t>s</w:t>
      </w:r>
      <w:r w:rsidR="00B7453B" w:rsidRPr="00015A51">
        <w:rPr>
          <w:rFonts w:ascii="Times New Roman" w:hAnsi="Times New Roman" w:cs="Times New Roman"/>
          <w:sz w:val="24"/>
          <w:szCs w:val="24"/>
        </w:rPr>
        <w:t xml:space="preserve">. Nevertheless, there appears a clear downward trend in </w:t>
      </w:r>
      <w:r w:rsidRPr="00015A51">
        <w:rPr>
          <w:rFonts w:ascii="Times New Roman" w:hAnsi="Times New Roman" w:cs="Times New Roman"/>
          <w:sz w:val="24"/>
          <w:szCs w:val="24"/>
        </w:rPr>
        <w:t xml:space="preserve">recall </w:t>
      </w:r>
      <w:r w:rsidR="00B7453B" w:rsidRPr="00015A51">
        <w:rPr>
          <w:rFonts w:ascii="Times New Roman" w:hAnsi="Times New Roman" w:cs="Times New Roman"/>
          <w:sz w:val="24"/>
          <w:szCs w:val="24"/>
        </w:rPr>
        <w:t xml:space="preserve">scores with </w:t>
      </w:r>
      <w:r w:rsidR="00A57523" w:rsidRPr="00015A51">
        <w:rPr>
          <w:rFonts w:ascii="Times New Roman" w:hAnsi="Times New Roman" w:cs="Times New Roman"/>
          <w:sz w:val="24"/>
          <w:szCs w:val="24"/>
        </w:rPr>
        <w:t xml:space="preserve">decreasing </w:t>
      </w:r>
      <w:r w:rsidR="00B7453B" w:rsidRPr="00015A51">
        <w:rPr>
          <w:rFonts w:ascii="Times New Roman" w:hAnsi="Times New Roman" w:cs="Times New Roman"/>
          <w:sz w:val="24"/>
          <w:szCs w:val="24"/>
        </w:rPr>
        <w:t>age (Fig</w:t>
      </w:r>
      <w:r w:rsidR="006B1C05" w:rsidRPr="00015A51">
        <w:rPr>
          <w:rFonts w:ascii="Times New Roman" w:hAnsi="Times New Roman" w:cs="Times New Roman"/>
          <w:sz w:val="24"/>
          <w:szCs w:val="24"/>
        </w:rPr>
        <w:t>ure</w:t>
      </w:r>
      <w:r w:rsidR="00B7453B" w:rsidRPr="00015A51">
        <w:rPr>
          <w:rFonts w:ascii="Times New Roman" w:hAnsi="Times New Roman" w:cs="Times New Roman"/>
          <w:sz w:val="24"/>
          <w:szCs w:val="24"/>
        </w:rPr>
        <w:t xml:space="preserve"> </w:t>
      </w:r>
      <w:r w:rsidR="006B1C05" w:rsidRPr="00015A51">
        <w:rPr>
          <w:rFonts w:ascii="Times New Roman" w:hAnsi="Times New Roman" w:cs="Times New Roman"/>
          <w:sz w:val="24"/>
          <w:szCs w:val="24"/>
        </w:rPr>
        <w:t>5</w:t>
      </w:r>
      <w:r w:rsidR="00B7453B" w:rsidRPr="00015A51">
        <w:rPr>
          <w:rFonts w:ascii="Times New Roman" w:hAnsi="Times New Roman" w:cs="Times New Roman"/>
          <w:sz w:val="24"/>
          <w:szCs w:val="24"/>
        </w:rPr>
        <w:t>A). The failure to observe a statistical</w:t>
      </w:r>
      <w:r w:rsidR="009435F2" w:rsidRPr="00015A51">
        <w:rPr>
          <w:rFonts w:ascii="Times New Roman" w:hAnsi="Times New Roman" w:cs="Times New Roman"/>
          <w:sz w:val="24"/>
          <w:szCs w:val="24"/>
        </w:rPr>
        <w:t>ly</w:t>
      </w:r>
      <w:r w:rsidR="00B7453B" w:rsidRPr="00015A51">
        <w:rPr>
          <w:rFonts w:ascii="Times New Roman" w:hAnsi="Times New Roman" w:cs="Times New Roman"/>
          <w:sz w:val="24"/>
          <w:szCs w:val="24"/>
        </w:rPr>
        <w:t xml:space="preserve"> significant effect may result from a large dispersion o</w:t>
      </w:r>
      <w:r w:rsidR="00A57523" w:rsidRPr="00015A51">
        <w:rPr>
          <w:rFonts w:ascii="Times New Roman" w:hAnsi="Times New Roman" w:cs="Times New Roman"/>
          <w:sz w:val="24"/>
          <w:szCs w:val="24"/>
        </w:rPr>
        <w:t>f</w:t>
      </w:r>
      <w:r w:rsidR="00B7453B" w:rsidRPr="00015A51">
        <w:rPr>
          <w:rFonts w:ascii="Times New Roman" w:hAnsi="Times New Roman" w:cs="Times New Roman"/>
          <w:sz w:val="24"/>
          <w:szCs w:val="24"/>
        </w:rPr>
        <w:t xml:space="preserve"> </w:t>
      </w:r>
      <w:r w:rsidRPr="00015A51">
        <w:rPr>
          <w:rFonts w:ascii="Times New Roman" w:hAnsi="Times New Roman" w:cs="Times New Roman"/>
          <w:sz w:val="24"/>
          <w:szCs w:val="24"/>
        </w:rPr>
        <w:t xml:space="preserve">recall performance </w:t>
      </w:r>
      <w:r w:rsidR="00B7453B" w:rsidRPr="00015A51">
        <w:rPr>
          <w:rFonts w:ascii="Times New Roman" w:hAnsi="Times New Roman" w:cs="Times New Roman"/>
          <w:sz w:val="24"/>
          <w:szCs w:val="24"/>
        </w:rPr>
        <w:t xml:space="preserve">in 6-year-olds. </w:t>
      </w:r>
      <w:r w:rsidR="00680C6B" w:rsidRPr="00015A51">
        <w:rPr>
          <w:rFonts w:ascii="Times New Roman" w:hAnsi="Times New Roman" w:cs="Times New Roman"/>
          <w:sz w:val="24"/>
          <w:szCs w:val="24"/>
        </w:rPr>
        <w:t xml:space="preserve">Unlike the </w:t>
      </w:r>
      <w:r w:rsidRPr="00015A51">
        <w:rPr>
          <w:rFonts w:ascii="Times New Roman" w:hAnsi="Times New Roman" w:cs="Times New Roman"/>
          <w:sz w:val="24"/>
          <w:szCs w:val="24"/>
        </w:rPr>
        <w:t xml:space="preserve">recall </w:t>
      </w:r>
      <w:r w:rsidR="00680C6B" w:rsidRPr="00015A51">
        <w:rPr>
          <w:rFonts w:ascii="Times New Roman" w:hAnsi="Times New Roman" w:cs="Times New Roman"/>
          <w:sz w:val="24"/>
          <w:szCs w:val="24"/>
        </w:rPr>
        <w:t>test, we found a significant effect of age on scores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df=2</m:t>
            </m:r>
          </m:sub>
          <m:sup>
            <m:r>
              <w:rPr>
                <w:rFonts w:ascii="Cambria Math" w:hAnsi="Cambria Math" w:cs="Times New Roman"/>
                <w:sz w:val="24"/>
                <w:szCs w:val="24"/>
              </w:rPr>
              <m:t>2</m:t>
            </m:r>
          </m:sup>
        </m:sSubSup>
        <m:r>
          <w:rPr>
            <w:rFonts w:ascii="Cambria Math" w:hAnsi="Cambria Math" w:cs="Times New Roman"/>
            <w:sz w:val="24"/>
            <w:szCs w:val="24"/>
          </w:rPr>
          <m:t>=11.6</m:t>
        </m:r>
      </m:oMath>
      <w:r w:rsidR="00680C6B" w:rsidRPr="00015A51">
        <w:rPr>
          <w:rFonts w:ascii="Times New Roman" w:hAnsi="Times New Roman" w:cs="Times New Roman"/>
          <w:sz w:val="24"/>
          <w:szCs w:val="24"/>
        </w:rPr>
        <w:t>, p &lt; 0.</w:t>
      </w:r>
      <w:r w:rsidR="00E50A5A" w:rsidRPr="00015A51">
        <w:rPr>
          <w:rFonts w:ascii="Times New Roman" w:hAnsi="Times New Roman" w:cs="Times New Roman"/>
          <w:sz w:val="24"/>
          <w:szCs w:val="24"/>
        </w:rPr>
        <w:t>01</w:t>
      </w:r>
      <w:r w:rsidR="00E50A5A" w:rsidRPr="00015A51">
        <w:rPr>
          <w:rFonts w:ascii="Times New Roman" w:hAnsi="Times New Roman"/>
          <w:sz w:val="24"/>
          <w:szCs w:val="24"/>
        </w:rPr>
        <w:t xml:space="preserve">, </w:t>
      </w:r>
      <w:r w:rsidR="00E50A5A" w:rsidRPr="00015A51">
        <w:rPr>
          <w:rFonts w:ascii="Times New Roman" w:hAnsi="Times New Roman" w:cs="Times New Roman"/>
          <w:sz w:val="24"/>
          <w:szCs w:val="24"/>
        </w:rPr>
        <w:t>η</w:t>
      </w:r>
      <w:r w:rsidR="00E50A5A" w:rsidRPr="00015A51">
        <w:rPr>
          <w:rFonts w:ascii="Times New Roman" w:hAnsi="Times New Roman" w:cs="Times New Roman"/>
          <w:sz w:val="24"/>
          <w:szCs w:val="24"/>
          <w:vertAlign w:val="superscript"/>
        </w:rPr>
        <w:t>2</w:t>
      </w:r>
      <w:r w:rsidR="00E50A5A" w:rsidRPr="00015A51">
        <w:rPr>
          <w:rFonts w:ascii="Times New Roman" w:hAnsi="Times New Roman" w:cs="Times New Roman"/>
          <w:sz w:val="24"/>
          <w:szCs w:val="24"/>
        </w:rPr>
        <w:t xml:space="preserve"> = 0.37</w:t>
      </w:r>
      <w:r w:rsidR="00680C6B" w:rsidRPr="00015A51">
        <w:rPr>
          <w:rFonts w:ascii="Times New Roman" w:hAnsi="Times New Roman" w:cs="Times New Roman"/>
          <w:sz w:val="24"/>
          <w:szCs w:val="24"/>
        </w:rPr>
        <w:t xml:space="preserve">) </w:t>
      </w:r>
      <w:r w:rsidR="00534E62" w:rsidRPr="00015A51">
        <w:rPr>
          <w:rFonts w:ascii="Times New Roman" w:hAnsi="Times New Roman" w:cs="Times New Roman"/>
          <w:sz w:val="24"/>
          <w:szCs w:val="24"/>
        </w:rPr>
        <w:t>in the recognition task II where participants were asked to recognized chunks of sequence. Six-year-olds (Fig</w:t>
      </w:r>
      <w:r w:rsidR="00BD572B" w:rsidRPr="00015A51">
        <w:rPr>
          <w:rFonts w:ascii="Times New Roman" w:hAnsi="Times New Roman" w:cs="Times New Roman"/>
          <w:sz w:val="24"/>
          <w:szCs w:val="24"/>
        </w:rPr>
        <w:t>ure</w:t>
      </w:r>
      <w:r w:rsidR="00534E62" w:rsidRPr="00015A51">
        <w:rPr>
          <w:rFonts w:ascii="Times New Roman" w:hAnsi="Times New Roman" w:cs="Times New Roman"/>
          <w:sz w:val="24"/>
          <w:szCs w:val="24"/>
        </w:rPr>
        <w:t xml:space="preserve"> </w:t>
      </w:r>
      <w:r w:rsidR="00BD572B" w:rsidRPr="00015A51">
        <w:rPr>
          <w:rFonts w:ascii="Times New Roman" w:hAnsi="Times New Roman" w:cs="Times New Roman"/>
          <w:sz w:val="24"/>
          <w:szCs w:val="24"/>
        </w:rPr>
        <w:t>5</w:t>
      </w:r>
      <w:r w:rsidR="00534E62" w:rsidRPr="00015A51">
        <w:rPr>
          <w:rFonts w:ascii="Times New Roman" w:hAnsi="Times New Roman" w:cs="Times New Roman"/>
          <w:sz w:val="24"/>
          <w:szCs w:val="24"/>
        </w:rPr>
        <w:t xml:space="preserve">B) scored lower than </w:t>
      </w:r>
      <w:r w:rsidR="009435F2" w:rsidRPr="00015A51">
        <w:rPr>
          <w:rFonts w:ascii="Times New Roman" w:hAnsi="Times New Roman" w:cs="Times New Roman"/>
          <w:sz w:val="24"/>
          <w:szCs w:val="24"/>
        </w:rPr>
        <w:t xml:space="preserve">the </w:t>
      </w:r>
      <w:r w:rsidR="00534E62" w:rsidRPr="00015A51">
        <w:rPr>
          <w:rFonts w:ascii="Times New Roman" w:hAnsi="Times New Roman" w:cs="Times New Roman"/>
          <w:sz w:val="24"/>
          <w:szCs w:val="24"/>
        </w:rPr>
        <w:t xml:space="preserve">10-year-olds and adults. In addition, in </w:t>
      </w:r>
      <w:r w:rsidR="0014333E" w:rsidRPr="00015A51">
        <w:rPr>
          <w:rFonts w:ascii="Times New Roman" w:hAnsi="Times New Roman" w:cs="Times New Roman"/>
          <w:sz w:val="24"/>
          <w:szCs w:val="24"/>
        </w:rPr>
        <w:t xml:space="preserve">the </w:t>
      </w:r>
      <w:r w:rsidR="00534E62" w:rsidRPr="00015A51">
        <w:rPr>
          <w:rFonts w:ascii="Times New Roman" w:hAnsi="Times New Roman" w:cs="Times New Roman"/>
          <w:sz w:val="24"/>
          <w:szCs w:val="24"/>
        </w:rPr>
        <w:t xml:space="preserve">recognition task I where sequence A was given along with </w:t>
      </w:r>
      <w:r w:rsidR="009435F2" w:rsidRPr="00015A51">
        <w:rPr>
          <w:rFonts w:ascii="Times New Roman" w:hAnsi="Times New Roman" w:cs="Times New Roman"/>
          <w:sz w:val="24"/>
          <w:szCs w:val="24"/>
        </w:rPr>
        <w:t xml:space="preserve">the </w:t>
      </w:r>
      <w:r w:rsidR="00534E62" w:rsidRPr="00015A51">
        <w:rPr>
          <w:rFonts w:ascii="Times New Roman" w:hAnsi="Times New Roman" w:cs="Times New Roman"/>
          <w:sz w:val="24"/>
          <w:szCs w:val="24"/>
        </w:rPr>
        <w:t xml:space="preserve">other three irrelevant sequences, eight adults (out of 10), nine 10-year-olds (out of 12), </w:t>
      </w:r>
      <w:r w:rsidR="008A392B" w:rsidRPr="00015A51">
        <w:rPr>
          <w:rFonts w:ascii="Times New Roman" w:hAnsi="Times New Roman" w:cs="Times New Roman"/>
          <w:sz w:val="24"/>
          <w:szCs w:val="24"/>
        </w:rPr>
        <w:t xml:space="preserve">and </w:t>
      </w:r>
      <w:r w:rsidR="00534E62" w:rsidRPr="00015A51">
        <w:rPr>
          <w:rFonts w:ascii="Times New Roman" w:hAnsi="Times New Roman" w:cs="Times New Roman"/>
          <w:sz w:val="24"/>
          <w:szCs w:val="24"/>
        </w:rPr>
        <w:t xml:space="preserve">none </w:t>
      </w:r>
      <w:r w:rsidR="006A512C" w:rsidRPr="00015A51">
        <w:rPr>
          <w:rFonts w:ascii="Times New Roman" w:hAnsi="Times New Roman" w:cs="Times New Roman"/>
          <w:sz w:val="24"/>
          <w:szCs w:val="24"/>
        </w:rPr>
        <w:t xml:space="preserve">of </w:t>
      </w:r>
      <w:r w:rsidR="0014333E" w:rsidRPr="00015A51">
        <w:rPr>
          <w:rFonts w:ascii="Times New Roman" w:hAnsi="Times New Roman" w:cs="Times New Roman"/>
          <w:sz w:val="24"/>
          <w:szCs w:val="24"/>
        </w:rPr>
        <w:t xml:space="preserve">the </w:t>
      </w:r>
      <w:r w:rsidR="00534E62" w:rsidRPr="00015A51">
        <w:rPr>
          <w:rFonts w:ascii="Times New Roman" w:hAnsi="Times New Roman" w:cs="Times New Roman"/>
          <w:sz w:val="24"/>
          <w:szCs w:val="24"/>
        </w:rPr>
        <w:t>6-year-olds were able to</w:t>
      </w:r>
      <w:r w:rsidR="00B47732" w:rsidRPr="00015A51">
        <w:rPr>
          <w:rFonts w:ascii="Times New Roman" w:hAnsi="Times New Roman" w:cs="Times New Roman"/>
          <w:sz w:val="24"/>
          <w:szCs w:val="24"/>
        </w:rPr>
        <w:t xml:space="preserve"> identify the correct sequence.</w:t>
      </w:r>
    </w:p>
    <w:p w14:paraId="4825F054" w14:textId="77777777" w:rsidR="002E7A6B" w:rsidRPr="00015A51" w:rsidRDefault="002E7A6B" w:rsidP="00B6307A">
      <w:pPr>
        <w:spacing w:after="0" w:line="240" w:lineRule="auto"/>
        <w:jc w:val="both"/>
        <w:rPr>
          <w:rFonts w:ascii="Times New Roman" w:hAnsi="Times New Roman" w:cs="Times New Roman"/>
          <w:b/>
          <w:sz w:val="24"/>
          <w:szCs w:val="24"/>
        </w:rPr>
      </w:pPr>
    </w:p>
    <w:p w14:paraId="20CAA507" w14:textId="77777777" w:rsidR="00CA39B0" w:rsidRPr="00015A51" w:rsidRDefault="00CA39B0" w:rsidP="00B6307A">
      <w:pPr>
        <w:spacing w:after="0" w:line="240" w:lineRule="auto"/>
        <w:jc w:val="both"/>
        <w:rPr>
          <w:rFonts w:ascii="Times New Roman" w:hAnsi="Times New Roman" w:cs="Times New Roman"/>
          <w:b/>
          <w:sz w:val="24"/>
          <w:szCs w:val="24"/>
        </w:rPr>
      </w:pPr>
      <w:r w:rsidRPr="00015A51">
        <w:rPr>
          <w:rFonts w:ascii="Times New Roman" w:hAnsi="Times New Roman" w:cs="Times New Roman"/>
          <w:b/>
          <w:sz w:val="24"/>
          <w:szCs w:val="24"/>
        </w:rPr>
        <w:t>Discussion</w:t>
      </w:r>
    </w:p>
    <w:p w14:paraId="06AF27B4" w14:textId="466C1A86" w:rsidR="00A57523" w:rsidRPr="00015A51" w:rsidRDefault="00AF722E"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Our results demonstrate that both adults and children learn motor sequences quickly within one learning session</w:t>
      </w:r>
      <w:r w:rsidR="00582D68" w:rsidRPr="00015A51">
        <w:rPr>
          <w:rFonts w:ascii="Times New Roman" w:hAnsi="Times New Roman" w:cs="Times New Roman"/>
          <w:sz w:val="24"/>
          <w:szCs w:val="24"/>
        </w:rPr>
        <w:t xml:space="preserve">. </w:t>
      </w:r>
      <w:r w:rsidR="00B6307A" w:rsidRPr="00015A51">
        <w:rPr>
          <w:rFonts w:ascii="Times New Roman" w:hAnsi="Times New Roman" w:cs="Times New Roman"/>
          <w:sz w:val="24"/>
          <w:szCs w:val="24"/>
        </w:rPr>
        <w:t>However,</w:t>
      </w:r>
      <w:r w:rsidRPr="00015A51">
        <w:rPr>
          <w:rFonts w:ascii="Times New Roman" w:hAnsi="Times New Roman" w:cs="Times New Roman"/>
          <w:sz w:val="24"/>
          <w:szCs w:val="24"/>
        </w:rPr>
        <w:t xml:space="preserve"> </w:t>
      </w:r>
      <w:r w:rsidR="00B6307A" w:rsidRPr="00015A51">
        <w:rPr>
          <w:rFonts w:ascii="Times New Roman" w:hAnsi="Times New Roman" w:cs="Times New Roman"/>
          <w:sz w:val="24"/>
          <w:szCs w:val="24"/>
        </w:rPr>
        <w:t xml:space="preserve">learning </w:t>
      </w:r>
      <w:r w:rsidR="00582D68" w:rsidRPr="00015A51">
        <w:rPr>
          <w:rFonts w:ascii="Times New Roman" w:hAnsi="Times New Roman" w:cs="Times New Roman"/>
          <w:sz w:val="24"/>
          <w:szCs w:val="24"/>
        </w:rPr>
        <w:t>in s</w:t>
      </w:r>
      <w:r w:rsidRPr="00015A51">
        <w:rPr>
          <w:rFonts w:ascii="Times New Roman" w:hAnsi="Times New Roman" w:cs="Times New Roman"/>
          <w:sz w:val="24"/>
          <w:szCs w:val="24"/>
        </w:rPr>
        <w:t xml:space="preserve">ix-year-olds </w:t>
      </w:r>
      <w:r w:rsidR="00582D68" w:rsidRPr="00015A51">
        <w:rPr>
          <w:rFonts w:ascii="Times New Roman" w:hAnsi="Times New Roman" w:cs="Times New Roman"/>
          <w:sz w:val="24"/>
          <w:szCs w:val="24"/>
        </w:rPr>
        <w:t>exhibited offline enhancements in RT</w:t>
      </w:r>
      <w:r w:rsidRPr="00015A51">
        <w:rPr>
          <w:rFonts w:ascii="Times New Roman" w:hAnsi="Times New Roman" w:cs="Times New Roman"/>
          <w:sz w:val="24"/>
          <w:szCs w:val="24"/>
        </w:rPr>
        <w:t xml:space="preserve">, while </w:t>
      </w:r>
      <w:r w:rsidR="00582D68" w:rsidRPr="00015A51">
        <w:rPr>
          <w:rFonts w:ascii="Times New Roman" w:hAnsi="Times New Roman" w:cs="Times New Roman"/>
          <w:sz w:val="24"/>
          <w:szCs w:val="24"/>
        </w:rPr>
        <w:t xml:space="preserve">learning in </w:t>
      </w:r>
      <w:r w:rsidRPr="00015A51">
        <w:rPr>
          <w:rFonts w:ascii="Times New Roman" w:hAnsi="Times New Roman" w:cs="Times New Roman"/>
          <w:sz w:val="24"/>
          <w:szCs w:val="24"/>
        </w:rPr>
        <w:t xml:space="preserve">adults </w:t>
      </w:r>
      <w:r w:rsidR="00582D68" w:rsidRPr="00015A51">
        <w:rPr>
          <w:rFonts w:ascii="Times New Roman" w:hAnsi="Times New Roman" w:cs="Times New Roman"/>
          <w:sz w:val="24"/>
          <w:szCs w:val="24"/>
        </w:rPr>
        <w:t xml:space="preserve">was </w:t>
      </w:r>
      <w:r w:rsidR="00C077CE" w:rsidRPr="00015A51">
        <w:rPr>
          <w:rFonts w:ascii="Times New Roman" w:hAnsi="Times New Roman" w:cs="Times New Roman"/>
          <w:sz w:val="24"/>
          <w:szCs w:val="24"/>
        </w:rPr>
        <w:t xml:space="preserve">expressed </w:t>
      </w:r>
      <w:r w:rsidR="00582D68" w:rsidRPr="00015A51">
        <w:rPr>
          <w:rFonts w:ascii="Times New Roman" w:hAnsi="Times New Roman" w:cs="Times New Roman"/>
          <w:sz w:val="24"/>
          <w:szCs w:val="24"/>
        </w:rPr>
        <w:t>by online improvements in RT</w:t>
      </w:r>
      <w:r w:rsidR="00911D0E" w:rsidRPr="00015A51">
        <w:rPr>
          <w:rFonts w:ascii="Times New Roman" w:hAnsi="Times New Roman" w:cs="Times New Roman"/>
          <w:sz w:val="24"/>
          <w:szCs w:val="24"/>
        </w:rPr>
        <w:t>.</w:t>
      </w:r>
      <w:r w:rsidR="00B61090" w:rsidRPr="00015A51">
        <w:rPr>
          <w:rFonts w:ascii="Times New Roman" w:hAnsi="Times New Roman" w:cs="Times New Roman"/>
          <w:sz w:val="24"/>
          <w:szCs w:val="24"/>
        </w:rPr>
        <w:t xml:space="preserve"> Ten-year-olds’ RTs exhibited </w:t>
      </w:r>
      <w:r w:rsidR="00F3636D" w:rsidRPr="00015A51">
        <w:rPr>
          <w:rFonts w:ascii="Times New Roman" w:hAnsi="Times New Roman" w:cs="Times New Roman"/>
          <w:sz w:val="24"/>
          <w:szCs w:val="24"/>
        </w:rPr>
        <w:t>both online and offline changes</w:t>
      </w:r>
      <w:r w:rsidR="00B61090" w:rsidRPr="00015A51">
        <w:rPr>
          <w:rFonts w:ascii="Times New Roman" w:hAnsi="Times New Roman" w:cs="Times New Roman"/>
          <w:sz w:val="24"/>
          <w:szCs w:val="24"/>
        </w:rPr>
        <w:t>.</w:t>
      </w:r>
      <w:r w:rsidR="008742B6" w:rsidRPr="00015A51">
        <w:rPr>
          <w:rFonts w:ascii="Times New Roman" w:hAnsi="Times New Roman" w:cs="Times New Roman"/>
          <w:sz w:val="24"/>
          <w:szCs w:val="24"/>
        </w:rPr>
        <w:t xml:space="preserve"> In addition, six-year-olds </w:t>
      </w:r>
      <w:r w:rsidR="004C5D48" w:rsidRPr="00015A51">
        <w:rPr>
          <w:rFonts w:ascii="Times New Roman" w:hAnsi="Times New Roman" w:cs="Times New Roman"/>
          <w:sz w:val="24"/>
          <w:szCs w:val="24"/>
        </w:rPr>
        <w:t xml:space="preserve">acquired </w:t>
      </w:r>
      <w:r w:rsidR="008742B6" w:rsidRPr="00015A51">
        <w:rPr>
          <w:rFonts w:ascii="Times New Roman" w:hAnsi="Times New Roman" w:cs="Times New Roman"/>
          <w:sz w:val="24"/>
          <w:szCs w:val="24"/>
        </w:rPr>
        <w:t>less declarative knowledge of sequence A compared to 10-year-olds and adults.</w:t>
      </w:r>
    </w:p>
    <w:p w14:paraId="31204CA6" w14:textId="77777777" w:rsidR="00EC3A82" w:rsidRPr="00015A51" w:rsidRDefault="00EC3A82" w:rsidP="00B6307A">
      <w:pPr>
        <w:spacing w:after="0" w:line="240" w:lineRule="auto"/>
        <w:ind w:firstLine="720"/>
        <w:jc w:val="both"/>
        <w:rPr>
          <w:rFonts w:ascii="Times New Roman" w:hAnsi="Times New Roman" w:cs="Times New Roman"/>
          <w:sz w:val="24"/>
          <w:szCs w:val="24"/>
        </w:rPr>
      </w:pPr>
    </w:p>
    <w:p w14:paraId="1D2116AC" w14:textId="1251F1E1" w:rsidR="00024676" w:rsidRPr="00015A51" w:rsidRDefault="002F5CFE"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Our results</w:t>
      </w:r>
      <w:r w:rsidR="00DD08A1" w:rsidRPr="00015A51">
        <w:rPr>
          <w:rFonts w:ascii="Times New Roman" w:hAnsi="Times New Roman" w:cs="Times New Roman"/>
          <w:sz w:val="24"/>
          <w:szCs w:val="24"/>
        </w:rPr>
        <w:t xml:space="preserve"> reflect similar findings to</w:t>
      </w:r>
      <w:r w:rsidRPr="00015A51">
        <w:rPr>
          <w:rFonts w:ascii="Times New Roman" w:hAnsi="Times New Roman" w:cs="Times New Roman"/>
          <w:sz w:val="24"/>
          <w:szCs w:val="24"/>
        </w:rPr>
        <w:t xml:space="preserve"> </w:t>
      </w:r>
      <w:r w:rsidR="00DD08A1" w:rsidRPr="00015A51">
        <w:rPr>
          <w:rFonts w:ascii="Times New Roman" w:hAnsi="Times New Roman" w:cs="Times New Roman"/>
          <w:sz w:val="24"/>
          <w:szCs w:val="24"/>
        </w:rPr>
        <w:t xml:space="preserve">previous literature on </w:t>
      </w:r>
      <w:r w:rsidR="003E4643" w:rsidRPr="00015A51">
        <w:rPr>
          <w:rFonts w:ascii="Times New Roman" w:hAnsi="Times New Roman" w:cs="Times New Roman"/>
          <w:sz w:val="24"/>
          <w:szCs w:val="24"/>
        </w:rPr>
        <w:t>SRT</w:t>
      </w:r>
      <w:r w:rsidR="00DD08A1" w:rsidRPr="00015A51">
        <w:rPr>
          <w:rFonts w:ascii="Times New Roman" w:hAnsi="Times New Roman" w:cs="Times New Roman"/>
          <w:sz w:val="24"/>
          <w:szCs w:val="24"/>
        </w:rPr>
        <w:t xml:space="preserve"> experiments in that both children and adults learn the sequences</w:t>
      </w:r>
      <w:r w:rsidR="000D4978" w:rsidRPr="00015A51">
        <w:rPr>
          <w:rFonts w:ascii="Times New Roman" w:hAnsi="Times New Roman" w:cs="Times New Roman"/>
          <w:sz w:val="24"/>
          <w:szCs w:val="24"/>
        </w:rPr>
        <w:t xml:space="preserve"> at a similar rate</w:t>
      </w:r>
      <w:r w:rsidR="00DD08A1" w:rsidRPr="00015A51">
        <w:rPr>
          <w:rFonts w:ascii="Times New Roman" w:hAnsi="Times New Roman" w:cs="Times New Roman"/>
          <w:sz w:val="24"/>
          <w:szCs w:val="24"/>
        </w:rPr>
        <w:t xml:space="preserve"> </w:t>
      </w:r>
      <w:r w:rsidR="00D23E2B" w:rsidRPr="00015A51">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ldCBhbC4sIDE5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</w:fldData>
        </w:fldChar>
      </w:r>
      <w:r w:rsidR="00B964DD" w:rsidRPr="00015A51">
        <w:rPr>
          <w:rFonts w:ascii="Times New Roman" w:hAnsi="Times New Roman" w:cs="Times New Roman"/>
          <w:sz w:val="24"/>
          <w:szCs w:val="24"/>
        </w:rPr>
        <w:instrText xml:space="preserve"> ADDIN EN.CITE </w:instrText>
      </w:r>
      <w:r w:rsidR="00B964DD" w:rsidRPr="00015A51">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ldCBhbC4sIDE5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</w:fldData>
        </w:fldChar>
      </w:r>
      <w:r w:rsidR="00B964DD" w:rsidRPr="00015A51">
        <w:rPr>
          <w:rFonts w:ascii="Times New Roman" w:hAnsi="Times New Roman" w:cs="Times New Roman"/>
          <w:sz w:val="24"/>
          <w:szCs w:val="24"/>
        </w:rPr>
        <w:instrText xml:space="preserve"> ADDIN EN.CITE.DATA </w:instrText>
      </w:r>
      <w:r w:rsidR="00B964DD" w:rsidRPr="00015A51">
        <w:rPr>
          <w:rFonts w:ascii="Times New Roman" w:hAnsi="Times New Roman" w:cs="Times New Roman"/>
          <w:sz w:val="24"/>
          <w:szCs w:val="24"/>
        </w:rPr>
      </w:r>
      <w:r w:rsidR="00B964DD" w:rsidRPr="00015A51">
        <w:rPr>
          <w:rFonts w:ascii="Times New Roman" w:hAnsi="Times New Roman" w:cs="Times New Roman"/>
          <w:sz w:val="24"/>
          <w:szCs w:val="24"/>
        </w:rPr>
        <w:fldChar w:fldCharType="end"/>
      </w:r>
      <w:r w:rsidR="00D23E2B" w:rsidRPr="00015A51">
        <w:rPr>
          <w:rFonts w:ascii="Times New Roman" w:hAnsi="Times New Roman" w:cs="Times New Roman"/>
          <w:sz w:val="24"/>
          <w:szCs w:val="24"/>
        </w:rPr>
      </w:r>
      <w:r w:rsidR="00D23E2B" w:rsidRPr="00015A51">
        <w:rPr>
          <w:rFonts w:ascii="Times New Roman" w:hAnsi="Times New Roman" w:cs="Times New Roman"/>
          <w:sz w:val="24"/>
          <w:szCs w:val="24"/>
        </w:rPr>
        <w:fldChar w:fldCharType="separate"/>
      </w:r>
      <w:r w:rsidR="00B964DD" w:rsidRPr="00015A51">
        <w:rPr>
          <w:rFonts w:ascii="Times New Roman" w:hAnsi="Times New Roman" w:cs="Times New Roman"/>
          <w:noProof/>
          <w:sz w:val="24"/>
          <w:szCs w:val="24"/>
        </w:rPr>
        <w:t>(</w:t>
      </w:r>
      <w:hyperlink w:anchor="_ENREF_22" w:tooltip="Meulemans, 1998 #189" w:history="1">
        <w:r w:rsidR="00D05F9F" w:rsidRPr="00015A51">
          <w:rPr>
            <w:rFonts w:ascii="Times New Roman" w:hAnsi="Times New Roman" w:cs="Times New Roman"/>
            <w:noProof/>
            <w:sz w:val="24"/>
            <w:szCs w:val="24"/>
          </w:rPr>
          <w:t>Meulemans, et al., 1998</w:t>
        </w:r>
      </w:hyperlink>
      <w:r w:rsidR="00B964DD" w:rsidRPr="00015A51">
        <w:rPr>
          <w:rFonts w:ascii="Times New Roman" w:hAnsi="Times New Roman" w:cs="Times New Roman"/>
          <w:noProof/>
          <w:sz w:val="24"/>
          <w:szCs w:val="24"/>
        </w:rPr>
        <w:t xml:space="preserve">; </w:t>
      </w:r>
      <w:hyperlink w:anchor="_ENREF_34" w:tooltip="Weiermann, 2012 #2735" w:history="1">
        <w:r w:rsidR="00D05F9F" w:rsidRPr="00015A51">
          <w:rPr>
            <w:rFonts w:ascii="Times New Roman" w:hAnsi="Times New Roman" w:cs="Times New Roman"/>
            <w:noProof/>
            <w:sz w:val="24"/>
            <w:szCs w:val="24"/>
          </w:rPr>
          <w:t>Weiermann &amp; Meier, 2012</w:t>
        </w:r>
      </w:hyperlink>
      <w:r w:rsidR="00B964DD" w:rsidRPr="00015A51">
        <w:rPr>
          <w:rFonts w:ascii="Times New Roman" w:hAnsi="Times New Roman" w:cs="Times New Roman"/>
          <w:noProof/>
          <w:sz w:val="24"/>
          <w:szCs w:val="24"/>
        </w:rPr>
        <w:t>)</w:t>
      </w:r>
      <w:r w:rsidR="00D23E2B" w:rsidRPr="00015A51">
        <w:rPr>
          <w:rFonts w:ascii="Times New Roman" w:hAnsi="Times New Roman" w:cs="Times New Roman"/>
          <w:sz w:val="24"/>
          <w:szCs w:val="24"/>
        </w:rPr>
        <w:fldChar w:fldCharType="end"/>
      </w:r>
      <w:r w:rsidR="00DD08A1" w:rsidRPr="00015A51">
        <w:rPr>
          <w:rFonts w:ascii="Times New Roman" w:hAnsi="Times New Roman" w:cs="Times New Roman"/>
          <w:sz w:val="24"/>
          <w:szCs w:val="24"/>
        </w:rPr>
        <w:t xml:space="preserve">. </w:t>
      </w:r>
      <w:r w:rsidR="000D4978" w:rsidRPr="00015A51">
        <w:rPr>
          <w:rFonts w:ascii="Times New Roman" w:hAnsi="Times New Roman" w:cs="Times New Roman"/>
          <w:sz w:val="24"/>
          <w:szCs w:val="24"/>
        </w:rPr>
        <w:t xml:space="preserve">Given that our task involved </w:t>
      </w:r>
      <w:r w:rsidR="00B95930" w:rsidRPr="00015A51">
        <w:rPr>
          <w:rFonts w:ascii="Times New Roman" w:hAnsi="Times New Roman" w:cs="Times New Roman"/>
          <w:sz w:val="24"/>
          <w:szCs w:val="24"/>
        </w:rPr>
        <w:t>moving the legs and maintain</w:t>
      </w:r>
      <w:r w:rsidR="00630072" w:rsidRPr="00015A51">
        <w:rPr>
          <w:rFonts w:ascii="Times New Roman" w:hAnsi="Times New Roman" w:cs="Times New Roman"/>
          <w:sz w:val="24"/>
          <w:szCs w:val="24"/>
        </w:rPr>
        <w:t>ing</w:t>
      </w:r>
      <w:r w:rsidR="00B95930" w:rsidRPr="00015A51">
        <w:rPr>
          <w:rFonts w:ascii="Times New Roman" w:hAnsi="Times New Roman" w:cs="Times New Roman"/>
          <w:sz w:val="24"/>
          <w:szCs w:val="24"/>
        </w:rPr>
        <w:t xml:space="preserve"> postural control of</w:t>
      </w:r>
      <w:r w:rsidR="000D4978" w:rsidRPr="00015A51">
        <w:rPr>
          <w:rFonts w:ascii="Times New Roman" w:hAnsi="Times New Roman" w:cs="Times New Roman"/>
          <w:sz w:val="24"/>
          <w:szCs w:val="24"/>
        </w:rPr>
        <w:t xml:space="preserve"> the whole body rather than </w:t>
      </w:r>
      <w:r w:rsidR="00B95930" w:rsidRPr="00015A51">
        <w:rPr>
          <w:rFonts w:ascii="Times New Roman" w:hAnsi="Times New Roman" w:cs="Times New Roman"/>
          <w:sz w:val="24"/>
          <w:szCs w:val="24"/>
        </w:rPr>
        <w:t xml:space="preserve">simply controlling </w:t>
      </w:r>
      <w:r w:rsidR="004C5D48" w:rsidRPr="00015A51">
        <w:rPr>
          <w:rFonts w:ascii="Times New Roman" w:hAnsi="Times New Roman" w:cs="Times New Roman"/>
          <w:sz w:val="24"/>
          <w:szCs w:val="24"/>
        </w:rPr>
        <w:t xml:space="preserve">four </w:t>
      </w:r>
      <w:r w:rsidR="000D4978" w:rsidRPr="00015A51">
        <w:rPr>
          <w:rFonts w:ascii="Times New Roman" w:hAnsi="Times New Roman" w:cs="Times New Roman"/>
          <w:sz w:val="24"/>
          <w:szCs w:val="24"/>
        </w:rPr>
        <w:t>fingers</w:t>
      </w:r>
      <w:r w:rsidR="00844135" w:rsidRPr="00015A51">
        <w:rPr>
          <w:rFonts w:ascii="Times New Roman" w:hAnsi="Times New Roman" w:cs="Times New Roman"/>
          <w:sz w:val="24"/>
          <w:szCs w:val="24"/>
        </w:rPr>
        <w:t>,</w:t>
      </w:r>
      <w:r w:rsidR="000D4978" w:rsidRPr="00015A51">
        <w:rPr>
          <w:rFonts w:ascii="Times New Roman" w:hAnsi="Times New Roman" w:cs="Times New Roman"/>
          <w:sz w:val="24"/>
          <w:szCs w:val="24"/>
        </w:rPr>
        <w:t xml:space="preserve"> this </w:t>
      </w:r>
      <w:r w:rsidR="00B95930" w:rsidRPr="00015A51">
        <w:rPr>
          <w:rFonts w:ascii="Times New Roman" w:hAnsi="Times New Roman" w:cs="Times New Roman"/>
          <w:sz w:val="24"/>
          <w:szCs w:val="24"/>
        </w:rPr>
        <w:t xml:space="preserve">finding reinforces the veracity of the previous literature findings. </w:t>
      </w:r>
      <w:r w:rsidR="00DD08A1" w:rsidRPr="00015A51">
        <w:rPr>
          <w:rFonts w:ascii="Times New Roman" w:hAnsi="Times New Roman" w:cs="Times New Roman"/>
          <w:sz w:val="24"/>
          <w:szCs w:val="24"/>
        </w:rPr>
        <w:t xml:space="preserve">What is new here is the differentiation of two </w:t>
      </w:r>
      <w:r w:rsidR="00B6307A" w:rsidRPr="00015A51">
        <w:rPr>
          <w:rFonts w:ascii="Times New Roman" w:hAnsi="Times New Roman" w:cs="Times New Roman"/>
          <w:sz w:val="24"/>
          <w:szCs w:val="24"/>
        </w:rPr>
        <w:t>behavioral expressions</w:t>
      </w:r>
      <w:r w:rsidR="00C43E1C" w:rsidRPr="00015A51">
        <w:rPr>
          <w:rFonts w:ascii="Times New Roman" w:hAnsi="Times New Roman" w:cs="Times New Roman"/>
          <w:sz w:val="24"/>
          <w:szCs w:val="24"/>
        </w:rPr>
        <w:t xml:space="preserve"> </w:t>
      </w:r>
      <w:r w:rsidR="00D75713" w:rsidRPr="00015A51">
        <w:rPr>
          <w:rFonts w:ascii="Times New Roman" w:hAnsi="Times New Roman" w:cs="Times New Roman"/>
          <w:sz w:val="24"/>
          <w:szCs w:val="24"/>
        </w:rPr>
        <w:t>of sequence learning</w:t>
      </w:r>
      <w:r w:rsidR="00C43E1C" w:rsidRPr="00015A51">
        <w:rPr>
          <w:rFonts w:ascii="Times New Roman" w:hAnsi="Times New Roman" w:cs="Times New Roman"/>
          <w:sz w:val="24"/>
          <w:szCs w:val="24"/>
        </w:rPr>
        <w:t xml:space="preserve"> and their age-related use. </w:t>
      </w:r>
      <w:r w:rsidR="00EB1D08" w:rsidRPr="00015A51">
        <w:rPr>
          <w:rFonts w:ascii="Times New Roman" w:hAnsi="Times New Roman" w:cs="Times New Roman"/>
          <w:sz w:val="24"/>
          <w:szCs w:val="24"/>
        </w:rPr>
        <w:t>Despite learning at the same rate, six</w:t>
      </w:r>
      <w:r w:rsidR="0014333E" w:rsidRPr="00015A51">
        <w:rPr>
          <w:rFonts w:ascii="Times New Roman" w:hAnsi="Times New Roman" w:cs="Times New Roman"/>
          <w:sz w:val="24"/>
          <w:szCs w:val="24"/>
        </w:rPr>
        <w:t>-</w:t>
      </w:r>
      <w:r w:rsidR="00EB1D08" w:rsidRPr="00015A51">
        <w:rPr>
          <w:rFonts w:ascii="Times New Roman" w:hAnsi="Times New Roman" w:cs="Times New Roman"/>
          <w:sz w:val="24"/>
          <w:szCs w:val="24"/>
        </w:rPr>
        <w:t>year</w:t>
      </w:r>
      <w:r w:rsidR="0014333E" w:rsidRPr="00015A51">
        <w:rPr>
          <w:rFonts w:ascii="Times New Roman" w:hAnsi="Times New Roman" w:cs="Times New Roman"/>
          <w:sz w:val="24"/>
          <w:szCs w:val="24"/>
        </w:rPr>
        <w:t>-</w:t>
      </w:r>
      <w:r w:rsidR="00EB1D08" w:rsidRPr="00015A51">
        <w:rPr>
          <w:rFonts w:ascii="Times New Roman" w:hAnsi="Times New Roman" w:cs="Times New Roman"/>
          <w:sz w:val="24"/>
          <w:szCs w:val="24"/>
        </w:rPr>
        <w:t>olds and adults have very different behavioral expressions of sequence learning.  In adults, i</w:t>
      </w:r>
      <w:r w:rsidRPr="00015A51">
        <w:rPr>
          <w:rFonts w:ascii="Times New Roman" w:hAnsi="Times New Roman" w:cs="Times New Roman"/>
          <w:sz w:val="24"/>
          <w:szCs w:val="24"/>
        </w:rPr>
        <w:t>t has been</w:t>
      </w:r>
      <w:r w:rsidR="00447E0B" w:rsidRPr="00015A51">
        <w:rPr>
          <w:rFonts w:ascii="Times New Roman" w:hAnsi="Times New Roman" w:cs="Times New Roman"/>
          <w:sz w:val="24"/>
          <w:szCs w:val="24"/>
        </w:rPr>
        <w:t xml:space="preserve"> reported that l</w:t>
      </w:r>
      <w:r w:rsidR="006F7134" w:rsidRPr="00015A51">
        <w:rPr>
          <w:rFonts w:ascii="Times New Roman" w:hAnsi="Times New Roman" w:cs="Times New Roman"/>
          <w:sz w:val="24"/>
          <w:szCs w:val="24"/>
        </w:rPr>
        <w:t>earning a motor sequence normally starts with an initial stage known as fast learning</w:t>
      </w:r>
      <w:r w:rsidR="003800EF" w:rsidRPr="00015A51">
        <w:rPr>
          <w:rFonts w:ascii="Times New Roman" w:hAnsi="Times New Roman" w:cs="Times New Roman"/>
          <w:sz w:val="24"/>
          <w:szCs w:val="24"/>
        </w:rPr>
        <w:t xml:space="preserve"> </w:t>
      </w:r>
      <w:r w:rsidR="003800EF" w:rsidRPr="00015A51">
        <w:rPr>
          <w:rFonts w:ascii="Times New Roman" w:hAnsi="Times New Roman" w:cs="Times New Roman"/>
          <w:sz w:val="24"/>
          <w:szCs w:val="24"/>
        </w:rPr>
        <w:fldChar w:fldCharType="begin"/>
      </w:r>
      <w:r w:rsidR="003826AA" w:rsidRPr="00015A51">
        <w:rPr>
          <w:rFonts w:ascii="Times New Roman" w:hAnsi="Times New Roman" w:cs="Times New Roman"/>
          <w:sz w:val="24"/>
          <w:szCs w:val="24"/>
        </w:rPr>
        <w:instrText xml:space="preserve"> ADDIN EN.CITE &lt;EndNote&gt;&lt;Cite&gt;&lt;Author&gt;Doyon&lt;/Author&gt;&lt;Year&gt;2005&lt;/Year&gt;&lt;RecNum&gt;2101&lt;/RecNum&gt;&lt;DisplayText&gt;(Doyon &amp;amp; Benali, 2005)&lt;/DisplayText&gt;&lt;record&gt;&lt;rec-number&gt;2101&lt;/rec-number&gt;&lt;foreign-keys&gt;&lt;key app="EN" db-id="2ee2r9ed7vdet0efwdqp9pffewatwpwx2asd"&gt;2101&lt;/key&gt;&lt;/foreign-keys&gt;&lt;ref-type name="Journal Article"&gt;17&lt;/ref-type&gt;&lt;contributors&gt;&lt;authors&gt;&lt;author&gt;Doyon, J.&lt;/author&gt;&lt;author&gt;Benali, H.&lt;/author&gt;&lt;/authors&gt;&lt;/contributors&gt;&lt;titles&gt;&lt;title&gt;Reorganization and plasticity in the adult brain during learning of motor skills&lt;/title&gt;&lt;secondary-title&gt;Current Opinion in Neurobiology&lt;/secondary-title&gt;&lt;/titles&gt;&lt;periodical&gt;&lt;full-title&gt;Current Opinion in Neurobiology&lt;/full-title&gt;&lt;abbr-1&gt;Curr Opin Neurobiol&lt;/abbr-1&gt;&lt;/periodical&gt;&lt;pages&gt;161-167&lt;/pages&gt;&lt;volume&gt;15&lt;/volume&gt;&lt;number&gt;2&lt;/number&gt;&lt;dates&gt;&lt;year&gt;2005&lt;/year&gt;&lt;/dates&gt;&lt;isbn&gt;0959-4388&lt;/isbn&gt;&lt;urls&gt;&lt;/urls&gt;&lt;/record&gt;&lt;/Cite&gt;&lt;/EndNote&gt;</w:instrText>
      </w:r>
      <w:r w:rsidR="003800EF" w:rsidRPr="00015A51">
        <w:rPr>
          <w:rFonts w:ascii="Times New Roman" w:hAnsi="Times New Roman" w:cs="Times New Roman"/>
          <w:sz w:val="24"/>
          <w:szCs w:val="24"/>
        </w:rPr>
        <w:fldChar w:fldCharType="separate"/>
      </w:r>
      <w:r w:rsidR="003826AA" w:rsidRPr="00015A51">
        <w:rPr>
          <w:rFonts w:ascii="Times New Roman" w:hAnsi="Times New Roman" w:cs="Times New Roman"/>
          <w:noProof/>
          <w:sz w:val="24"/>
          <w:szCs w:val="24"/>
        </w:rPr>
        <w:t>(</w:t>
      </w:r>
      <w:hyperlink w:anchor="_ENREF_14" w:tooltip="Doyon, 2005 #2101" w:history="1">
        <w:r w:rsidR="00D05F9F" w:rsidRPr="00015A51">
          <w:rPr>
            <w:rFonts w:ascii="Times New Roman" w:hAnsi="Times New Roman" w:cs="Times New Roman"/>
            <w:noProof/>
            <w:sz w:val="24"/>
            <w:szCs w:val="24"/>
          </w:rPr>
          <w:t>Doyon &amp; Benali, 2005</w:t>
        </w:r>
      </w:hyperlink>
      <w:r w:rsidR="003826AA" w:rsidRPr="00015A51">
        <w:rPr>
          <w:rFonts w:ascii="Times New Roman" w:hAnsi="Times New Roman" w:cs="Times New Roman"/>
          <w:noProof/>
          <w:sz w:val="24"/>
          <w:szCs w:val="24"/>
        </w:rPr>
        <w:t>)</w:t>
      </w:r>
      <w:r w:rsidR="003800EF" w:rsidRPr="00015A51">
        <w:rPr>
          <w:rFonts w:ascii="Times New Roman" w:hAnsi="Times New Roman" w:cs="Times New Roman"/>
          <w:sz w:val="24"/>
          <w:szCs w:val="24"/>
        </w:rPr>
        <w:fldChar w:fldCharType="end"/>
      </w:r>
      <w:r w:rsidR="006F7134" w:rsidRPr="00015A51">
        <w:rPr>
          <w:rFonts w:ascii="Times New Roman" w:hAnsi="Times New Roman" w:cs="Times New Roman"/>
          <w:sz w:val="24"/>
          <w:szCs w:val="24"/>
        </w:rPr>
        <w:t xml:space="preserve">. With a short period of practice (i.e., a single learning session) </w:t>
      </w:r>
      <w:r w:rsidR="009435F2" w:rsidRPr="00015A51">
        <w:rPr>
          <w:rFonts w:ascii="Times New Roman" w:hAnsi="Times New Roman" w:cs="Times New Roman"/>
          <w:sz w:val="24"/>
          <w:szCs w:val="24"/>
        </w:rPr>
        <w:t xml:space="preserve">of </w:t>
      </w:r>
      <w:r w:rsidR="006F7134" w:rsidRPr="00015A51">
        <w:rPr>
          <w:rFonts w:ascii="Times New Roman" w:hAnsi="Times New Roman" w:cs="Times New Roman"/>
          <w:sz w:val="24"/>
          <w:szCs w:val="24"/>
        </w:rPr>
        <w:t xml:space="preserve">a new sequence, fast learning produces considerable improvements in the performance </w:t>
      </w:r>
      <w:r w:rsidR="006F7134" w:rsidRPr="00015A51">
        <w:rPr>
          <w:rFonts w:ascii="Times New Roman" w:hAnsi="Times New Roman" w:cs="Times New Roman"/>
          <w:sz w:val="24"/>
          <w:szCs w:val="24"/>
        </w:rPr>
        <w:fldChar w:fldCharType="begin">
          <w:fldData xml:space="preserve">PEVuZE5vdGU+PENpdGU+PEF1dGhvcj5Ib25kYTwvQXV0aG9yPjxZZWFyPjE5OTg8L1llYXI+PFJl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</w:fldData>
        </w:fldChar>
      </w:r>
      <w:r w:rsidR="004C5D48" w:rsidRPr="00015A51">
        <w:rPr>
          <w:rFonts w:ascii="Times New Roman" w:hAnsi="Times New Roman" w:cs="Times New Roman"/>
          <w:sz w:val="24"/>
          <w:szCs w:val="24"/>
        </w:rPr>
        <w:instrText xml:space="preserve"> ADDIN EN.CITE </w:instrText>
      </w:r>
      <w:r w:rsidR="004C5D48" w:rsidRPr="00015A51">
        <w:rPr>
          <w:rFonts w:ascii="Times New Roman" w:hAnsi="Times New Roman" w:cs="Times New Roman"/>
          <w:sz w:val="24"/>
          <w:szCs w:val="24"/>
        </w:rPr>
        <w:fldChar w:fldCharType="begin">
          <w:fldData xml:space="preserve">PEVuZE5vdGU+PENpdGU+PEF1dGhvcj5Ib25kYTwvQXV0aG9yPjxZZWFyPjE5OTg8L1llYXI+PFJl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</w:fldData>
        </w:fldChar>
      </w:r>
      <w:r w:rsidR="004C5D48" w:rsidRPr="00015A51">
        <w:rPr>
          <w:rFonts w:ascii="Times New Roman" w:hAnsi="Times New Roman" w:cs="Times New Roman"/>
          <w:sz w:val="24"/>
          <w:szCs w:val="24"/>
        </w:rPr>
        <w:instrText xml:space="preserve"> ADDIN EN.CITE.DATA </w:instrText>
      </w:r>
      <w:r w:rsidR="004C5D48" w:rsidRPr="00015A51">
        <w:rPr>
          <w:rFonts w:ascii="Times New Roman" w:hAnsi="Times New Roman" w:cs="Times New Roman"/>
          <w:sz w:val="24"/>
          <w:szCs w:val="24"/>
        </w:rPr>
      </w:r>
      <w:r w:rsidR="004C5D48" w:rsidRPr="00015A51">
        <w:rPr>
          <w:rFonts w:ascii="Times New Roman" w:hAnsi="Times New Roman" w:cs="Times New Roman"/>
          <w:sz w:val="24"/>
          <w:szCs w:val="24"/>
        </w:rPr>
        <w:fldChar w:fldCharType="end"/>
      </w:r>
      <w:r w:rsidR="006F7134" w:rsidRPr="00015A51">
        <w:rPr>
          <w:rFonts w:ascii="Times New Roman" w:hAnsi="Times New Roman" w:cs="Times New Roman"/>
          <w:sz w:val="24"/>
          <w:szCs w:val="24"/>
        </w:rPr>
      </w:r>
      <w:r w:rsidR="006F7134" w:rsidRPr="00015A51">
        <w:rPr>
          <w:rFonts w:ascii="Times New Roman" w:hAnsi="Times New Roman" w:cs="Times New Roman"/>
          <w:sz w:val="24"/>
          <w:szCs w:val="24"/>
        </w:rPr>
        <w:fldChar w:fldCharType="separate"/>
      </w:r>
      <w:r w:rsidR="004C5D48" w:rsidRPr="00015A51">
        <w:rPr>
          <w:rFonts w:ascii="Times New Roman" w:hAnsi="Times New Roman" w:cs="Times New Roman"/>
          <w:noProof/>
          <w:sz w:val="24"/>
          <w:szCs w:val="24"/>
        </w:rPr>
        <w:t>(</w:t>
      </w:r>
      <w:hyperlink w:anchor="_ENREF_20" w:tooltip="Honda, 1998 #2575" w:history="1">
        <w:r w:rsidR="00D05F9F" w:rsidRPr="00015A51">
          <w:rPr>
            <w:rFonts w:ascii="Times New Roman" w:hAnsi="Times New Roman" w:cs="Times New Roman"/>
            <w:noProof/>
            <w:sz w:val="24"/>
            <w:szCs w:val="24"/>
          </w:rPr>
          <w:t>Honda et al., 1998</w:t>
        </w:r>
      </w:hyperlink>
      <w:r w:rsidR="004C5D48" w:rsidRPr="00015A51">
        <w:rPr>
          <w:rFonts w:ascii="Times New Roman" w:hAnsi="Times New Roman" w:cs="Times New Roman"/>
          <w:noProof/>
          <w:sz w:val="24"/>
          <w:szCs w:val="24"/>
        </w:rPr>
        <w:t xml:space="preserve">; </w:t>
      </w:r>
      <w:hyperlink w:anchor="_ENREF_25" w:tooltip="Nissen, 1987 #31" w:history="1">
        <w:r w:rsidR="00D05F9F" w:rsidRPr="00015A51">
          <w:rPr>
            <w:rFonts w:ascii="Times New Roman" w:hAnsi="Times New Roman" w:cs="Times New Roman"/>
            <w:noProof/>
            <w:sz w:val="24"/>
            <w:szCs w:val="24"/>
          </w:rPr>
          <w:t>Nissen &amp; Bullemer, 1987</w:t>
        </w:r>
      </w:hyperlink>
      <w:r w:rsidR="004C5D48" w:rsidRPr="00015A51">
        <w:rPr>
          <w:rFonts w:ascii="Times New Roman" w:hAnsi="Times New Roman" w:cs="Times New Roman"/>
          <w:noProof/>
          <w:sz w:val="24"/>
          <w:szCs w:val="24"/>
        </w:rPr>
        <w:t>)</w:t>
      </w:r>
      <w:r w:rsidR="006F7134" w:rsidRPr="00015A51">
        <w:rPr>
          <w:rFonts w:ascii="Times New Roman" w:hAnsi="Times New Roman" w:cs="Times New Roman"/>
          <w:sz w:val="24"/>
          <w:szCs w:val="24"/>
        </w:rPr>
        <w:fldChar w:fldCharType="end"/>
      </w:r>
      <w:hyperlink w:anchor="_ENREF_21" w:tooltip="Karni, 1993 #2610" w:history="1"/>
      <w:r w:rsidR="006F7134" w:rsidRPr="00015A51">
        <w:rPr>
          <w:rFonts w:ascii="Times New Roman" w:hAnsi="Times New Roman" w:cs="Times New Roman"/>
          <w:sz w:val="24"/>
          <w:szCs w:val="24"/>
        </w:rPr>
        <w:t xml:space="preserve">. </w:t>
      </w:r>
      <w:r w:rsidR="00024676" w:rsidRPr="00015A51">
        <w:rPr>
          <w:rFonts w:ascii="Times New Roman" w:hAnsi="Times New Roman" w:cs="Times New Roman"/>
          <w:sz w:val="24"/>
          <w:szCs w:val="24"/>
        </w:rPr>
        <w:t xml:space="preserve">This initial stage of sequence learning in adults is known to be driven by </w:t>
      </w:r>
      <w:r w:rsidR="009C703D" w:rsidRPr="00015A51">
        <w:rPr>
          <w:rFonts w:ascii="Times New Roman" w:hAnsi="Times New Roman" w:cs="Times New Roman"/>
          <w:sz w:val="24"/>
          <w:szCs w:val="24"/>
        </w:rPr>
        <w:t xml:space="preserve">a trial-by-trial </w:t>
      </w:r>
      <w:r w:rsidR="00024676" w:rsidRPr="00015A51">
        <w:rPr>
          <w:rFonts w:ascii="Times New Roman" w:hAnsi="Times New Roman" w:cs="Times New Roman"/>
          <w:sz w:val="24"/>
          <w:szCs w:val="24"/>
        </w:rPr>
        <w:t xml:space="preserve">online learning </w:t>
      </w:r>
      <w:r w:rsidR="00024676" w:rsidRPr="00015A51">
        <w:rPr>
          <w:rFonts w:ascii="Times New Roman" w:hAnsi="Times New Roman" w:cs="Times New Roman"/>
          <w:sz w:val="24"/>
          <w:szCs w:val="24"/>
        </w:rPr>
        <w:fldChar w:fldCharType="begin">
          <w:fldData xml:space="preserve">PEVuZE5vdGU+PENpdGU+PEF1dGhvcj5WZXJzdHluZW48L0F1dGhvcj48WWVhcj4yMDEyPC9ZZWFy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</w:fldData>
        </w:fldChar>
      </w:r>
      <w:r w:rsidR="00D05F9F" w:rsidRPr="00015A51">
        <w:rPr>
          <w:rFonts w:ascii="Times New Roman" w:hAnsi="Times New Roman" w:cs="Times New Roman"/>
          <w:sz w:val="24"/>
          <w:szCs w:val="24"/>
        </w:rPr>
        <w:instrText xml:space="preserve"> ADDIN EN.CITE </w:instrText>
      </w:r>
      <w:r w:rsidR="00D05F9F" w:rsidRPr="00015A51">
        <w:rPr>
          <w:rFonts w:ascii="Times New Roman" w:hAnsi="Times New Roman" w:cs="Times New Roman"/>
          <w:sz w:val="24"/>
          <w:szCs w:val="24"/>
        </w:rPr>
        <w:fldChar w:fldCharType="begin">
          <w:fldData xml:space="preserve">PEVuZE5vdGU+PENpdGU+PEF1dGhvcj5WZXJzdHluZW48L0F1dGhvcj48WWVhcj4yMDEyPC9ZZWFy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</w:fldData>
        </w:fldChar>
      </w:r>
      <w:r w:rsidR="00D05F9F" w:rsidRPr="00015A51">
        <w:rPr>
          <w:rFonts w:ascii="Times New Roman" w:hAnsi="Times New Roman" w:cs="Times New Roman"/>
          <w:sz w:val="24"/>
          <w:szCs w:val="24"/>
        </w:rPr>
        <w:instrText xml:space="preserve"> ADDIN EN.CITE.DATA </w:instrText>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end"/>
      </w:r>
      <w:r w:rsidR="00024676" w:rsidRPr="00015A51">
        <w:rPr>
          <w:rFonts w:ascii="Times New Roman" w:hAnsi="Times New Roman" w:cs="Times New Roman"/>
          <w:sz w:val="24"/>
          <w:szCs w:val="24"/>
        </w:rPr>
      </w:r>
      <w:r w:rsidR="00024676" w:rsidRPr="00015A51">
        <w:rPr>
          <w:rFonts w:ascii="Times New Roman" w:hAnsi="Times New Roman" w:cs="Times New Roman"/>
          <w:sz w:val="24"/>
          <w:szCs w:val="24"/>
        </w:rPr>
        <w:fldChar w:fldCharType="separate"/>
      </w:r>
      <w:r w:rsidR="00D05F9F" w:rsidRPr="00015A51">
        <w:rPr>
          <w:rFonts w:ascii="Times New Roman" w:hAnsi="Times New Roman" w:cs="Times New Roman"/>
          <w:noProof/>
          <w:sz w:val="24"/>
          <w:szCs w:val="24"/>
        </w:rPr>
        <w:t>(</w:t>
      </w:r>
      <w:hyperlink w:anchor="_ENREF_2" w:tooltip="Bornstein, 2012 #2702" w:history="1">
        <w:r w:rsidR="00D05F9F" w:rsidRPr="00015A51">
          <w:rPr>
            <w:rFonts w:ascii="Times New Roman" w:hAnsi="Times New Roman" w:cs="Times New Roman"/>
            <w:noProof/>
            <w:sz w:val="24"/>
            <w:szCs w:val="24"/>
          </w:rPr>
          <w:t>Bornstein &amp; Daw, 2012</w:t>
        </w:r>
      </w:hyperlink>
      <w:r w:rsidR="00D05F9F" w:rsidRPr="00015A51">
        <w:rPr>
          <w:rFonts w:ascii="Times New Roman" w:hAnsi="Times New Roman" w:cs="Times New Roman"/>
          <w:noProof/>
          <w:sz w:val="24"/>
          <w:szCs w:val="24"/>
        </w:rPr>
        <w:t xml:space="preserve">, </w:t>
      </w:r>
      <w:hyperlink w:anchor="_ENREF_3" w:tooltip="Bornstein, 2013 #2893" w:history="1">
        <w:r w:rsidR="00D05F9F" w:rsidRPr="00015A51">
          <w:rPr>
            <w:rFonts w:ascii="Times New Roman" w:hAnsi="Times New Roman" w:cs="Times New Roman"/>
            <w:noProof/>
            <w:sz w:val="24"/>
            <w:szCs w:val="24"/>
          </w:rPr>
          <w:t>2013a</w:t>
        </w:r>
      </w:hyperlink>
      <w:r w:rsidR="00D05F9F" w:rsidRPr="00015A51">
        <w:rPr>
          <w:rFonts w:ascii="Times New Roman" w:hAnsi="Times New Roman" w:cs="Times New Roman"/>
          <w:noProof/>
          <w:sz w:val="24"/>
          <w:szCs w:val="24"/>
        </w:rPr>
        <w:t xml:space="preserve">; </w:t>
      </w:r>
      <w:hyperlink w:anchor="_ENREF_10" w:tooltip="Cleeremans, 1991 #162" w:history="1">
        <w:r w:rsidR="00D05F9F" w:rsidRPr="00015A51">
          <w:rPr>
            <w:rFonts w:ascii="Times New Roman" w:hAnsi="Times New Roman" w:cs="Times New Roman"/>
            <w:noProof/>
            <w:sz w:val="24"/>
            <w:szCs w:val="24"/>
          </w:rPr>
          <w:t>Cleeremans &amp; McClelland, 1991</w:t>
        </w:r>
      </w:hyperlink>
      <w:r w:rsidR="00D05F9F" w:rsidRPr="00015A51">
        <w:rPr>
          <w:rFonts w:ascii="Times New Roman" w:hAnsi="Times New Roman" w:cs="Times New Roman"/>
          <w:noProof/>
          <w:sz w:val="24"/>
          <w:szCs w:val="24"/>
        </w:rPr>
        <w:t xml:space="preserve">; </w:t>
      </w:r>
      <w:hyperlink w:anchor="_ENREF_33" w:tooltip="Verstynen, 2012 #1224" w:history="1">
        <w:r w:rsidR="00D05F9F" w:rsidRPr="00015A51">
          <w:rPr>
            <w:rFonts w:ascii="Times New Roman" w:hAnsi="Times New Roman" w:cs="Times New Roman"/>
            <w:noProof/>
            <w:sz w:val="24"/>
            <w:szCs w:val="24"/>
          </w:rPr>
          <w:t>Verstynen, et al., 2012</w:t>
        </w:r>
      </w:hyperlink>
      <w:r w:rsidR="00D05F9F" w:rsidRPr="00015A51">
        <w:rPr>
          <w:rFonts w:ascii="Times New Roman" w:hAnsi="Times New Roman" w:cs="Times New Roman"/>
          <w:noProof/>
          <w:sz w:val="24"/>
          <w:szCs w:val="24"/>
        </w:rPr>
        <w:t>)</w:t>
      </w:r>
      <w:r w:rsidR="00024676" w:rsidRPr="00015A51">
        <w:rPr>
          <w:rFonts w:ascii="Times New Roman" w:hAnsi="Times New Roman" w:cs="Times New Roman"/>
          <w:sz w:val="24"/>
          <w:szCs w:val="24"/>
        </w:rPr>
        <w:fldChar w:fldCharType="end"/>
      </w:r>
      <w:r w:rsidR="00024676" w:rsidRPr="00015A51">
        <w:rPr>
          <w:rFonts w:ascii="Times New Roman" w:hAnsi="Times New Roman" w:cs="Times New Roman"/>
          <w:sz w:val="24"/>
          <w:szCs w:val="24"/>
        </w:rPr>
        <w:t xml:space="preserve"> as well as an offline process </w:t>
      </w:r>
      <w:r w:rsidR="00817EDE" w:rsidRPr="00015A51">
        <w:rPr>
          <w:rFonts w:ascii="Times New Roman" w:hAnsi="Times New Roman" w:cs="Times New Roman"/>
          <w:sz w:val="24"/>
          <w:szCs w:val="24"/>
        </w:rPr>
        <w:t>that develops after a short break without physically performing the task</w:t>
      </w:r>
      <w:r w:rsidR="00024676" w:rsidRPr="00015A51">
        <w:rPr>
          <w:rFonts w:ascii="Times New Roman" w:hAnsi="Times New Roman" w:cs="Times New Roman"/>
          <w:sz w:val="24"/>
          <w:szCs w:val="24"/>
        </w:rPr>
        <w:t xml:space="preserve"> </w:t>
      </w:r>
      <w:r w:rsidR="00024676" w:rsidRPr="00015A51">
        <w:rPr>
          <w:rFonts w:ascii="Times New Roman" w:hAnsi="Times New Roman" w:cs="Times New Roman"/>
          <w:sz w:val="24"/>
          <w:szCs w:val="24"/>
        </w:rPr>
        <w:fldChar w:fldCharType="begin"/>
      </w:r>
      <w:r w:rsidR="00024676" w:rsidRPr="00015A51">
        <w:rPr>
          <w:rFonts w:ascii="Times New Roman" w:hAnsi="Times New Roman" w:cs="Times New Roman"/>
          <w:sz w:val="24"/>
          <w:szCs w:val="24"/>
        </w:rPr>
        <w:instrText xml:space="preserve"> ADDIN EN.CITE &lt;EndNote&gt;&lt;Cite&gt;&lt;Author&gt;Du&lt;/Author&gt;&lt;Year&gt;2016&lt;/Year&gt;&lt;RecNum&gt;2829&lt;/RecNum&gt;&lt;DisplayText&gt;(Du, et al., 2016)&lt;/DisplayText&gt;&lt;record&gt;&lt;rec-number&gt;2829&lt;/rec-number&gt;&lt;foreign-keys&gt;&lt;key app="EN" db-id="2ee2r9ed7vdet0efwdqp9pffewatwpwx2asd"&gt;2829&lt;/key&gt;&lt;/foreign-keys&gt;&lt;ref-type name="Journal Article"&gt;17&lt;/ref-type&gt;&lt;contributors&gt;&lt;authors&gt;&lt;author&gt;Du,Yue&lt;/author&gt;&lt;author&gt;Prashad,Shikha&lt;/author&gt;&lt;author&gt;Schoenbrun,Ilana&lt;/author&gt;&lt;author&gt;Clark,Jane E&lt;/author&gt;&lt;/authors&gt;&lt;/contributors&gt;&lt;auth-address&gt;(Mr Yue Du,University of Maryland, College Park,Department of Kniesiology,4200 Valley Drive,College Park,20742,Maryland,USA,duyue@umd.edu)&amp;#xD;(Mr Yue Du,University of Maryland, College Park,Applied Mathematics &amp;amp; Statistics, and Scientific Computation Program,College Park,20742,Maryland,USA,duyue@umd.edu)&amp;#xD;(Miss Shikha Prashad,University of Maryland,The Neuroscience &amp;amp; Cognitive Neuroscience Program,College Park,20742,Maryland,USA,sprashad@umd.edu)&amp;#xD;(Miss Ilana Schoenbrun,ilana.schoenbrun@gmail.com)&amp;#xD;(Prof Jane E.Clark,jeclark@umd.edu)&lt;/auth-address&gt;&lt;titles&gt;&lt;title&gt;Probabilistic motor sequence yields greater offline and less online learning than fixed sequence&lt;/title&gt;&lt;secondary-title&gt;Frontiers in Human Neuroscience&lt;/secondary-title&gt;&lt;short-title&gt;Sequence type modulates online and offline learning&lt;/short-title&gt;&lt;/titles&gt;&lt;periodical&gt;&lt;full-title&gt;Frontiers in Human Neuroscience&lt;/full-title&gt;&lt;abbr-1&gt;Front Hum Neurosci&lt;/abbr-1&gt;&lt;/periodical&gt;&lt;volume&gt;10&lt;/volume&gt;&lt;keywords&gt;&lt;keyword&gt;declarative memory,Online Learning,procedural memory,offline learning,Probabilistic sequence,Sequence knowledge,fast motor sequence learning&lt;/keyword&gt;&lt;/keywords&gt;&lt;dates&gt;&lt;year&gt;2016&lt;/year&gt;&lt;pub-dates&gt;&lt;date&gt;2016-March-2&lt;/date&gt;&lt;/pub-dates&gt;&lt;/dates&gt;&lt;isbn&gt;1662-5161&lt;/isbn&gt;&lt;urls&gt;&lt;related-urls&gt;&lt;url&gt;http://www.frontiersin.org/Journal/Abstract.aspx?s=537&amp;amp;name=human_neuroscience&amp;amp;ART_DOI=10.3389/fnhum.2016.00087&lt;/url&gt;&lt;/related-urls&gt;&lt;/urls&gt;&lt;electronic-resource-num&gt;10.3389/fnhum.2016.00087&lt;/electronic-resource-num&gt;&lt;language&gt;English&lt;/language&gt;&lt;/record&gt;&lt;/Cite&gt;&lt;/EndNote&gt;</w:instrText>
      </w:r>
      <w:r w:rsidR="00024676" w:rsidRPr="00015A51">
        <w:rPr>
          <w:rFonts w:ascii="Times New Roman" w:hAnsi="Times New Roman" w:cs="Times New Roman"/>
          <w:sz w:val="24"/>
          <w:szCs w:val="24"/>
        </w:rPr>
        <w:fldChar w:fldCharType="separate"/>
      </w:r>
      <w:r w:rsidR="00024676" w:rsidRPr="00015A51">
        <w:rPr>
          <w:rFonts w:ascii="Times New Roman" w:hAnsi="Times New Roman" w:cs="Times New Roman"/>
          <w:noProof/>
          <w:sz w:val="24"/>
          <w:szCs w:val="24"/>
        </w:rPr>
        <w:t>(</w:t>
      </w:r>
      <w:hyperlink w:anchor="_ENREF_17" w:tooltip="Du, 2016 #2829" w:history="1">
        <w:r w:rsidR="00D05F9F" w:rsidRPr="00015A51">
          <w:rPr>
            <w:rFonts w:ascii="Times New Roman" w:hAnsi="Times New Roman" w:cs="Times New Roman"/>
            <w:noProof/>
            <w:sz w:val="24"/>
            <w:szCs w:val="24"/>
          </w:rPr>
          <w:t>Du, et al., 2016</w:t>
        </w:r>
      </w:hyperlink>
      <w:r w:rsidR="00024676" w:rsidRPr="00015A51">
        <w:rPr>
          <w:rFonts w:ascii="Times New Roman" w:hAnsi="Times New Roman" w:cs="Times New Roman"/>
          <w:noProof/>
          <w:sz w:val="24"/>
          <w:szCs w:val="24"/>
        </w:rPr>
        <w:t>)</w:t>
      </w:r>
      <w:r w:rsidR="00024676" w:rsidRPr="00015A51">
        <w:rPr>
          <w:rFonts w:ascii="Times New Roman" w:hAnsi="Times New Roman" w:cs="Times New Roman"/>
          <w:sz w:val="24"/>
          <w:szCs w:val="24"/>
        </w:rPr>
        <w:fldChar w:fldCharType="end"/>
      </w:r>
      <w:r w:rsidR="00024676" w:rsidRPr="00015A51">
        <w:rPr>
          <w:rFonts w:ascii="Times New Roman" w:hAnsi="Times New Roman" w:cs="Times New Roman"/>
          <w:sz w:val="24"/>
          <w:szCs w:val="24"/>
        </w:rPr>
        <w:t xml:space="preserve">. </w:t>
      </w:r>
      <w:r w:rsidR="002649BD" w:rsidRPr="00015A51">
        <w:rPr>
          <w:rFonts w:ascii="Times New Roman" w:hAnsi="Times New Roman" w:cs="Times New Roman"/>
          <w:sz w:val="24"/>
          <w:szCs w:val="24"/>
        </w:rPr>
        <w:t xml:space="preserve">However, </w:t>
      </w:r>
      <w:r w:rsidR="00AC0408" w:rsidRPr="00015A51">
        <w:rPr>
          <w:rFonts w:ascii="Times New Roman" w:hAnsi="Times New Roman" w:cs="Times New Roman"/>
          <w:sz w:val="24"/>
          <w:szCs w:val="24"/>
        </w:rPr>
        <w:t xml:space="preserve">unlike adults, </w:t>
      </w:r>
      <w:r w:rsidR="002649BD" w:rsidRPr="00015A51">
        <w:rPr>
          <w:rFonts w:ascii="Times New Roman" w:hAnsi="Times New Roman" w:cs="Times New Roman"/>
          <w:sz w:val="24"/>
          <w:szCs w:val="24"/>
        </w:rPr>
        <w:t>we observed that learning in 6-year-olds was reflected only</w:t>
      </w:r>
      <w:r w:rsidR="00AC0408" w:rsidRPr="00015A51">
        <w:rPr>
          <w:rFonts w:ascii="Times New Roman" w:hAnsi="Times New Roman" w:cs="Times New Roman"/>
          <w:sz w:val="24"/>
          <w:szCs w:val="24"/>
        </w:rPr>
        <w:t xml:space="preserve"> in</w:t>
      </w:r>
      <w:r w:rsidR="002649BD" w:rsidRPr="00015A51">
        <w:rPr>
          <w:rFonts w:ascii="Times New Roman" w:hAnsi="Times New Roman" w:cs="Times New Roman"/>
          <w:sz w:val="24"/>
          <w:szCs w:val="24"/>
        </w:rPr>
        <w:t xml:space="preserve"> the offline process. </w:t>
      </w:r>
      <w:r w:rsidR="002F6162" w:rsidRPr="00015A51">
        <w:rPr>
          <w:rFonts w:ascii="Times New Roman" w:hAnsi="Times New Roman" w:cs="Times New Roman"/>
          <w:sz w:val="24"/>
          <w:szCs w:val="24"/>
        </w:rPr>
        <w:t xml:space="preserve">Specifically, six-year-olds’ RT worsens within blocks and improves offline between blocks. </w:t>
      </w:r>
      <w:r w:rsidR="00D75713" w:rsidRPr="00015A51">
        <w:rPr>
          <w:rFonts w:ascii="Times New Roman" w:hAnsi="Times New Roman" w:cs="Times New Roman"/>
          <w:sz w:val="24"/>
          <w:szCs w:val="24"/>
        </w:rPr>
        <w:t>T</w:t>
      </w:r>
      <w:r w:rsidR="002649BD" w:rsidRPr="00015A51">
        <w:rPr>
          <w:rFonts w:ascii="Times New Roman" w:hAnsi="Times New Roman" w:cs="Times New Roman"/>
          <w:sz w:val="24"/>
          <w:szCs w:val="24"/>
        </w:rPr>
        <w:t xml:space="preserve">he subsequent question </w:t>
      </w:r>
      <w:r w:rsidR="00AC0408" w:rsidRPr="00015A51">
        <w:rPr>
          <w:rFonts w:ascii="Times New Roman" w:hAnsi="Times New Roman" w:cs="Times New Roman"/>
          <w:sz w:val="24"/>
          <w:szCs w:val="24"/>
        </w:rPr>
        <w:t xml:space="preserve">becomes, </w:t>
      </w:r>
      <w:r w:rsidR="002649BD" w:rsidRPr="00015A51">
        <w:rPr>
          <w:rFonts w:ascii="Times New Roman" w:hAnsi="Times New Roman" w:cs="Times New Roman"/>
          <w:sz w:val="24"/>
          <w:szCs w:val="24"/>
        </w:rPr>
        <w:t xml:space="preserve">what are the </w:t>
      </w:r>
      <w:r w:rsidR="00AC0408" w:rsidRPr="00015A51">
        <w:rPr>
          <w:rFonts w:ascii="Times New Roman" w:hAnsi="Times New Roman" w:cs="Times New Roman"/>
          <w:sz w:val="24"/>
          <w:szCs w:val="24"/>
        </w:rPr>
        <w:t xml:space="preserve">factors or </w:t>
      </w:r>
      <w:r w:rsidR="002649BD" w:rsidRPr="00015A51">
        <w:rPr>
          <w:rFonts w:ascii="Times New Roman" w:hAnsi="Times New Roman" w:cs="Times New Roman"/>
          <w:sz w:val="24"/>
          <w:szCs w:val="24"/>
        </w:rPr>
        <w:t>mechanisms underlying the</w:t>
      </w:r>
      <w:r w:rsidR="00AC0408" w:rsidRPr="00015A51">
        <w:rPr>
          <w:rFonts w:ascii="Times New Roman" w:hAnsi="Times New Roman" w:cs="Times New Roman"/>
          <w:sz w:val="24"/>
          <w:szCs w:val="24"/>
        </w:rPr>
        <w:t>se</w:t>
      </w:r>
      <w:r w:rsidR="002649BD" w:rsidRPr="00015A51">
        <w:rPr>
          <w:rFonts w:ascii="Times New Roman" w:hAnsi="Times New Roman" w:cs="Times New Roman"/>
          <w:sz w:val="24"/>
          <w:szCs w:val="24"/>
        </w:rPr>
        <w:t xml:space="preserve"> age-related </w:t>
      </w:r>
      <w:r w:rsidR="00880D63" w:rsidRPr="00015A51">
        <w:rPr>
          <w:rFonts w:ascii="Times New Roman" w:hAnsi="Times New Roman" w:cs="Times New Roman"/>
          <w:sz w:val="24"/>
          <w:szCs w:val="24"/>
        </w:rPr>
        <w:t xml:space="preserve">differences in </w:t>
      </w:r>
      <w:r w:rsidR="002649BD" w:rsidRPr="00015A51">
        <w:rPr>
          <w:rFonts w:ascii="Times New Roman" w:hAnsi="Times New Roman" w:cs="Times New Roman"/>
          <w:sz w:val="24"/>
          <w:szCs w:val="24"/>
        </w:rPr>
        <w:t>online and offline processes?</w:t>
      </w:r>
    </w:p>
    <w:p w14:paraId="28408F22" w14:textId="77777777" w:rsidR="00EC3A82" w:rsidRPr="00015A51" w:rsidRDefault="00EC3A82" w:rsidP="00B6307A">
      <w:pPr>
        <w:spacing w:after="0" w:line="240" w:lineRule="auto"/>
        <w:ind w:firstLine="720"/>
        <w:jc w:val="both"/>
        <w:rPr>
          <w:rFonts w:ascii="Times New Roman" w:hAnsi="Times New Roman" w:cs="Times New Roman"/>
          <w:sz w:val="24"/>
          <w:szCs w:val="24"/>
        </w:rPr>
      </w:pPr>
    </w:p>
    <w:p w14:paraId="4C52E628" w14:textId="77D03976" w:rsidR="000D7D29" w:rsidRPr="00015A51" w:rsidRDefault="00EB1D08"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lastRenderedPageBreak/>
        <w:t xml:space="preserve">One </w:t>
      </w:r>
      <w:r w:rsidR="002F6162" w:rsidRPr="00015A51">
        <w:rPr>
          <w:rFonts w:ascii="Times New Roman" w:hAnsi="Times New Roman" w:cs="Times New Roman"/>
          <w:sz w:val="24"/>
          <w:szCs w:val="24"/>
        </w:rPr>
        <w:t xml:space="preserve">factor that may result in the age-related differences in behavioral patterns involves the </w:t>
      </w:r>
      <w:r w:rsidRPr="00015A51">
        <w:rPr>
          <w:rFonts w:ascii="Times New Roman" w:hAnsi="Times New Roman" w:cs="Times New Roman"/>
          <w:sz w:val="24"/>
          <w:szCs w:val="24"/>
        </w:rPr>
        <w:t xml:space="preserve">experimental set-up of the </w:t>
      </w:r>
      <w:r w:rsidR="002F6162" w:rsidRPr="00015A51">
        <w:rPr>
          <w:rFonts w:ascii="Times New Roman" w:hAnsi="Times New Roman" w:cs="Times New Roman"/>
          <w:sz w:val="24"/>
          <w:szCs w:val="24"/>
        </w:rPr>
        <w:t xml:space="preserve">task pacing condition. In our study, children and adults performed the SRT task under the same inter-stimulus-interval (ISI) of 1500ms. </w:t>
      </w:r>
      <w:r w:rsidR="00806D7B" w:rsidRPr="00015A51">
        <w:rPr>
          <w:rFonts w:ascii="Times New Roman" w:hAnsi="Times New Roman" w:cs="Times New Roman"/>
          <w:sz w:val="24"/>
          <w:szCs w:val="24"/>
        </w:rPr>
        <w:t xml:space="preserve">Because the adults performed the task quicker than the children (reflected in the </w:t>
      </w:r>
      <w:r w:rsidR="00C021B0" w:rsidRPr="00015A51">
        <w:rPr>
          <w:rFonts w:ascii="Times New Roman" w:hAnsi="Times New Roman" w:cs="Times New Roman"/>
          <w:sz w:val="24"/>
          <w:szCs w:val="24"/>
        </w:rPr>
        <w:t>RT</w:t>
      </w:r>
      <w:r w:rsidR="00806D7B" w:rsidRPr="00015A51">
        <w:rPr>
          <w:rFonts w:ascii="Times New Roman" w:hAnsi="Times New Roman" w:cs="Times New Roman"/>
          <w:sz w:val="24"/>
          <w:szCs w:val="24"/>
        </w:rPr>
        <w:t>), the response time</w:t>
      </w:r>
      <w:r w:rsidR="00C021B0" w:rsidRPr="00015A51">
        <w:rPr>
          <w:rFonts w:ascii="Times New Roman" w:hAnsi="Times New Roman" w:cs="Times New Roman"/>
          <w:sz w:val="24"/>
          <w:szCs w:val="24"/>
        </w:rPr>
        <w:t>, the summation of RT and MT</w:t>
      </w:r>
      <w:r w:rsidR="004C5D48" w:rsidRPr="00015A51">
        <w:rPr>
          <w:rFonts w:ascii="Times New Roman" w:hAnsi="Times New Roman" w:cs="Times New Roman"/>
          <w:sz w:val="24"/>
          <w:szCs w:val="24"/>
        </w:rPr>
        <w:t xml:space="preserve"> (MT was comparable between groups)</w:t>
      </w:r>
      <w:r w:rsidR="00C021B0" w:rsidRPr="00015A51">
        <w:rPr>
          <w:rFonts w:ascii="Times New Roman" w:hAnsi="Times New Roman" w:cs="Times New Roman"/>
          <w:sz w:val="24"/>
          <w:szCs w:val="24"/>
        </w:rPr>
        <w:t>,</w:t>
      </w:r>
      <w:r w:rsidR="00806D7B" w:rsidRPr="00015A51">
        <w:rPr>
          <w:rFonts w:ascii="Times New Roman" w:hAnsi="Times New Roman" w:cs="Times New Roman"/>
          <w:sz w:val="24"/>
          <w:szCs w:val="24"/>
        </w:rPr>
        <w:t xml:space="preserve"> </w:t>
      </w:r>
      <w:r w:rsidR="002F6162" w:rsidRPr="00015A51">
        <w:rPr>
          <w:rFonts w:ascii="Times New Roman" w:hAnsi="Times New Roman" w:cs="Times New Roman"/>
          <w:sz w:val="24"/>
          <w:szCs w:val="24"/>
        </w:rPr>
        <w:t>was clearly</w:t>
      </w:r>
      <w:r w:rsidR="00806D7B" w:rsidRPr="00015A51">
        <w:rPr>
          <w:rFonts w:ascii="Times New Roman" w:hAnsi="Times New Roman" w:cs="Times New Roman"/>
          <w:sz w:val="24"/>
          <w:szCs w:val="24"/>
        </w:rPr>
        <w:t xml:space="preserve"> </w:t>
      </w:r>
      <w:r w:rsidR="00C021B0" w:rsidRPr="00015A51">
        <w:rPr>
          <w:rFonts w:ascii="Times New Roman" w:hAnsi="Times New Roman" w:cs="Times New Roman"/>
          <w:sz w:val="24"/>
          <w:szCs w:val="24"/>
        </w:rPr>
        <w:t xml:space="preserve">longer </w:t>
      </w:r>
      <w:r w:rsidR="002F6162" w:rsidRPr="00015A51">
        <w:rPr>
          <w:rFonts w:ascii="Times New Roman" w:hAnsi="Times New Roman" w:cs="Times New Roman"/>
          <w:sz w:val="24"/>
          <w:szCs w:val="24"/>
        </w:rPr>
        <w:t>in children</w:t>
      </w:r>
      <w:r w:rsidR="0042415A" w:rsidRPr="00015A51">
        <w:rPr>
          <w:rFonts w:ascii="Times New Roman" w:hAnsi="Times New Roman" w:cs="Times New Roman"/>
          <w:sz w:val="24"/>
          <w:szCs w:val="24"/>
        </w:rPr>
        <w:t xml:space="preserve"> (e.g., around 1200ms in block 1)</w:t>
      </w:r>
      <w:r w:rsidR="002F6162" w:rsidRPr="00015A51">
        <w:rPr>
          <w:rFonts w:ascii="Times New Roman" w:hAnsi="Times New Roman" w:cs="Times New Roman"/>
          <w:sz w:val="24"/>
          <w:szCs w:val="24"/>
        </w:rPr>
        <w:t xml:space="preserve"> than adults</w:t>
      </w:r>
      <w:r w:rsidR="0042415A" w:rsidRPr="00015A51">
        <w:rPr>
          <w:rFonts w:ascii="Times New Roman" w:hAnsi="Times New Roman" w:cs="Times New Roman"/>
          <w:sz w:val="24"/>
          <w:szCs w:val="24"/>
        </w:rPr>
        <w:t xml:space="preserve"> (e.g., around 800ms in block 1)</w:t>
      </w:r>
      <w:r w:rsidR="002F6162" w:rsidRPr="00015A51">
        <w:rPr>
          <w:rFonts w:ascii="Times New Roman" w:hAnsi="Times New Roman" w:cs="Times New Roman"/>
          <w:sz w:val="24"/>
          <w:szCs w:val="24"/>
        </w:rPr>
        <w:t xml:space="preserve">, which </w:t>
      </w:r>
      <w:r w:rsidR="00C021B0" w:rsidRPr="00015A51">
        <w:rPr>
          <w:rFonts w:ascii="Times New Roman" w:hAnsi="Times New Roman" w:cs="Times New Roman"/>
          <w:sz w:val="24"/>
          <w:szCs w:val="24"/>
        </w:rPr>
        <w:t>yielded a relatively shorter response-stimulus-interval in children</w:t>
      </w:r>
      <w:r w:rsidR="0042415A" w:rsidRPr="00015A51">
        <w:rPr>
          <w:rFonts w:ascii="Times New Roman" w:hAnsi="Times New Roman" w:cs="Times New Roman"/>
          <w:sz w:val="24"/>
          <w:szCs w:val="24"/>
        </w:rPr>
        <w:t xml:space="preserve"> (e.g., around 300ms in block 1)</w:t>
      </w:r>
      <w:r w:rsidR="00C021B0" w:rsidRPr="00015A51">
        <w:rPr>
          <w:rFonts w:ascii="Times New Roman" w:hAnsi="Times New Roman" w:cs="Times New Roman"/>
          <w:sz w:val="24"/>
          <w:szCs w:val="24"/>
        </w:rPr>
        <w:t xml:space="preserve">. </w:t>
      </w:r>
      <w:r w:rsidR="00F87671" w:rsidRPr="00015A51">
        <w:rPr>
          <w:rFonts w:ascii="Times New Roman" w:hAnsi="Times New Roman" w:cs="Times New Roman"/>
          <w:sz w:val="24"/>
          <w:szCs w:val="24"/>
        </w:rPr>
        <w:t>Therefore o</w:t>
      </w:r>
      <w:r w:rsidR="004C5D48" w:rsidRPr="00015A51">
        <w:rPr>
          <w:rFonts w:ascii="Times New Roman" w:hAnsi="Times New Roman" w:cs="Times New Roman"/>
          <w:sz w:val="24"/>
          <w:szCs w:val="24"/>
        </w:rPr>
        <w:t xml:space="preserve">n </w:t>
      </w:r>
      <w:r w:rsidR="00F87671" w:rsidRPr="00015A51">
        <w:rPr>
          <w:rFonts w:ascii="Times New Roman" w:hAnsi="Times New Roman" w:cs="Times New Roman"/>
          <w:sz w:val="24"/>
          <w:szCs w:val="24"/>
        </w:rPr>
        <w:t xml:space="preserve">the </w:t>
      </w:r>
      <w:r w:rsidR="004C5D48" w:rsidRPr="00015A51">
        <w:rPr>
          <w:rFonts w:ascii="Times New Roman" w:hAnsi="Times New Roman" w:cs="Times New Roman"/>
          <w:sz w:val="24"/>
          <w:szCs w:val="24"/>
        </w:rPr>
        <w:t xml:space="preserve">one hand, </w:t>
      </w:r>
      <w:r w:rsidR="00405643" w:rsidRPr="00015A51">
        <w:rPr>
          <w:rFonts w:ascii="Times New Roman" w:hAnsi="Times New Roman" w:cs="Times New Roman"/>
          <w:sz w:val="24"/>
          <w:szCs w:val="24"/>
        </w:rPr>
        <w:t xml:space="preserve">the six-year-olds may not be able to learn the sequence online </w:t>
      </w:r>
      <w:r w:rsidR="00EF460B" w:rsidRPr="00015A51">
        <w:rPr>
          <w:rFonts w:ascii="Times New Roman" w:hAnsi="Times New Roman" w:cs="Times New Roman"/>
          <w:sz w:val="24"/>
          <w:szCs w:val="24"/>
        </w:rPr>
        <w:t>as there was not an adequate amount of time before the next stimulus appears for the required</w:t>
      </w:r>
      <w:r w:rsidR="002F6162" w:rsidRPr="00015A51">
        <w:rPr>
          <w:rFonts w:ascii="Times New Roman" w:hAnsi="Times New Roman" w:cs="Times New Roman"/>
          <w:sz w:val="24"/>
          <w:szCs w:val="24"/>
        </w:rPr>
        <w:t xml:space="preserve"> iterative mental computations. </w:t>
      </w:r>
      <w:r w:rsidR="004C5D48" w:rsidRPr="00015A51">
        <w:rPr>
          <w:rFonts w:ascii="Times New Roman" w:hAnsi="Times New Roman" w:cs="Times New Roman"/>
          <w:sz w:val="24"/>
          <w:szCs w:val="24"/>
        </w:rPr>
        <w:t>On the other hand</w:t>
      </w:r>
      <w:r w:rsidR="00806D7B" w:rsidRPr="00015A51">
        <w:rPr>
          <w:rFonts w:ascii="Times New Roman" w:hAnsi="Times New Roman" w:cs="Times New Roman"/>
          <w:sz w:val="24"/>
          <w:szCs w:val="24"/>
        </w:rPr>
        <w:t xml:space="preserve">, </w:t>
      </w:r>
      <w:r w:rsidR="00293AE2" w:rsidRPr="00015A51">
        <w:rPr>
          <w:rFonts w:ascii="Times New Roman" w:hAnsi="Times New Roman" w:cs="Times New Roman"/>
          <w:sz w:val="24"/>
          <w:szCs w:val="24"/>
        </w:rPr>
        <w:t xml:space="preserve">the response-stimulus-interval may be long enough for the iterative mental computations and thus </w:t>
      </w:r>
      <w:r w:rsidR="00806D7B" w:rsidRPr="00015A51">
        <w:rPr>
          <w:rFonts w:ascii="Times New Roman" w:hAnsi="Times New Roman" w:cs="Times New Roman"/>
          <w:sz w:val="24"/>
          <w:szCs w:val="24"/>
        </w:rPr>
        <w:t xml:space="preserve">the </w:t>
      </w:r>
      <w:r w:rsidR="002F6162" w:rsidRPr="00015A51">
        <w:rPr>
          <w:rFonts w:ascii="Times New Roman" w:hAnsi="Times New Roman" w:cs="Times New Roman"/>
          <w:sz w:val="24"/>
          <w:szCs w:val="24"/>
        </w:rPr>
        <w:t xml:space="preserve">six-year-olds </w:t>
      </w:r>
      <w:r w:rsidR="00EF460B" w:rsidRPr="00015A51">
        <w:rPr>
          <w:rFonts w:ascii="Times New Roman" w:hAnsi="Times New Roman" w:cs="Times New Roman"/>
          <w:sz w:val="24"/>
          <w:szCs w:val="24"/>
        </w:rPr>
        <w:t xml:space="preserve">could have </w:t>
      </w:r>
      <w:r w:rsidR="002F6162" w:rsidRPr="00015A51">
        <w:rPr>
          <w:rFonts w:ascii="Times New Roman" w:hAnsi="Times New Roman" w:cs="Times New Roman"/>
          <w:sz w:val="24"/>
          <w:szCs w:val="24"/>
        </w:rPr>
        <w:t>learn</w:t>
      </w:r>
      <w:r w:rsidR="00EF460B" w:rsidRPr="00015A51">
        <w:rPr>
          <w:rFonts w:ascii="Times New Roman" w:hAnsi="Times New Roman" w:cs="Times New Roman"/>
          <w:sz w:val="24"/>
          <w:szCs w:val="24"/>
        </w:rPr>
        <w:t>ed</w:t>
      </w:r>
      <w:r w:rsidR="002F6162" w:rsidRPr="00015A51">
        <w:rPr>
          <w:rFonts w:ascii="Times New Roman" w:hAnsi="Times New Roman" w:cs="Times New Roman"/>
          <w:sz w:val="24"/>
          <w:szCs w:val="24"/>
        </w:rPr>
        <w:t xml:space="preserve"> </w:t>
      </w:r>
      <w:r w:rsidR="00EF460B" w:rsidRPr="00015A51">
        <w:rPr>
          <w:rFonts w:ascii="Times New Roman" w:hAnsi="Times New Roman" w:cs="Times New Roman"/>
          <w:sz w:val="24"/>
          <w:szCs w:val="24"/>
        </w:rPr>
        <w:t xml:space="preserve">the </w:t>
      </w:r>
      <w:r w:rsidR="002F6162" w:rsidRPr="00015A51">
        <w:rPr>
          <w:rFonts w:ascii="Times New Roman" w:hAnsi="Times New Roman" w:cs="Times New Roman"/>
          <w:sz w:val="24"/>
          <w:szCs w:val="24"/>
        </w:rPr>
        <w:t>sequence online</w:t>
      </w:r>
      <w:r w:rsidR="00293AE2" w:rsidRPr="00015A51">
        <w:rPr>
          <w:rFonts w:ascii="Times New Roman" w:hAnsi="Times New Roman" w:cs="Times New Roman"/>
          <w:sz w:val="24"/>
          <w:szCs w:val="24"/>
        </w:rPr>
        <w:t xml:space="preserve">. However, </w:t>
      </w:r>
      <w:r w:rsidR="0042415A" w:rsidRPr="00015A51">
        <w:rPr>
          <w:rFonts w:ascii="Times New Roman" w:hAnsi="Times New Roman" w:cs="Times New Roman"/>
          <w:sz w:val="24"/>
          <w:szCs w:val="24"/>
        </w:rPr>
        <w:t xml:space="preserve">the online process may not be behaviorally expressed as </w:t>
      </w:r>
      <w:r w:rsidR="002F6162" w:rsidRPr="00015A51">
        <w:rPr>
          <w:rFonts w:ascii="Times New Roman" w:hAnsi="Times New Roman" w:cs="Times New Roman"/>
          <w:sz w:val="24"/>
          <w:szCs w:val="24"/>
        </w:rPr>
        <w:t xml:space="preserve">the iterative mental computation </w:t>
      </w:r>
      <w:r w:rsidR="00293AE2" w:rsidRPr="00015A51">
        <w:rPr>
          <w:rFonts w:ascii="Times New Roman" w:hAnsi="Times New Roman" w:cs="Times New Roman"/>
          <w:sz w:val="24"/>
          <w:szCs w:val="24"/>
        </w:rPr>
        <w:t xml:space="preserve">after each step further shortened the amount of time available before the next stimulus appears and thus </w:t>
      </w:r>
      <w:r w:rsidR="002F6162" w:rsidRPr="00015A51">
        <w:rPr>
          <w:rFonts w:ascii="Times New Roman" w:hAnsi="Times New Roman" w:cs="Times New Roman"/>
          <w:sz w:val="24"/>
          <w:szCs w:val="24"/>
        </w:rPr>
        <w:t>may interfere with the preparation of the succeeding step</w:t>
      </w:r>
      <w:r w:rsidR="00293AE2" w:rsidRPr="00015A51">
        <w:rPr>
          <w:rFonts w:ascii="Times New Roman" w:hAnsi="Times New Roman" w:cs="Times New Roman"/>
          <w:sz w:val="24"/>
          <w:szCs w:val="24"/>
        </w:rPr>
        <w:t xml:space="preserve">, which </w:t>
      </w:r>
      <w:r w:rsidR="00191843" w:rsidRPr="00015A51">
        <w:rPr>
          <w:rFonts w:ascii="Times New Roman" w:hAnsi="Times New Roman" w:cs="Times New Roman"/>
          <w:sz w:val="24"/>
          <w:szCs w:val="24"/>
        </w:rPr>
        <w:t>subsequently prolongs the following RT.</w:t>
      </w:r>
      <w:r w:rsidR="00AB4252" w:rsidRPr="00015A51">
        <w:rPr>
          <w:rFonts w:ascii="Times New Roman" w:hAnsi="Times New Roman" w:cs="Times New Roman"/>
          <w:sz w:val="24"/>
          <w:szCs w:val="24"/>
        </w:rPr>
        <w:t xml:space="preserve"> </w:t>
      </w:r>
      <w:r w:rsidR="0042415A" w:rsidRPr="00015A51">
        <w:rPr>
          <w:rFonts w:ascii="Times New Roman" w:hAnsi="Times New Roman" w:cs="Times New Roman"/>
          <w:sz w:val="24"/>
          <w:szCs w:val="24"/>
        </w:rPr>
        <w:t xml:space="preserve">To further test the task pacing effect, </w:t>
      </w:r>
      <w:r w:rsidR="00F25CD9" w:rsidRPr="00015A51">
        <w:rPr>
          <w:rFonts w:ascii="Times New Roman" w:hAnsi="Times New Roman" w:cs="Times New Roman"/>
          <w:sz w:val="24"/>
          <w:szCs w:val="24"/>
        </w:rPr>
        <w:t xml:space="preserve">in </w:t>
      </w:r>
      <w:r w:rsidR="00293AE2" w:rsidRPr="00015A51">
        <w:rPr>
          <w:rFonts w:ascii="Times New Roman" w:hAnsi="Times New Roman" w:cs="Times New Roman"/>
          <w:sz w:val="24"/>
          <w:szCs w:val="24"/>
        </w:rPr>
        <w:t xml:space="preserve">a subsequent </w:t>
      </w:r>
      <w:r w:rsidR="00AB4252" w:rsidRPr="00015A51">
        <w:rPr>
          <w:rFonts w:ascii="Times New Roman" w:hAnsi="Times New Roman" w:cs="Times New Roman"/>
          <w:sz w:val="24"/>
          <w:szCs w:val="24"/>
        </w:rPr>
        <w:t>study from our lab</w:t>
      </w:r>
      <w:r w:rsidR="00F25CD9" w:rsidRPr="00015A51">
        <w:rPr>
          <w:rFonts w:ascii="Times New Roman" w:hAnsi="Times New Roman" w:cs="Times New Roman"/>
          <w:sz w:val="24"/>
          <w:szCs w:val="24"/>
        </w:rPr>
        <w:t xml:space="preserve">, adults and children performed a self-paced SRT task where the inter-stimulus-interval was </w:t>
      </w:r>
      <w:r w:rsidR="009C703D" w:rsidRPr="00015A51">
        <w:rPr>
          <w:rFonts w:ascii="Times New Roman" w:hAnsi="Times New Roman" w:cs="Times New Roman"/>
          <w:sz w:val="24"/>
          <w:szCs w:val="24"/>
        </w:rPr>
        <w:t xml:space="preserve">determined </w:t>
      </w:r>
      <w:r w:rsidR="00F25CD9" w:rsidRPr="00015A51">
        <w:rPr>
          <w:rFonts w:ascii="Times New Roman" w:hAnsi="Times New Roman" w:cs="Times New Roman"/>
          <w:sz w:val="24"/>
          <w:szCs w:val="24"/>
        </w:rPr>
        <w:t xml:space="preserve">by an individual’s own response speed </w:t>
      </w:r>
      <w:r w:rsidR="00F25CD9" w:rsidRPr="00015A51">
        <w:rPr>
          <w:rFonts w:ascii="Times New Roman" w:hAnsi="Times New Roman" w:cs="Times New Roman"/>
          <w:sz w:val="24"/>
          <w:szCs w:val="24"/>
        </w:rPr>
        <w:fldChar w:fldCharType="begin"/>
      </w:r>
      <w:r w:rsidR="00F25CD9" w:rsidRPr="00015A51">
        <w:rPr>
          <w:rFonts w:ascii="Times New Roman" w:hAnsi="Times New Roman" w:cs="Times New Roman"/>
          <w:sz w:val="24"/>
          <w:szCs w:val="24"/>
        </w:rPr>
        <w:instrText xml:space="preserve"> ADDIN EN.CITE &lt;EndNote&gt;&lt;Cite&gt;&lt;Author&gt;Du&lt;/Author&gt;&lt;Year&gt;2016&lt;/Year&gt;&lt;RecNum&gt;2892&lt;/RecNum&gt;&lt;DisplayText&gt;(Du, 2016)&lt;/DisplayText&gt;&lt;record&gt;&lt;rec-number&gt;2892&lt;/rec-number&gt;&lt;foreign-keys&gt;&lt;key app="EN" db-id="2ee2r9ed7vdet0efwdqp9pffewatwpwx2asd"&gt;2892&lt;/key&gt;&lt;/foreign-keys&gt;&lt;ref-type name="Thesis"&gt;32&lt;/ref-type&gt;&lt;contributors&gt;&lt;authors&gt;&lt;author&gt;Du, Yue&lt;/author&gt;&lt;/authors&gt;&lt;/contributors&gt;&lt;titles&gt;&lt;title&gt;Learning processes underlying implicit motor sequence acquisition in children and adults&lt;/title&gt;&lt;/titles&gt;&lt;volume&gt;PhD&lt;/volume&gt;&lt;dates&gt;&lt;year&gt;2016&lt;/year&gt;&lt;/dates&gt;&lt;pub-location&gt;College Park&lt;/pub-location&gt;&lt;publisher&gt;University of Maryland&lt;/publisher&gt;&lt;work-type&gt;Dissertation&lt;/work-type&gt;&lt;urls&gt;&lt;/urls&gt;&lt;/record&gt;&lt;/Cite&gt;&lt;/EndNote&gt;</w:instrText>
      </w:r>
      <w:r w:rsidR="00F25CD9" w:rsidRPr="00015A51">
        <w:rPr>
          <w:rFonts w:ascii="Times New Roman" w:hAnsi="Times New Roman" w:cs="Times New Roman"/>
          <w:sz w:val="24"/>
          <w:szCs w:val="24"/>
        </w:rPr>
        <w:fldChar w:fldCharType="separate"/>
      </w:r>
      <w:r w:rsidR="00F25CD9" w:rsidRPr="00015A51">
        <w:rPr>
          <w:rFonts w:ascii="Times New Roman" w:hAnsi="Times New Roman" w:cs="Times New Roman"/>
          <w:noProof/>
          <w:sz w:val="24"/>
          <w:szCs w:val="24"/>
        </w:rPr>
        <w:t>(</w:t>
      </w:r>
      <w:hyperlink w:anchor="_ENREF_15" w:tooltip="Du, 2016 #2892" w:history="1">
        <w:r w:rsidR="00F25CD9" w:rsidRPr="00015A51">
          <w:rPr>
            <w:rFonts w:ascii="Times New Roman" w:hAnsi="Times New Roman" w:cs="Times New Roman"/>
            <w:noProof/>
            <w:sz w:val="24"/>
            <w:szCs w:val="24"/>
          </w:rPr>
          <w:t>Du, 2016</w:t>
        </w:r>
      </w:hyperlink>
      <w:r w:rsidR="00F25CD9" w:rsidRPr="00015A51">
        <w:rPr>
          <w:rFonts w:ascii="Times New Roman" w:hAnsi="Times New Roman" w:cs="Times New Roman"/>
          <w:noProof/>
          <w:sz w:val="24"/>
          <w:szCs w:val="24"/>
        </w:rPr>
        <w:t>)</w:t>
      </w:r>
      <w:r w:rsidR="00F25CD9" w:rsidRPr="00015A51">
        <w:rPr>
          <w:rFonts w:ascii="Times New Roman" w:hAnsi="Times New Roman" w:cs="Times New Roman"/>
          <w:sz w:val="24"/>
          <w:szCs w:val="24"/>
        </w:rPr>
        <w:fldChar w:fldCharType="end"/>
      </w:r>
      <w:r w:rsidR="00F25CD9" w:rsidRPr="00015A51">
        <w:rPr>
          <w:rFonts w:ascii="Times New Roman" w:hAnsi="Times New Roman" w:cs="Times New Roman"/>
          <w:sz w:val="24"/>
          <w:szCs w:val="24"/>
        </w:rPr>
        <w:t xml:space="preserve">. That is, </w:t>
      </w:r>
      <w:r w:rsidR="00A217AE" w:rsidRPr="00015A51">
        <w:rPr>
          <w:rFonts w:ascii="Times New Roman" w:hAnsi="Times New Roman" w:cs="Times New Roman"/>
          <w:sz w:val="24"/>
          <w:szCs w:val="24"/>
        </w:rPr>
        <w:t xml:space="preserve">the </w:t>
      </w:r>
      <w:r w:rsidR="00990B45" w:rsidRPr="00015A51">
        <w:rPr>
          <w:rFonts w:ascii="Times New Roman" w:hAnsi="Times New Roman" w:cs="Times New Roman"/>
          <w:sz w:val="24"/>
          <w:szCs w:val="24"/>
        </w:rPr>
        <w:t>response-stimulus</w:t>
      </w:r>
      <w:r w:rsidR="00293AE2" w:rsidRPr="00015A51">
        <w:rPr>
          <w:rFonts w:ascii="Times New Roman" w:hAnsi="Times New Roman" w:cs="Times New Roman"/>
          <w:sz w:val="24"/>
          <w:szCs w:val="24"/>
        </w:rPr>
        <w:t>-</w:t>
      </w:r>
      <w:r w:rsidR="00990B45" w:rsidRPr="00015A51">
        <w:rPr>
          <w:rFonts w:ascii="Times New Roman" w:hAnsi="Times New Roman" w:cs="Times New Roman"/>
          <w:sz w:val="24"/>
          <w:szCs w:val="24"/>
        </w:rPr>
        <w:t xml:space="preserve">interval was </w:t>
      </w:r>
      <w:r w:rsidR="00526DF3" w:rsidRPr="00015A51">
        <w:rPr>
          <w:rFonts w:ascii="Times New Roman" w:hAnsi="Times New Roman" w:cs="Times New Roman"/>
          <w:sz w:val="24"/>
          <w:szCs w:val="24"/>
        </w:rPr>
        <w:t>fixed at 700ms</w:t>
      </w:r>
      <w:r w:rsidR="00990B45" w:rsidRPr="00015A51">
        <w:rPr>
          <w:rFonts w:ascii="Times New Roman" w:hAnsi="Times New Roman" w:cs="Times New Roman"/>
          <w:sz w:val="24"/>
          <w:szCs w:val="24"/>
        </w:rPr>
        <w:t xml:space="preserve"> </w:t>
      </w:r>
      <w:r w:rsidR="00526DF3" w:rsidRPr="00015A51">
        <w:rPr>
          <w:rFonts w:ascii="Times New Roman" w:hAnsi="Times New Roman" w:cs="Times New Roman"/>
          <w:sz w:val="24"/>
          <w:szCs w:val="24"/>
        </w:rPr>
        <w:t xml:space="preserve">for both </w:t>
      </w:r>
      <w:r w:rsidR="00990B45" w:rsidRPr="00015A51">
        <w:rPr>
          <w:rFonts w:ascii="Times New Roman" w:hAnsi="Times New Roman" w:cs="Times New Roman"/>
          <w:sz w:val="24"/>
          <w:szCs w:val="24"/>
        </w:rPr>
        <w:t xml:space="preserve">children and adults </w:t>
      </w:r>
      <w:r w:rsidR="00526DF3" w:rsidRPr="00015A51">
        <w:rPr>
          <w:rFonts w:ascii="Times New Roman" w:hAnsi="Times New Roman" w:cs="Times New Roman"/>
          <w:sz w:val="24"/>
          <w:szCs w:val="24"/>
        </w:rPr>
        <w:t xml:space="preserve">and </w:t>
      </w:r>
      <w:r w:rsidR="00A217AE" w:rsidRPr="00015A51">
        <w:rPr>
          <w:rFonts w:ascii="Times New Roman" w:hAnsi="Times New Roman" w:cs="Times New Roman"/>
          <w:sz w:val="24"/>
          <w:szCs w:val="24"/>
        </w:rPr>
        <w:t>the</w:t>
      </w:r>
      <w:r w:rsidR="00990B45" w:rsidRPr="00015A51">
        <w:rPr>
          <w:rFonts w:ascii="Times New Roman" w:hAnsi="Times New Roman" w:cs="Times New Roman"/>
          <w:sz w:val="24"/>
          <w:szCs w:val="24"/>
        </w:rPr>
        <w:t xml:space="preserve"> </w:t>
      </w:r>
      <w:r w:rsidR="006B6E6F" w:rsidRPr="00015A51">
        <w:rPr>
          <w:rFonts w:ascii="Times New Roman" w:hAnsi="Times New Roman" w:cs="Times New Roman"/>
          <w:sz w:val="24"/>
          <w:szCs w:val="24"/>
        </w:rPr>
        <w:t xml:space="preserve">children’s </w:t>
      </w:r>
      <w:r w:rsidR="00F25CD9" w:rsidRPr="00015A51">
        <w:rPr>
          <w:rFonts w:ascii="Times New Roman" w:hAnsi="Times New Roman" w:cs="Times New Roman"/>
          <w:sz w:val="24"/>
          <w:szCs w:val="24"/>
        </w:rPr>
        <w:t>slower response speed</w:t>
      </w:r>
      <w:r w:rsidR="006B6E6F" w:rsidRPr="00015A51">
        <w:rPr>
          <w:rFonts w:ascii="Times New Roman" w:hAnsi="Times New Roman" w:cs="Times New Roman"/>
          <w:sz w:val="24"/>
          <w:szCs w:val="24"/>
        </w:rPr>
        <w:t>s</w:t>
      </w:r>
      <w:r w:rsidR="00F25CD9" w:rsidRPr="00015A51">
        <w:rPr>
          <w:rFonts w:ascii="Times New Roman" w:hAnsi="Times New Roman" w:cs="Times New Roman"/>
          <w:sz w:val="24"/>
          <w:szCs w:val="24"/>
        </w:rPr>
        <w:t xml:space="preserve"> yielded longer </w:t>
      </w:r>
      <w:r w:rsidR="009C703D" w:rsidRPr="00015A51">
        <w:rPr>
          <w:rFonts w:ascii="Times New Roman" w:hAnsi="Times New Roman" w:cs="Times New Roman"/>
          <w:sz w:val="24"/>
          <w:szCs w:val="24"/>
        </w:rPr>
        <w:t>ISI</w:t>
      </w:r>
      <w:r w:rsidR="00F25CD9" w:rsidRPr="00015A51">
        <w:rPr>
          <w:rFonts w:ascii="Times New Roman" w:hAnsi="Times New Roman" w:cs="Times New Roman"/>
          <w:sz w:val="24"/>
          <w:szCs w:val="24"/>
        </w:rPr>
        <w:t>.</w:t>
      </w:r>
      <w:r w:rsidR="00AB4252" w:rsidRPr="00015A51">
        <w:rPr>
          <w:rFonts w:ascii="Times New Roman" w:hAnsi="Times New Roman" w:cs="Times New Roman"/>
          <w:sz w:val="24"/>
          <w:szCs w:val="24"/>
        </w:rPr>
        <w:t xml:space="preserve"> </w:t>
      </w:r>
      <w:r w:rsidR="00F25CD9" w:rsidRPr="00015A51">
        <w:rPr>
          <w:rFonts w:ascii="Times New Roman" w:hAnsi="Times New Roman" w:cs="Times New Roman"/>
          <w:sz w:val="24"/>
          <w:szCs w:val="24"/>
        </w:rPr>
        <w:t>Such self-determined ISI eliminated the confounding effect of task pacing</w:t>
      </w:r>
      <w:r w:rsidR="00D914EB" w:rsidRPr="00015A51">
        <w:rPr>
          <w:rFonts w:ascii="Times New Roman" w:hAnsi="Times New Roman" w:cs="Times New Roman"/>
          <w:sz w:val="24"/>
          <w:szCs w:val="24"/>
        </w:rPr>
        <w:t xml:space="preserve"> between children and adults</w:t>
      </w:r>
      <w:r w:rsidR="00F25CD9" w:rsidRPr="00015A51">
        <w:rPr>
          <w:rFonts w:ascii="Times New Roman" w:hAnsi="Times New Roman" w:cs="Times New Roman"/>
          <w:sz w:val="24"/>
          <w:szCs w:val="24"/>
        </w:rPr>
        <w:t xml:space="preserve">. </w:t>
      </w:r>
      <w:r w:rsidR="00D914EB" w:rsidRPr="00015A51">
        <w:rPr>
          <w:rFonts w:ascii="Times New Roman" w:hAnsi="Times New Roman" w:cs="Times New Roman"/>
          <w:sz w:val="24"/>
          <w:szCs w:val="24"/>
        </w:rPr>
        <w:t xml:space="preserve">In this </w:t>
      </w:r>
      <w:r w:rsidR="00293AE2" w:rsidRPr="00015A51">
        <w:rPr>
          <w:rFonts w:ascii="Times New Roman" w:hAnsi="Times New Roman" w:cs="Times New Roman"/>
          <w:sz w:val="24"/>
          <w:szCs w:val="24"/>
        </w:rPr>
        <w:t xml:space="preserve">subsequent </w:t>
      </w:r>
      <w:r w:rsidR="00D914EB" w:rsidRPr="00015A51">
        <w:rPr>
          <w:rFonts w:ascii="Times New Roman" w:hAnsi="Times New Roman" w:cs="Times New Roman"/>
          <w:sz w:val="24"/>
          <w:szCs w:val="24"/>
        </w:rPr>
        <w:t xml:space="preserve">study, we </w:t>
      </w:r>
      <w:r w:rsidR="00526DF3" w:rsidRPr="00015A51">
        <w:rPr>
          <w:rFonts w:ascii="Times New Roman" w:hAnsi="Times New Roman" w:cs="Times New Roman"/>
          <w:sz w:val="24"/>
          <w:szCs w:val="24"/>
        </w:rPr>
        <w:t xml:space="preserve">observed </w:t>
      </w:r>
      <w:r w:rsidR="00D914EB" w:rsidRPr="00015A51">
        <w:rPr>
          <w:rFonts w:ascii="Times New Roman" w:hAnsi="Times New Roman" w:cs="Times New Roman"/>
          <w:sz w:val="24"/>
          <w:szCs w:val="24"/>
        </w:rPr>
        <w:t xml:space="preserve">greater </w:t>
      </w:r>
      <w:r w:rsidR="00293AE2" w:rsidRPr="00015A51">
        <w:rPr>
          <w:rFonts w:ascii="Times New Roman" w:hAnsi="Times New Roman" w:cs="Times New Roman"/>
          <w:sz w:val="24"/>
          <w:szCs w:val="24"/>
        </w:rPr>
        <w:t xml:space="preserve">offline </w:t>
      </w:r>
      <w:r w:rsidR="00D914EB" w:rsidRPr="00015A51">
        <w:rPr>
          <w:rFonts w:ascii="Times New Roman" w:hAnsi="Times New Roman" w:cs="Times New Roman"/>
          <w:sz w:val="24"/>
          <w:szCs w:val="24"/>
        </w:rPr>
        <w:t xml:space="preserve">RT </w:t>
      </w:r>
      <w:r w:rsidR="00293AE2" w:rsidRPr="00015A51">
        <w:rPr>
          <w:rFonts w:ascii="Times New Roman" w:hAnsi="Times New Roman" w:cs="Times New Roman"/>
          <w:sz w:val="24"/>
          <w:szCs w:val="24"/>
        </w:rPr>
        <w:t xml:space="preserve">improvements </w:t>
      </w:r>
      <w:r w:rsidR="00D914EB" w:rsidRPr="00015A51">
        <w:rPr>
          <w:rFonts w:ascii="Times New Roman" w:hAnsi="Times New Roman" w:cs="Times New Roman"/>
          <w:sz w:val="24"/>
          <w:szCs w:val="24"/>
        </w:rPr>
        <w:t xml:space="preserve">in children compared to adults while learning in adults </w:t>
      </w:r>
      <w:r w:rsidR="00A217AE" w:rsidRPr="00015A51">
        <w:rPr>
          <w:rFonts w:ascii="Times New Roman" w:hAnsi="Times New Roman" w:cs="Times New Roman"/>
          <w:sz w:val="24"/>
          <w:szCs w:val="24"/>
        </w:rPr>
        <w:t>was</w:t>
      </w:r>
      <w:r w:rsidR="00D914EB" w:rsidRPr="00015A51">
        <w:rPr>
          <w:rFonts w:ascii="Times New Roman" w:hAnsi="Times New Roman" w:cs="Times New Roman"/>
          <w:sz w:val="24"/>
          <w:szCs w:val="24"/>
        </w:rPr>
        <w:t xml:space="preserve"> primarily </w:t>
      </w:r>
      <w:r w:rsidR="00293AE2" w:rsidRPr="00015A51">
        <w:rPr>
          <w:rFonts w:ascii="Times New Roman" w:hAnsi="Times New Roman" w:cs="Times New Roman"/>
          <w:sz w:val="24"/>
          <w:szCs w:val="24"/>
        </w:rPr>
        <w:t xml:space="preserve">accompanied </w:t>
      </w:r>
      <w:r w:rsidR="00D914EB" w:rsidRPr="00015A51">
        <w:rPr>
          <w:rFonts w:ascii="Times New Roman" w:hAnsi="Times New Roman" w:cs="Times New Roman"/>
          <w:sz w:val="24"/>
          <w:szCs w:val="24"/>
        </w:rPr>
        <w:t xml:space="preserve">by an online process. </w:t>
      </w:r>
      <w:r w:rsidR="00526DF3" w:rsidRPr="00015A51">
        <w:rPr>
          <w:rFonts w:ascii="Times New Roman" w:hAnsi="Times New Roman" w:cs="Times New Roman"/>
          <w:sz w:val="24"/>
          <w:szCs w:val="24"/>
        </w:rPr>
        <w:t xml:space="preserve">Furthermore, if the online process is affected by task pacing, then one would expect less online RT increases in the subsequent study as the response-stimulus-interval was longer than that in the current study (i.e., 700ms vs. about 300ms). However, </w:t>
      </w:r>
      <w:r w:rsidR="00817EDE" w:rsidRPr="00015A51">
        <w:rPr>
          <w:rFonts w:ascii="Times New Roman" w:hAnsi="Times New Roman" w:cs="Times New Roman"/>
          <w:sz w:val="24"/>
          <w:szCs w:val="24"/>
        </w:rPr>
        <w:t xml:space="preserve">the magnitudes of </w:t>
      </w:r>
      <w:r w:rsidR="009C703D" w:rsidRPr="00015A51">
        <w:rPr>
          <w:rFonts w:ascii="Times New Roman" w:hAnsi="Times New Roman" w:cs="Times New Roman"/>
          <w:sz w:val="24"/>
          <w:szCs w:val="24"/>
        </w:rPr>
        <w:t xml:space="preserve">online </w:t>
      </w:r>
      <w:r w:rsidR="00817EDE" w:rsidRPr="00015A51">
        <w:rPr>
          <w:rFonts w:ascii="Times New Roman" w:hAnsi="Times New Roman" w:cs="Times New Roman"/>
          <w:sz w:val="24"/>
          <w:szCs w:val="24"/>
        </w:rPr>
        <w:t>RT increases were very similar (i.e., about 100ms at the age of six) between the current and subsequent study.</w:t>
      </w:r>
      <w:r w:rsidR="00526DF3" w:rsidRPr="00015A51">
        <w:rPr>
          <w:rFonts w:ascii="Times New Roman" w:hAnsi="Times New Roman" w:cs="Times New Roman"/>
          <w:sz w:val="24"/>
          <w:szCs w:val="24"/>
        </w:rPr>
        <w:t xml:space="preserve"> </w:t>
      </w:r>
      <w:r w:rsidR="00817EDE" w:rsidRPr="00015A51">
        <w:rPr>
          <w:rFonts w:ascii="Times New Roman" w:hAnsi="Times New Roman" w:cs="Times New Roman"/>
          <w:sz w:val="24"/>
          <w:szCs w:val="24"/>
        </w:rPr>
        <w:t>Although future studies are necessary to systematically examine the effect of task pacing on the learning process in children (i.e., under a variety of inter-stimulus-interval and response-stimulus-interval), t</w:t>
      </w:r>
      <w:r w:rsidR="00D914EB" w:rsidRPr="00015A51">
        <w:rPr>
          <w:rFonts w:ascii="Times New Roman" w:hAnsi="Times New Roman" w:cs="Times New Roman"/>
          <w:sz w:val="24"/>
          <w:szCs w:val="24"/>
        </w:rPr>
        <w:t xml:space="preserve">he results </w:t>
      </w:r>
      <w:r w:rsidR="003513EF" w:rsidRPr="00015A51">
        <w:rPr>
          <w:rFonts w:ascii="Times New Roman" w:hAnsi="Times New Roman" w:cs="Times New Roman"/>
          <w:sz w:val="24"/>
          <w:szCs w:val="24"/>
        </w:rPr>
        <w:t>provide preliminary evidence</w:t>
      </w:r>
      <w:r w:rsidR="00AB4252" w:rsidRPr="00015A51">
        <w:rPr>
          <w:rFonts w:ascii="Times New Roman" w:hAnsi="Times New Roman" w:cs="Times New Roman"/>
          <w:sz w:val="24"/>
          <w:szCs w:val="24"/>
        </w:rPr>
        <w:t xml:space="preserve"> that the age-related online and offline processes </w:t>
      </w:r>
      <w:r w:rsidR="00CF4901" w:rsidRPr="00015A51">
        <w:rPr>
          <w:rFonts w:ascii="Times New Roman" w:hAnsi="Times New Roman" w:cs="Times New Roman"/>
          <w:sz w:val="24"/>
          <w:szCs w:val="24"/>
        </w:rPr>
        <w:t xml:space="preserve">observed in the present experiment </w:t>
      </w:r>
      <w:r w:rsidR="00AB4252" w:rsidRPr="00015A51">
        <w:rPr>
          <w:rFonts w:ascii="Times New Roman" w:hAnsi="Times New Roman" w:cs="Times New Roman"/>
          <w:sz w:val="24"/>
          <w:szCs w:val="24"/>
        </w:rPr>
        <w:t>may not be a by-product of the task pacing condition.</w:t>
      </w:r>
    </w:p>
    <w:p w14:paraId="4D2FAECE" w14:textId="77777777" w:rsidR="00EC3A82" w:rsidRPr="00015A51" w:rsidRDefault="00EC3A82" w:rsidP="00B6307A">
      <w:pPr>
        <w:spacing w:after="0" w:line="240" w:lineRule="auto"/>
        <w:ind w:firstLine="720"/>
        <w:jc w:val="both"/>
        <w:rPr>
          <w:rFonts w:ascii="Times New Roman" w:hAnsi="Times New Roman" w:cs="Times New Roman"/>
          <w:sz w:val="24"/>
          <w:szCs w:val="24"/>
        </w:rPr>
      </w:pPr>
    </w:p>
    <w:p w14:paraId="6DF8FDA8" w14:textId="20DCF61C" w:rsidR="003971D1" w:rsidRPr="00015A51" w:rsidRDefault="004C3C09" w:rsidP="000D7D29">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A </w:t>
      </w:r>
      <w:r w:rsidR="00F62F2B" w:rsidRPr="00015A51">
        <w:rPr>
          <w:rFonts w:ascii="Times New Roman" w:hAnsi="Times New Roman" w:cs="Times New Roman"/>
          <w:sz w:val="24"/>
          <w:szCs w:val="24"/>
        </w:rPr>
        <w:t>second</w:t>
      </w:r>
      <w:r w:rsidRPr="00015A51">
        <w:rPr>
          <w:rFonts w:ascii="Times New Roman" w:hAnsi="Times New Roman" w:cs="Times New Roman"/>
          <w:sz w:val="24"/>
          <w:szCs w:val="24"/>
        </w:rPr>
        <w:t>, related,</w:t>
      </w:r>
      <w:r w:rsidR="00F62F2B" w:rsidRPr="00015A51">
        <w:rPr>
          <w:rFonts w:ascii="Times New Roman" w:hAnsi="Times New Roman" w:cs="Times New Roman"/>
          <w:sz w:val="24"/>
          <w:szCs w:val="24"/>
        </w:rPr>
        <w:t xml:space="preserve"> factor that may underlie the online RT deterioration and offline RT improvement is the emergence of fatigue </w:t>
      </w:r>
      <w:r w:rsidR="00F62F2B" w:rsidRPr="00015A51">
        <w:rPr>
          <w:rFonts w:ascii="Times New Roman" w:hAnsi="Times New Roman" w:cs="Times New Roman"/>
          <w:sz w:val="24"/>
          <w:szCs w:val="24"/>
        </w:rPr>
        <w:fldChar w:fldCharType="begin">
          <w:fldData xml:space="preserve">PEVuZE5vdGU+PENpdGU+PEF1dGhvcj5CcmF3bjwvQXV0aG9yPjxZZWFyPjIwMTA8L1llYXI+PFJl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=
</w:fldData>
        </w:fldChar>
      </w:r>
      <w:r w:rsidR="004C5D48" w:rsidRPr="00015A51">
        <w:rPr>
          <w:rFonts w:ascii="Times New Roman" w:hAnsi="Times New Roman" w:cs="Times New Roman"/>
          <w:sz w:val="24"/>
          <w:szCs w:val="24"/>
        </w:rPr>
        <w:instrText xml:space="preserve"> ADDIN EN.CITE </w:instrText>
      </w:r>
      <w:r w:rsidR="004C5D48" w:rsidRPr="00015A51">
        <w:rPr>
          <w:rFonts w:ascii="Times New Roman" w:hAnsi="Times New Roman" w:cs="Times New Roman"/>
          <w:sz w:val="24"/>
          <w:szCs w:val="24"/>
        </w:rPr>
        <w:fldChar w:fldCharType="begin">
          <w:fldData xml:space="preserve">PEVuZE5vdGU+PENpdGU+PEF1dGhvcj5CcmF3bjwvQXV0aG9yPjxZZWFyPjIwMTA8L1llYXI+PFJl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=
</w:fldData>
        </w:fldChar>
      </w:r>
      <w:r w:rsidR="004C5D48" w:rsidRPr="00015A51">
        <w:rPr>
          <w:rFonts w:ascii="Times New Roman" w:hAnsi="Times New Roman" w:cs="Times New Roman"/>
          <w:sz w:val="24"/>
          <w:szCs w:val="24"/>
        </w:rPr>
        <w:instrText xml:space="preserve"> ADDIN EN.CITE.DATA </w:instrText>
      </w:r>
      <w:r w:rsidR="004C5D48" w:rsidRPr="00015A51">
        <w:rPr>
          <w:rFonts w:ascii="Times New Roman" w:hAnsi="Times New Roman" w:cs="Times New Roman"/>
          <w:sz w:val="24"/>
          <w:szCs w:val="24"/>
        </w:rPr>
      </w:r>
      <w:r w:rsidR="004C5D48" w:rsidRPr="00015A51">
        <w:rPr>
          <w:rFonts w:ascii="Times New Roman" w:hAnsi="Times New Roman" w:cs="Times New Roman"/>
          <w:sz w:val="24"/>
          <w:szCs w:val="24"/>
        </w:rPr>
        <w:fldChar w:fldCharType="end"/>
      </w:r>
      <w:r w:rsidR="00F62F2B" w:rsidRPr="00015A51">
        <w:rPr>
          <w:rFonts w:ascii="Times New Roman" w:hAnsi="Times New Roman" w:cs="Times New Roman"/>
          <w:sz w:val="24"/>
          <w:szCs w:val="24"/>
        </w:rPr>
      </w:r>
      <w:r w:rsidR="00F62F2B" w:rsidRPr="00015A51">
        <w:rPr>
          <w:rFonts w:ascii="Times New Roman" w:hAnsi="Times New Roman" w:cs="Times New Roman"/>
          <w:sz w:val="24"/>
          <w:szCs w:val="24"/>
        </w:rPr>
        <w:fldChar w:fldCharType="separate"/>
      </w:r>
      <w:r w:rsidR="004C5D48" w:rsidRPr="00015A51">
        <w:rPr>
          <w:rFonts w:ascii="Times New Roman" w:hAnsi="Times New Roman" w:cs="Times New Roman"/>
          <w:noProof/>
          <w:sz w:val="24"/>
          <w:szCs w:val="24"/>
        </w:rPr>
        <w:t>(</w:t>
      </w:r>
      <w:hyperlink w:anchor="_ENREF_1" w:tooltip="Ammons, 1947 #2823" w:history="1">
        <w:r w:rsidR="00D05F9F" w:rsidRPr="00015A51">
          <w:rPr>
            <w:rFonts w:ascii="Times New Roman" w:hAnsi="Times New Roman" w:cs="Times New Roman"/>
            <w:noProof/>
            <w:sz w:val="24"/>
            <w:szCs w:val="24"/>
          </w:rPr>
          <w:t>Ammons, 1947</w:t>
        </w:r>
      </w:hyperlink>
      <w:r w:rsidR="004C5D48" w:rsidRPr="00015A51">
        <w:rPr>
          <w:rFonts w:ascii="Times New Roman" w:hAnsi="Times New Roman" w:cs="Times New Roman"/>
          <w:noProof/>
          <w:sz w:val="24"/>
          <w:szCs w:val="24"/>
        </w:rPr>
        <w:t xml:space="preserve">; </w:t>
      </w:r>
      <w:hyperlink w:anchor="_ENREF_5" w:tooltip="Bourne, 1956 #2821" w:history="1">
        <w:r w:rsidR="00D05F9F" w:rsidRPr="00015A51">
          <w:rPr>
            <w:rFonts w:ascii="Times New Roman" w:hAnsi="Times New Roman" w:cs="Times New Roman"/>
            <w:noProof/>
            <w:sz w:val="24"/>
            <w:szCs w:val="24"/>
          </w:rPr>
          <w:t>Bourne &amp; Archer, 1956</w:t>
        </w:r>
      </w:hyperlink>
      <w:r w:rsidR="004C5D48" w:rsidRPr="00015A51">
        <w:rPr>
          <w:rFonts w:ascii="Times New Roman" w:hAnsi="Times New Roman" w:cs="Times New Roman"/>
          <w:noProof/>
          <w:sz w:val="24"/>
          <w:szCs w:val="24"/>
        </w:rPr>
        <w:t xml:space="preserve">; </w:t>
      </w:r>
      <w:hyperlink w:anchor="_ENREF_6" w:tooltip="Brawn, 2010 #2480" w:history="1">
        <w:r w:rsidR="00D05F9F" w:rsidRPr="00015A51">
          <w:rPr>
            <w:rFonts w:ascii="Times New Roman" w:hAnsi="Times New Roman" w:cs="Times New Roman"/>
            <w:noProof/>
            <w:sz w:val="24"/>
            <w:szCs w:val="24"/>
          </w:rPr>
          <w:t>Brawn, Fenn, Nusbaum, &amp; Margoliash, 2010</w:t>
        </w:r>
      </w:hyperlink>
      <w:r w:rsidR="004C5D48" w:rsidRPr="00015A51">
        <w:rPr>
          <w:rFonts w:ascii="Times New Roman" w:hAnsi="Times New Roman" w:cs="Times New Roman"/>
          <w:noProof/>
          <w:sz w:val="24"/>
          <w:szCs w:val="24"/>
        </w:rPr>
        <w:t xml:space="preserve">; </w:t>
      </w:r>
      <w:hyperlink w:anchor="_ENREF_11" w:tooltip="Denny, 1955 #2822" w:history="1">
        <w:r w:rsidR="00D05F9F" w:rsidRPr="00015A51">
          <w:rPr>
            <w:rFonts w:ascii="Times New Roman" w:hAnsi="Times New Roman" w:cs="Times New Roman"/>
            <w:noProof/>
            <w:sz w:val="24"/>
            <w:szCs w:val="24"/>
          </w:rPr>
          <w:t>Denny, Frisbey, &amp; Weaver, 1955</w:t>
        </w:r>
      </w:hyperlink>
      <w:r w:rsidR="004C5D48" w:rsidRPr="00015A51">
        <w:rPr>
          <w:rFonts w:ascii="Times New Roman" w:hAnsi="Times New Roman" w:cs="Times New Roman"/>
          <w:noProof/>
          <w:sz w:val="24"/>
          <w:szCs w:val="24"/>
        </w:rPr>
        <w:t xml:space="preserve">; </w:t>
      </w:r>
      <w:hyperlink w:anchor="_ENREF_27" w:tooltip="Rickard, 2008 #2742" w:history="1">
        <w:r w:rsidR="00D05F9F" w:rsidRPr="00015A51">
          <w:rPr>
            <w:rFonts w:ascii="Times New Roman" w:hAnsi="Times New Roman" w:cs="Times New Roman"/>
            <w:noProof/>
            <w:sz w:val="24"/>
            <w:szCs w:val="24"/>
          </w:rPr>
          <w:t>Rickard, Cai, Rieth, Jones, &amp; Ard, 2008</w:t>
        </w:r>
      </w:hyperlink>
      <w:r w:rsidR="004C5D48" w:rsidRPr="00015A51">
        <w:rPr>
          <w:rFonts w:ascii="Times New Roman" w:hAnsi="Times New Roman" w:cs="Times New Roman"/>
          <w:noProof/>
          <w:sz w:val="24"/>
          <w:szCs w:val="24"/>
        </w:rPr>
        <w:t xml:space="preserve">; </w:t>
      </w:r>
      <w:hyperlink w:anchor="_ENREF_28" w:tooltip="Rieth, 2010 #2826" w:history="1">
        <w:r w:rsidR="00D05F9F" w:rsidRPr="00015A51">
          <w:rPr>
            <w:rFonts w:ascii="Times New Roman" w:hAnsi="Times New Roman" w:cs="Times New Roman"/>
            <w:noProof/>
            <w:sz w:val="24"/>
            <w:szCs w:val="24"/>
          </w:rPr>
          <w:t>Rieth, et al., 2010</w:t>
        </w:r>
      </w:hyperlink>
      <w:r w:rsidR="004C5D48" w:rsidRPr="00015A51">
        <w:rPr>
          <w:rFonts w:ascii="Times New Roman" w:hAnsi="Times New Roman" w:cs="Times New Roman"/>
          <w:noProof/>
          <w:sz w:val="24"/>
          <w:szCs w:val="24"/>
        </w:rPr>
        <w:t>)</w:t>
      </w:r>
      <w:r w:rsidR="00F62F2B" w:rsidRPr="00015A51">
        <w:rPr>
          <w:rFonts w:ascii="Times New Roman" w:hAnsi="Times New Roman" w:cs="Times New Roman"/>
          <w:sz w:val="24"/>
          <w:szCs w:val="24"/>
        </w:rPr>
        <w:fldChar w:fldCharType="end"/>
      </w:r>
      <w:r w:rsidR="00F62F2B" w:rsidRPr="00015A51">
        <w:rPr>
          <w:rFonts w:ascii="Times New Roman" w:hAnsi="Times New Roman" w:cs="Times New Roman"/>
          <w:sz w:val="24"/>
          <w:szCs w:val="24"/>
        </w:rPr>
        <w:t xml:space="preserve">. That is, </w:t>
      </w:r>
      <w:r w:rsidR="00C021B0" w:rsidRPr="00015A51">
        <w:rPr>
          <w:rFonts w:ascii="Times New Roman" w:hAnsi="Times New Roman" w:cs="Times New Roman"/>
          <w:sz w:val="24"/>
          <w:szCs w:val="24"/>
        </w:rPr>
        <w:t>fatigue</w:t>
      </w:r>
      <w:r w:rsidR="00F62F2B" w:rsidRPr="00015A51">
        <w:rPr>
          <w:rFonts w:ascii="Times New Roman" w:hAnsi="Times New Roman" w:cs="Times New Roman"/>
          <w:sz w:val="24"/>
          <w:szCs w:val="24"/>
        </w:rPr>
        <w:t xml:space="preserve"> accumulates and worsens the performance when an individual is practicing the task. This effect dissipates after a rest, leading to </w:t>
      </w:r>
      <w:r w:rsidR="00191843" w:rsidRPr="00015A51">
        <w:rPr>
          <w:rFonts w:ascii="Times New Roman" w:hAnsi="Times New Roman" w:cs="Times New Roman"/>
          <w:sz w:val="24"/>
          <w:szCs w:val="24"/>
        </w:rPr>
        <w:t xml:space="preserve">an </w:t>
      </w:r>
      <w:r w:rsidR="00F62F2B" w:rsidRPr="00015A51">
        <w:rPr>
          <w:rFonts w:ascii="Times New Roman" w:hAnsi="Times New Roman" w:cs="Times New Roman"/>
          <w:sz w:val="24"/>
          <w:szCs w:val="24"/>
        </w:rPr>
        <w:t xml:space="preserve">artificial offline enhancement effect. </w:t>
      </w:r>
      <w:r w:rsidR="008E5052" w:rsidRPr="00015A51">
        <w:rPr>
          <w:rFonts w:ascii="Times New Roman" w:hAnsi="Times New Roman" w:cs="Times New Roman"/>
          <w:sz w:val="24"/>
          <w:szCs w:val="24"/>
        </w:rPr>
        <w:t xml:space="preserve">The fatigue explanation </w:t>
      </w:r>
      <w:r w:rsidR="00055767" w:rsidRPr="00015A51">
        <w:rPr>
          <w:rFonts w:ascii="Times New Roman" w:hAnsi="Times New Roman" w:cs="Times New Roman"/>
          <w:sz w:val="24"/>
          <w:szCs w:val="24"/>
        </w:rPr>
        <w:t xml:space="preserve">is </w:t>
      </w:r>
      <w:r w:rsidR="008E5052" w:rsidRPr="00015A51">
        <w:rPr>
          <w:rFonts w:ascii="Times New Roman" w:hAnsi="Times New Roman" w:cs="Times New Roman"/>
          <w:sz w:val="24"/>
          <w:szCs w:val="24"/>
        </w:rPr>
        <w:t xml:space="preserve">more critical in developmental studies as fatigue is more likely to accumulate in children than adults when they perform the same task. </w:t>
      </w:r>
      <w:r w:rsidR="008A6D1C" w:rsidRPr="00015A51">
        <w:rPr>
          <w:rFonts w:ascii="Times New Roman" w:hAnsi="Times New Roman" w:cs="Times New Roman"/>
          <w:sz w:val="24"/>
          <w:szCs w:val="24"/>
        </w:rPr>
        <w:t xml:space="preserve">In fact, </w:t>
      </w:r>
      <w:r w:rsidR="00353673" w:rsidRPr="00015A51">
        <w:rPr>
          <w:rFonts w:ascii="Times New Roman" w:hAnsi="Times New Roman" w:cs="Times New Roman"/>
          <w:sz w:val="24"/>
          <w:szCs w:val="24"/>
        </w:rPr>
        <w:t xml:space="preserve">in our task, </w:t>
      </w:r>
      <w:r w:rsidRPr="00015A51">
        <w:rPr>
          <w:rFonts w:ascii="Times New Roman" w:hAnsi="Times New Roman" w:cs="Times New Roman"/>
          <w:sz w:val="24"/>
          <w:szCs w:val="24"/>
        </w:rPr>
        <w:t>a shorter pos</w:t>
      </w:r>
      <w:r w:rsidR="008A6D1C" w:rsidRPr="00015A51">
        <w:rPr>
          <w:rFonts w:ascii="Times New Roman" w:hAnsi="Times New Roman" w:cs="Times New Roman"/>
          <w:sz w:val="24"/>
          <w:szCs w:val="24"/>
        </w:rPr>
        <w:t xml:space="preserve">t-response time in children </w:t>
      </w:r>
      <w:r w:rsidR="00055767" w:rsidRPr="00015A51">
        <w:rPr>
          <w:rFonts w:ascii="Times New Roman" w:hAnsi="Times New Roman" w:cs="Times New Roman"/>
          <w:sz w:val="24"/>
          <w:szCs w:val="24"/>
        </w:rPr>
        <w:t xml:space="preserve">ensured that </w:t>
      </w:r>
      <w:r w:rsidR="008A6D1C" w:rsidRPr="00015A51">
        <w:rPr>
          <w:rFonts w:ascii="Times New Roman" w:hAnsi="Times New Roman" w:cs="Times New Roman"/>
          <w:sz w:val="24"/>
          <w:szCs w:val="24"/>
        </w:rPr>
        <w:t>each new tr</w:t>
      </w:r>
      <w:r w:rsidR="00353673" w:rsidRPr="00015A51">
        <w:rPr>
          <w:rFonts w:ascii="Times New Roman" w:hAnsi="Times New Roman" w:cs="Times New Roman"/>
          <w:sz w:val="24"/>
          <w:szCs w:val="24"/>
        </w:rPr>
        <w:t xml:space="preserve">ial come round relatively faster </w:t>
      </w:r>
      <w:r w:rsidR="00055767" w:rsidRPr="00015A51">
        <w:rPr>
          <w:rFonts w:ascii="Times New Roman" w:hAnsi="Times New Roman" w:cs="Times New Roman"/>
          <w:sz w:val="24"/>
          <w:szCs w:val="24"/>
        </w:rPr>
        <w:t>with the potential to produce even</w:t>
      </w:r>
      <w:r w:rsidRPr="00015A51">
        <w:rPr>
          <w:rFonts w:ascii="Times New Roman" w:hAnsi="Times New Roman" w:cs="Times New Roman"/>
          <w:sz w:val="24"/>
          <w:szCs w:val="24"/>
        </w:rPr>
        <w:t xml:space="preserve"> greater fatigue compared to adults</w:t>
      </w:r>
      <w:r w:rsidR="00055767" w:rsidRPr="00015A51">
        <w:rPr>
          <w:rFonts w:ascii="Times New Roman" w:hAnsi="Times New Roman" w:cs="Times New Roman"/>
          <w:sz w:val="24"/>
          <w:szCs w:val="24"/>
        </w:rPr>
        <w:t xml:space="preserve">. This </w:t>
      </w:r>
      <w:r w:rsidR="00844135" w:rsidRPr="00015A51">
        <w:rPr>
          <w:rFonts w:ascii="Times New Roman" w:hAnsi="Times New Roman" w:cs="Times New Roman"/>
          <w:sz w:val="24"/>
          <w:szCs w:val="24"/>
        </w:rPr>
        <w:t xml:space="preserve">in </w:t>
      </w:r>
      <w:r w:rsidR="00055767" w:rsidRPr="00015A51">
        <w:rPr>
          <w:rFonts w:ascii="Times New Roman" w:hAnsi="Times New Roman" w:cs="Times New Roman"/>
          <w:sz w:val="24"/>
          <w:szCs w:val="24"/>
        </w:rPr>
        <w:t>turn could</w:t>
      </w:r>
      <w:r w:rsidRPr="00015A51">
        <w:rPr>
          <w:rFonts w:ascii="Times New Roman" w:hAnsi="Times New Roman" w:cs="Times New Roman"/>
          <w:sz w:val="24"/>
          <w:szCs w:val="24"/>
        </w:rPr>
        <w:t xml:space="preserve"> le</w:t>
      </w:r>
      <w:r w:rsidR="00055767" w:rsidRPr="00015A51">
        <w:rPr>
          <w:rFonts w:ascii="Times New Roman" w:hAnsi="Times New Roman" w:cs="Times New Roman"/>
          <w:sz w:val="24"/>
          <w:szCs w:val="24"/>
        </w:rPr>
        <w:t>a</w:t>
      </w:r>
      <w:r w:rsidRPr="00015A51">
        <w:rPr>
          <w:rFonts w:ascii="Times New Roman" w:hAnsi="Times New Roman" w:cs="Times New Roman"/>
          <w:sz w:val="24"/>
          <w:szCs w:val="24"/>
        </w:rPr>
        <w:t>d to illusory offline improvements</w:t>
      </w:r>
      <w:r w:rsidR="00055767" w:rsidRPr="00015A51">
        <w:rPr>
          <w:rFonts w:ascii="Times New Roman" w:hAnsi="Times New Roman" w:cs="Times New Roman"/>
          <w:sz w:val="24"/>
          <w:szCs w:val="24"/>
        </w:rPr>
        <w:t>.</w:t>
      </w:r>
    </w:p>
    <w:p w14:paraId="45663CDB" w14:textId="74E10A84" w:rsidR="00BC4CFB" w:rsidRPr="00015A51" w:rsidRDefault="00BC4CFB" w:rsidP="000D7D29">
      <w:pPr>
        <w:spacing w:after="0" w:line="240" w:lineRule="auto"/>
        <w:ind w:firstLine="720"/>
        <w:jc w:val="both"/>
        <w:rPr>
          <w:rFonts w:ascii="Times New Roman" w:hAnsi="Times New Roman" w:cs="Times New Roman"/>
          <w:sz w:val="24"/>
          <w:szCs w:val="24"/>
        </w:rPr>
      </w:pPr>
    </w:p>
    <w:p w14:paraId="5D25E971" w14:textId="6B7D3763" w:rsidR="00EC3A82" w:rsidRPr="00015A51" w:rsidRDefault="00ED748D" w:rsidP="00133F17">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lastRenderedPageBreak/>
        <w:t>However, several observations</w:t>
      </w:r>
      <w:r w:rsidR="004768FD" w:rsidRPr="00015A51">
        <w:rPr>
          <w:rFonts w:ascii="Times New Roman" w:hAnsi="Times New Roman" w:cs="Times New Roman"/>
          <w:sz w:val="24"/>
          <w:szCs w:val="24"/>
        </w:rPr>
        <w:t xml:space="preserve"> </w:t>
      </w:r>
      <w:r w:rsidR="00844135" w:rsidRPr="00015A51">
        <w:rPr>
          <w:rFonts w:ascii="Times New Roman" w:hAnsi="Times New Roman" w:cs="Times New Roman"/>
          <w:sz w:val="24"/>
          <w:szCs w:val="24"/>
        </w:rPr>
        <w:t xml:space="preserve">suggest that the fatigue effect could not fully explain </w:t>
      </w:r>
      <w:r w:rsidR="00EB4B62" w:rsidRPr="00015A51">
        <w:rPr>
          <w:rFonts w:ascii="Times New Roman" w:hAnsi="Times New Roman" w:cs="Times New Roman"/>
          <w:sz w:val="24"/>
          <w:szCs w:val="24"/>
        </w:rPr>
        <w:t xml:space="preserve">the age-related online and offline processes. </w:t>
      </w:r>
      <w:r w:rsidR="00F62F2B" w:rsidRPr="00015A51">
        <w:rPr>
          <w:rFonts w:ascii="Times New Roman" w:hAnsi="Times New Roman" w:cs="Times New Roman"/>
          <w:sz w:val="24"/>
          <w:szCs w:val="24"/>
        </w:rPr>
        <w:t>First, our data show that RT increase</w:t>
      </w:r>
      <w:r w:rsidR="00F62F2B" w:rsidRPr="00015A51">
        <w:rPr>
          <w:rFonts w:ascii="Times New Roman" w:hAnsi="Times New Roman" w:cs="Times New Roman" w:hint="eastAsia"/>
          <w:sz w:val="24"/>
          <w:szCs w:val="24"/>
        </w:rPr>
        <w:t>d</w:t>
      </w:r>
      <w:r w:rsidR="00F62F2B" w:rsidRPr="00015A51">
        <w:rPr>
          <w:rFonts w:ascii="Times New Roman" w:hAnsi="Times New Roman" w:cs="Times New Roman"/>
          <w:sz w:val="24"/>
          <w:szCs w:val="24"/>
        </w:rPr>
        <w:t xml:space="preserve"> as soon as children start</w:t>
      </w:r>
      <w:r w:rsidR="00F62F2B" w:rsidRPr="00015A51">
        <w:rPr>
          <w:rFonts w:ascii="Times New Roman" w:hAnsi="Times New Roman" w:cs="Times New Roman" w:hint="eastAsia"/>
          <w:sz w:val="24"/>
          <w:szCs w:val="24"/>
        </w:rPr>
        <w:t>ed</w:t>
      </w:r>
      <w:r w:rsidR="00F62F2B" w:rsidRPr="00015A51">
        <w:rPr>
          <w:rFonts w:ascii="Times New Roman" w:hAnsi="Times New Roman" w:cs="Times New Roman"/>
          <w:sz w:val="24"/>
          <w:szCs w:val="24"/>
        </w:rPr>
        <w:t xml:space="preserve"> to perform the task (i.e., the first 50 steps in the first block</w:t>
      </w:r>
      <w:r w:rsidR="00BC4CFB" w:rsidRPr="00015A51">
        <w:rPr>
          <w:rFonts w:ascii="Times New Roman" w:hAnsi="Times New Roman" w:cs="Times New Roman"/>
          <w:sz w:val="24"/>
          <w:szCs w:val="24"/>
        </w:rPr>
        <w:t xml:space="preserve">; Figure </w:t>
      </w:r>
      <w:r w:rsidR="00191843" w:rsidRPr="00015A51">
        <w:rPr>
          <w:rFonts w:ascii="Times New Roman" w:hAnsi="Times New Roman" w:cs="Times New Roman"/>
          <w:sz w:val="24"/>
          <w:szCs w:val="24"/>
        </w:rPr>
        <w:t>2B</w:t>
      </w:r>
      <w:r w:rsidR="00F62F2B" w:rsidRPr="00015A51">
        <w:rPr>
          <w:rFonts w:ascii="Times New Roman" w:hAnsi="Times New Roman" w:cs="Times New Roman"/>
          <w:sz w:val="24"/>
          <w:szCs w:val="24"/>
        </w:rPr>
        <w:t xml:space="preserve">). It is not very likely that fatigue caused the worsened RT at the </w:t>
      </w:r>
      <w:r w:rsidR="004768FD" w:rsidRPr="00015A51">
        <w:rPr>
          <w:rFonts w:ascii="Times New Roman" w:hAnsi="Times New Roman" w:cs="Times New Roman"/>
          <w:sz w:val="24"/>
          <w:szCs w:val="24"/>
        </w:rPr>
        <w:t xml:space="preserve">very </w:t>
      </w:r>
      <w:r w:rsidR="00F62F2B" w:rsidRPr="00015A51">
        <w:rPr>
          <w:rFonts w:ascii="Times New Roman" w:hAnsi="Times New Roman" w:cs="Times New Roman"/>
          <w:sz w:val="24"/>
          <w:szCs w:val="24"/>
        </w:rPr>
        <w:t xml:space="preserve">beginning of the first block. Additionally, consistent with previous studies </w:t>
      </w:r>
      <w:r w:rsidR="00F62F2B" w:rsidRPr="00015A51">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ldCBhbC4sIDE5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</w:fldData>
        </w:fldChar>
      </w:r>
      <w:r w:rsidR="00B964DD" w:rsidRPr="00015A51">
        <w:rPr>
          <w:rFonts w:ascii="Times New Roman" w:hAnsi="Times New Roman" w:cs="Times New Roman"/>
          <w:sz w:val="24"/>
          <w:szCs w:val="24"/>
        </w:rPr>
        <w:instrText xml:space="preserve"> ADDIN EN.CITE </w:instrText>
      </w:r>
      <w:r w:rsidR="00B964DD" w:rsidRPr="00015A51">
        <w:rPr>
          <w:rFonts w:ascii="Times New Roman" w:hAnsi="Times New Roman" w:cs="Times New Roman"/>
          <w:sz w:val="24"/>
          <w:szCs w:val="24"/>
        </w:rPr>
        <w:fldChar w:fldCharType="begin">
          <w:fldData xml:space="preserve">PEVuZE5vdGU+PENpdGU+PEF1dGhvcj5XZWllcm1hbm48L0F1dGhvcj48WWVhcj4yMDEyPC9ZZWFy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</w:fldData>
        </w:fldChar>
      </w:r>
      <w:r w:rsidR="00B964DD" w:rsidRPr="00015A51">
        <w:rPr>
          <w:rFonts w:ascii="Times New Roman" w:hAnsi="Times New Roman" w:cs="Times New Roman"/>
          <w:sz w:val="24"/>
          <w:szCs w:val="24"/>
        </w:rPr>
        <w:instrText xml:space="preserve"> ADDIN EN.CITE.DATA </w:instrText>
      </w:r>
      <w:r w:rsidR="00B964DD" w:rsidRPr="00015A51">
        <w:rPr>
          <w:rFonts w:ascii="Times New Roman" w:hAnsi="Times New Roman" w:cs="Times New Roman"/>
          <w:sz w:val="24"/>
          <w:szCs w:val="24"/>
        </w:rPr>
      </w:r>
      <w:r w:rsidR="00B964DD" w:rsidRPr="00015A51">
        <w:rPr>
          <w:rFonts w:ascii="Times New Roman" w:hAnsi="Times New Roman" w:cs="Times New Roman"/>
          <w:sz w:val="24"/>
          <w:szCs w:val="24"/>
        </w:rPr>
        <w:fldChar w:fldCharType="end"/>
      </w:r>
      <w:r w:rsidR="00F62F2B" w:rsidRPr="00015A51">
        <w:rPr>
          <w:rFonts w:ascii="Times New Roman" w:hAnsi="Times New Roman" w:cs="Times New Roman"/>
          <w:sz w:val="24"/>
          <w:szCs w:val="24"/>
        </w:rPr>
      </w:r>
      <w:r w:rsidR="00F62F2B" w:rsidRPr="00015A51">
        <w:rPr>
          <w:rFonts w:ascii="Times New Roman" w:hAnsi="Times New Roman" w:cs="Times New Roman"/>
          <w:sz w:val="24"/>
          <w:szCs w:val="24"/>
        </w:rPr>
        <w:fldChar w:fldCharType="separate"/>
      </w:r>
      <w:r w:rsidR="00B964DD" w:rsidRPr="00015A51">
        <w:rPr>
          <w:rFonts w:ascii="Times New Roman" w:hAnsi="Times New Roman" w:cs="Times New Roman"/>
          <w:noProof/>
          <w:sz w:val="24"/>
          <w:szCs w:val="24"/>
        </w:rPr>
        <w:t>(</w:t>
      </w:r>
      <w:hyperlink w:anchor="_ENREF_22" w:tooltip="Meulemans, 1998 #189" w:history="1">
        <w:r w:rsidR="00D05F9F" w:rsidRPr="00015A51">
          <w:rPr>
            <w:rFonts w:ascii="Times New Roman" w:hAnsi="Times New Roman" w:cs="Times New Roman"/>
            <w:noProof/>
            <w:sz w:val="24"/>
            <w:szCs w:val="24"/>
          </w:rPr>
          <w:t>Meulemans, et al., 1998</w:t>
        </w:r>
      </w:hyperlink>
      <w:r w:rsidR="00B964DD" w:rsidRPr="00015A51">
        <w:rPr>
          <w:rFonts w:ascii="Times New Roman" w:hAnsi="Times New Roman" w:cs="Times New Roman"/>
          <w:noProof/>
          <w:sz w:val="24"/>
          <w:szCs w:val="24"/>
        </w:rPr>
        <w:t xml:space="preserve">; </w:t>
      </w:r>
      <w:hyperlink w:anchor="_ENREF_32" w:tooltip="Thomas, 2001 #217" w:history="1">
        <w:r w:rsidR="00D05F9F" w:rsidRPr="00015A51">
          <w:rPr>
            <w:rFonts w:ascii="Times New Roman" w:hAnsi="Times New Roman" w:cs="Times New Roman"/>
            <w:noProof/>
            <w:sz w:val="24"/>
            <w:szCs w:val="24"/>
          </w:rPr>
          <w:t>Thomas &amp; Nelson, 2001</w:t>
        </w:r>
      </w:hyperlink>
      <w:r w:rsidR="00B964DD" w:rsidRPr="00015A51">
        <w:rPr>
          <w:rFonts w:ascii="Times New Roman" w:hAnsi="Times New Roman" w:cs="Times New Roman"/>
          <w:noProof/>
          <w:sz w:val="24"/>
          <w:szCs w:val="24"/>
        </w:rPr>
        <w:t xml:space="preserve">; </w:t>
      </w:r>
      <w:hyperlink w:anchor="_ENREF_34" w:tooltip="Weiermann, 2012 #2735" w:history="1">
        <w:r w:rsidR="00D05F9F" w:rsidRPr="00015A51">
          <w:rPr>
            <w:rFonts w:ascii="Times New Roman" w:hAnsi="Times New Roman" w:cs="Times New Roman"/>
            <w:noProof/>
            <w:sz w:val="24"/>
            <w:szCs w:val="24"/>
          </w:rPr>
          <w:t>Weiermann &amp; Meier, 2012</w:t>
        </w:r>
      </w:hyperlink>
      <w:r w:rsidR="00B964DD" w:rsidRPr="00015A51">
        <w:rPr>
          <w:rFonts w:ascii="Times New Roman" w:hAnsi="Times New Roman" w:cs="Times New Roman"/>
          <w:noProof/>
          <w:sz w:val="24"/>
          <w:szCs w:val="24"/>
        </w:rPr>
        <w:t>)</w:t>
      </w:r>
      <w:r w:rsidR="00F62F2B" w:rsidRPr="00015A51">
        <w:rPr>
          <w:rFonts w:ascii="Times New Roman" w:hAnsi="Times New Roman" w:cs="Times New Roman"/>
          <w:sz w:val="24"/>
          <w:szCs w:val="24"/>
        </w:rPr>
        <w:fldChar w:fldCharType="end"/>
      </w:r>
      <w:r w:rsidR="00F62F2B" w:rsidRPr="00015A51">
        <w:rPr>
          <w:rFonts w:ascii="Times New Roman" w:hAnsi="Times New Roman" w:cs="Times New Roman"/>
          <w:sz w:val="24"/>
          <w:szCs w:val="24"/>
        </w:rPr>
        <w:t>, we observed that</w:t>
      </w:r>
      <w:r w:rsidR="00F87671" w:rsidRPr="00015A51">
        <w:rPr>
          <w:rFonts w:ascii="Times New Roman" w:hAnsi="Times New Roman" w:cs="Times New Roman"/>
          <w:sz w:val="24"/>
          <w:szCs w:val="24"/>
        </w:rPr>
        <w:t>,</w:t>
      </w:r>
      <w:r w:rsidR="00F62F2B" w:rsidRPr="00015A51">
        <w:rPr>
          <w:rFonts w:ascii="Times New Roman" w:hAnsi="Times New Roman" w:cs="Times New Roman"/>
          <w:sz w:val="24"/>
          <w:szCs w:val="24"/>
        </w:rPr>
        <w:t xml:space="preserve"> like adults, 6-year-olds successfully learned the sequence. If fatigue appeared as soon as children started to perform the task, </w:t>
      </w:r>
      <w:r w:rsidR="00C90D71" w:rsidRPr="00015A51">
        <w:rPr>
          <w:rFonts w:ascii="Times New Roman" w:hAnsi="Times New Roman" w:cs="Times New Roman"/>
          <w:sz w:val="24"/>
          <w:szCs w:val="24"/>
        </w:rPr>
        <w:t xml:space="preserve">it is unlikely that </w:t>
      </w:r>
      <w:r w:rsidR="00F62F2B" w:rsidRPr="00015A51">
        <w:rPr>
          <w:rFonts w:ascii="Times New Roman" w:hAnsi="Times New Roman" w:cs="Times New Roman"/>
          <w:sz w:val="24"/>
          <w:szCs w:val="24"/>
        </w:rPr>
        <w:t xml:space="preserve">their learning </w:t>
      </w:r>
      <w:r w:rsidR="00B73A6C" w:rsidRPr="00015A51">
        <w:rPr>
          <w:rFonts w:ascii="Times New Roman" w:hAnsi="Times New Roman" w:cs="Times New Roman"/>
          <w:sz w:val="24"/>
          <w:szCs w:val="24"/>
        </w:rPr>
        <w:t xml:space="preserve">would </w:t>
      </w:r>
      <w:r w:rsidR="00F62F2B" w:rsidRPr="00015A51">
        <w:rPr>
          <w:rFonts w:ascii="Times New Roman" w:hAnsi="Times New Roman" w:cs="Times New Roman"/>
          <w:sz w:val="24"/>
          <w:szCs w:val="24"/>
        </w:rPr>
        <w:t>rise quickly and to a comparable level as the adults who did not exhibit fatigue</w:t>
      </w:r>
      <w:r w:rsidR="00C90D71" w:rsidRPr="00015A51">
        <w:rPr>
          <w:rFonts w:ascii="Times New Roman" w:hAnsi="Times New Roman" w:cs="Times New Roman"/>
          <w:sz w:val="24"/>
          <w:szCs w:val="24"/>
        </w:rPr>
        <w:t>.</w:t>
      </w:r>
      <w:r w:rsidR="00F62F2B" w:rsidRPr="00015A51">
        <w:rPr>
          <w:rFonts w:ascii="Times New Roman" w:hAnsi="Times New Roman" w:cs="Times New Roman"/>
          <w:sz w:val="24"/>
          <w:szCs w:val="24"/>
        </w:rPr>
        <w:t xml:space="preserve"> Second, </w:t>
      </w:r>
      <w:r w:rsidR="00CF67D3" w:rsidRPr="00015A51">
        <w:rPr>
          <w:rFonts w:ascii="Times New Roman" w:hAnsi="Times New Roman"/>
          <w:sz w:val="24"/>
          <w:szCs w:val="24"/>
        </w:rPr>
        <w:t xml:space="preserve">sequence learning may depend on the phase of blocks </w:t>
      </w:r>
      <w:r w:rsidR="00E36300" w:rsidRPr="00015A51">
        <w:rPr>
          <w:rFonts w:ascii="Times New Roman" w:hAnsi="Times New Roman"/>
          <w:sz w:val="24"/>
          <w:szCs w:val="24"/>
        </w:rPr>
        <w:t xml:space="preserve">if it is </w:t>
      </w:r>
      <w:r w:rsidR="00CF67D3" w:rsidRPr="00015A51">
        <w:rPr>
          <w:rFonts w:ascii="Times New Roman" w:hAnsi="Times New Roman"/>
          <w:sz w:val="24"/>
          <w:szCs w:val="24"/>
        </w:rPr>
        <w:t xml:space="preserve">under the influence of fatigue </w:t>
      </w:r>
      <w:r w:rsidR="00CF67D3" w:rsidRPr="00015A51">
        <w:rPr>
          <w:rFonts w:ascii="Times New Roman" w:hAnsi="Times New Roman"/>
          <w:sz w:val="24"/>
          <w:szCs w:val="24"/>
        </w:rPr>
        <w:fldChar w:fldCharType="begin">
          <w:fldData xml:space="preserve">PEVuZE5vdGU+PENpdGU+PEF1dGhvcj5OZW1ldGg8L0F1dGhvcj48WWVhcj4yMDEzPC9ZZWFyPjxS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</w:fldData>
        </w:fldChar>
      </w:r>
      <w:r w:rsidR="00CF67D3" w:rsidRPr="00015A51">
        <w:rPr>
          <w:rFonts w:ascii="Times New Roman" w:hAnsi="Times New Roman"/>
          <w:sz w:val="24"/>
          <w:szCs w:val="24"/>
        </w:rPr>
        <w:instrText xml:space="preserve"> ADDIN EN.CITE </w:instrText>
      </w:r>
      <w:r w:rsidR="00CF67D3" w:rsidRPr="00015A51">
        <w:rPr>
          <w:rFonts w:ascii="Times New Roman" w:hAnsi="Times New Roman"/>
          <w:sz w:val="24"/>
          <w:szCs w:val="24"/>
        </w:rPr>
        <w:fldChar w:fldCharType="begin">
          <w:fldData xml:space="preserve">PEVuZE5vdGU+PENpdGU+PEF1dGhvcj5OZW1ldGg8L0F1dGhvcj48WWVhcj4yMDEzPC9ZZWFyPjxS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</w:fldData>
        </w:fldChar>
      </w:r>
      <w:r w:rsidR="00CF67D3" w:rsidRPr="00015A51">
        <w:rPr>
          <w:rFonts w:ascii="Times New Roman" w:hAnsi="Times New Roman"/>
          <w:sz w:val="24"/>
          <w:szCs w:val="24"/>
        </w:rPr>
        <w:instrText xml:space="preserve"> ADDIN EN.CITE.DATA </w:instrText>
      </w:r>
      <w:r w:rsidR="00CF67D3" w:rsidRPr="00015A51">
        <w:rPr>
          <w:rFonts w:ascii="Times New Roman" w:hAnsi="Times New Roman"/>
          <w:sz w:val="24"/>
          <w:szCs w:val="24"/>
        </w:rPr>
      </w:r>
      <w:r w:rsidR="00CF67D3" w:rsidRPr="00015A51">
        <w:rPr>
          <w:rFonts w:ascii="Times New Roman" w:hAnsi="Times New Roman"/>
          <w:sz w:val="24"/>
          <w:szCs w:val="24"/>
        </w:rPr>
        <w:fldChar w:fldCharType="end"/>
      </w:r>
      <w:r w:rsidR="00CF67D3" w:rsidRPr="00015A51">
        <w:rPr>
          <w:rFonts w:ascii="Times New Roman" w:hAnsi="Times New Roman"/>
          <w:sz w:val="24"/>
          <w:szCs w:val="24"/>
        </w:rPr>
      </w:r>
      <w:r w:rsidR="00CF67D3" w:rsidRPr="00015A51">
        <w:rPr>
          <w:rFonts w:ascii="Times New Roman" w:hAnsi="Times New Roman"/>
          <w:sz w:val="24"/>
          <w:szCs w:val="24"/>
        </w:rPr>
        <w:fldChar w:fldCharType="separate"/>
      </w:r>
      <w:r w:rsidR="00CF67D3" w:rsidRPr="00015A51">
        <w:rPr>
          <w:rFonts w:ascii="Times New Roman" w:hAnsi="Times New Roman"/>
          <w:noProof/>
          <w:sz w:val="24"/>
          <w:szCs w:val="24"/>
        </w:rPr>
        <w:t>(</w:t>
      </w:r>
      <w:hyperlink w:anchor="_ENREF_24" w:tooltip="Nemeth, 2013 #2737" w:history="1">
        <w:r w:rsidR="00D05F9F" w:rsidRPr="00015A51">
          <w:rPr>
            <w:rFonts w:ascii="Times New Roman" w:hAnsi="Times New Roman"/>
            <w:noProof/>
            <w:sz w:val="24"/>
            <w:szCs w:val="24"/>
          </w:rPr>
          <w:t>Nemeth, et al., 2013</w:t>
        </w:r>
      </w:hyperlink>
      <w:r w:rsidR="00CF67D3" w:rsidRPr="00015A51">
        <w:rPr>
          <w:rFonts w:ascii="Times New Roman" w:hAnsi="Times New Roman"/>
          <w:noProof/>
          <w:sz w:val="24"/>
          <w:szCs w:val="24"/>
        </w:rPr>
        <w:t>)</w:t>
      </w:r>
      <w:r w:rsidR="00CF67D3" w:rsidRPr="00015A51">
        <w:rPr>
          <w:rFonts w:ascii="Times New Roman" w:hAnsi="Times New Roman"/>
          <w:sz w:val="24"/>
          <w:szCs w:val="24"/>
        </w:rPr>
        <w:fldChar w:fldCharType="end"/>
      </w:r>
      <w:r w:rsidR="00CF67D3" w:rsidRPr="00015A51">
        <w:rPr>
          <w:rFonts w:ascii="Times New Roman" w:hAnsi="Times New Roman"/>
          <w:sz w:val="24"/>
          <w:szCs w:val="24"/>
        </w:rPr>
        <w:t>.</w:t>
      </w:r>
      <w:r w:rsidR="00EC3A82" w:rsidRPr="00015A51">
        <w:rPr>
          <w:rFonts w:ascii="Times New Roman" w:hAnsi="Times New Roman"/>
          <w:sz w:val="24"/>
          <w:szCs w:val="24"/>
        </w:rPr>
        <w:t xml:space="preserve"> </w:t>
      </w:r>
      <w:r w:rsidR="00CF67D3" w:rsidRPr="00015A51">
        <w:rPr>
          <w:rFonts w:ascii="Times New Roman" w:hAnsi="Times New Roman" w:cs="Times New Roman"/>
          <w:sz w:val="24"/>
          <w:szCs w:val="24"/>
        </w:rPr>
        <w:t>However, we observed</w:t>
      </w:r>
      <w:r w:rsidR="00F62F2B" w:rsidRPr="00015A51">
        <w:rPr>
          <w:rFonts w:ascii="Times New Roman" w:hAnsi="Times New Roman" w:cs="Times New Roman"/>
          <w:sz w:val="24"/>
          <w:szCs w:val="24"/>
        </w:rPr>
        <w:t xml:space="preserve"> </w:t>
      </w:r>
      <w:r w:rsidR="00CF67D3" w:rsidRPr="00015A51">
        <w:rPr>
          <w:rFonts w:ascii="Times New Roman" w:hAnsi="Times New Roman" w:cs="Times New Roman"/>
          <w:sz w:val="24"/>
          <w:szCs w:val="24"/>
        </w:rPr>
        <w:t xml:space="preserve">comparable </w:t>
      </w:r>
      <w:r w:rsidR="00F62F2B" w:rsidRPr="00015A51">
        <w:rPr>
          <w:rFonts w:ascii="Times New Roman" w:hAnsi="Times New Roman" w:cs="Times New Roman"/>
          <w:sz w:val="24"/>
          <w:szCs w:val="24"/>
        </w:rPr>
        <w:t>magnitude</w:t>
      </w:r>
      <w:r w:rsidR="00CF67D3" w:rsidRPr="00015A51">
        <w:rPr>
          <w:rFonts w:ascii="Times New Roman" w:hAnsi="Times New Roman" w:cs="Times New Roman"/>
          <w:sz w:val="24"/>
          <w:szCs w:val="24"/>
        </w:rPr>
        <w:t>s</w:t>
      </w:r>
      <w:r w:rsidR="00F62F2B" w:rsidRPr="00015A51">
        <w:rPr>
          <w:rFonts w:ascii="Times New Roman" w:hAnsi="Times New Roman" w:cs="Times New Roman"/>
          <w:sz w:val="24"/>
          <w:szCs w:val="24"/>
        </w:rPr>
        <w:t xml:space="preserve"> of learning as measured by the last 50 trials </w:t>
      </w:r>
      <w:r w:rsidR="00CF67D3" w:rsidRPr="00015A51">
        <w:rPr>
          <w:rFonts w:ascii="Times New Roman" w:hAnsi="Times New Roman" w:cs="Times New Roman"/>
          <w:sz w:val="24"/>
          <w:szCs w:val="24"/>
        </w:rPr>
        <w:t xml:space="preserve">and the first 50 trials. In addition, regardless of the block phase, learning was comparable </w:t>
      </w:r>
      <w:r w:rsidR="00F62F2B" w:rsidRPr="00015A51">
        <w:rPr>
          <w:rFonts w:ascii="Times New Roman" w:hAnsi="Times New Roman" w:cs="Times New Roman"/>
          <w:sz w:val="24"/>
          <w:szCs w:val="24"/>
        </w:rPr>
        <w:t xml:space="preserve">between six-year-olds and the other two groups. </w:t>
      </w:r>
      <w:r w:rsidRPr="00015A51">
        <w:rPr>
          <w:rFonts w:ascii="Times New Roman" w:hAnsi="Times New Roman" w:cs="Times New Roman"/>
          <w:sz w:val="24"/>
          <w:szCs w:val="24"/>
        </w:rPr>
        <w:t xml:space="preserve">This observation </w:t>
      </w:r>
      <w:r w:rsidR="00CF67D3" w:rsidRPr="00015A51">
        <w:rPr>
          <w:rFonts w:ascii="Times New Roman" w:hAnsi="Times New Roman" w:cs="Times New Roman"/>
          <w:sz w:val="24"/>
          <w:szCs w:val="24"/>
        </w:rPr>
        <w:t xml:space="preserve">also </w:t>
      </w:r>
      <w:r w:rsidRPr="00015A51">
        <w:rPr>
          <w:rFonts w:ascii="Times New Roman" w:hAnsi="Times New Roman" w:cs="Times New Roman"/>
          <w:sz w:val="24"/>
          <w:szCs w:val="24"/>
        </w:rPr>
        <w:t xml:space="preserve">contradicts the hypothesis that fatigue could have a detrimental effect on </w:t>
      </w:r>
      <w:r w:rsidR="00A23510" w:rsidRPr="00015A51">
        <w:rPr>
          <w:rFonts w:ascii="Times New Roman" w:hAnsi="Times New Roman" w:cs="Times New Roman"/>
          <w:sz w:val="24"/>
          <w:szCs w:val="24"/>
        </w:rPr>
        <w:t xml:space="preserve">motor </w:t>
      </w:r>
      <w:r w:rsidRPr="00015A51">
        <w:rPr>
          <w:rFonts w:ascii="Times New Roman" w:hAnsi="Times New Roman" w:cs="Times New Roman"/>
          <w:sz w:val="24"/>
          <w:szCs w:val="24"/>
        </w:rPr>
        <w:t xml:space="preserve">learning </w:t>
      </w:r>
      <w:r w:rsidRPr="00015A51">
        <w:rPr>
          <w:rFonts w:ascii="Times New Roman" w:hAnsi="Times New Roman" w:cs="Times New Roman"/>
          <w:sz w:val="24"/>
          <w:szCs w:val="24"/>
        </w:rPr>
        <w:fldChar w:fldCharType="begin">
          <w:fldData xml:space="preserve">PEVuZE5vdGU+PENpdGU+PEF1dGhvcj5Cb3VybmU8L0F1dGhvcj48WWVhcj4xOTU2PC9ZZWFyPjxS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</w:fldData>
        </w:fldChar>
      </w:r>
      <w:r w:rsidRPr="00015A51">
        <w:rPr>
          <w:rFonts w:ascii="Times New Roman" w:hAnsi="Times New Roman" w:cs="Times New Roman"/>
          <w:sz w:val="24"/>
          <w:szCs w:val="24"/>
        </w:rPr>
        <w:instrText xml:space="preserve"> ADDIN EN.CITE </w:instrText>
      </w:r>
      <w:r w:rsidRPr="00015A51">
        <w:rPr>
          <w:rFonts w:ascii="Times New Roman" w:hAnsi="Times New Roman" w:cs="Times New Roman"/>
          <w:sz w:val="24"/>
          <w:szCs w:val="24"/>
        </w:rPr>
        <w:fldChar w:fldCharType="begin">
          <w:fldData xml:space="preserve">PEVuZE5vdGU+PENpdGU+PEF1dGhvcj5Cb3VybmU8L0F1dGhvcj48WWVhcj4xOTU2PC9ZZWFyPjxS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</w:fldData>
        </w:fldChar>
      </w:r>
      <w:r w:rsidRPr="00015A51">
        <w:rPr>
          <w:rFonts w:ascii="Times New Roman" w:hAnsi="Times New Roman" w:cs="Times New Roman"/>
          <w:sz w:val="24"/>
          <w:szCs w:val="24"/>
        </w:rPr>
        <w:instrText xml:space="preserve"> ADDIN EN.CITE.DATA </w:instrText>
      </w:r>
      <w:r w:rsidRPr="00015A51">
        <w:rPr>
          <w:rFonts w:ascii="Times New Roman" w:hAnsi="Times New Roman" w:cs="Times New Roman"/>
          <w:sz w:val="24"/>
          <w:szCs w:val="24"/>
        </w:rPr>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r>
      <w:r w:rsidRPr="00015A51">
        <w:rPr>
          <w:rFonts w:ascii="Times New Roman" w:hAnsi="Times New Roman" w:cs="Times New Roman"/>
          <w:sz w:val="24"/>
          <w:szCs w:val="24"/>
        </w:rPr>
        <w:fldChar w:fldCharType="separate"/>
      </w:r>
      <w:r w:rsidRPr="00015A51">
        <w:rPr>
          <w:rFonts w:ascii="Times New Roman" w:hAnsi="Times New Roman" w:cs="Times New Roman"/>
          <w:sz w:val="24"/>
          <w:szCs w:val="24"/>
        </w:rPr>
        <w:t>(</w:t>
      </w:r>
      <w:hyperlink w:anchor="_ENREF_1" w:tooltip="Ammons, 1947 #2823" w:history="1">
        <w:r w:rsidR="00D05F9F" w:rsidRPr="00015A51">
          <w:rPr>
            <w:rFonts w:ascii="Times New Roman" w:hAnsi="Times New Roman" w:cs="Times New Roman"/>
            <w:sz w:val="24"/>
            <w:szCs w:val="24"/>
          </w:rPr>
          <w:t>Ammons, 1947</w:t>
        </w:r>
      </w:hyperlink>
      <w:r w:rsidRPr="00015A51">
        <w:rPr>
          <w:rFonts w:ascii="Times New Roman" w:hAnsi="Times New Roman" w:cs="Times New Roman"/>
          <w:sz w:val="24"/>
          <w:szCs w:val="24"/>
        </w:rPr>
        <w:t xml:space="preserve">; </w:t>
      </w:r>
      <w:hyperlink w:anchor="_ENREF_5" w:tooltip="Bourne, 1956 #2821" w:history="1">
        <w:r w:rsidR="00D05F9F" w:rsidRPr="00015A51">
          <w:rPr>
            <w:rFonts w:ascii="Times New Roman" w:hAnsi="Times New Roman" w:cs="Times New Roman"/>
            <w:sz w:val="24"/>
            <w:szCs w:val="24"/>
          </w:rPr>
          <w:t>Bourne &amp; Archer, 1956</w:t>
        </w:r>
      </w:hyperlink>
      <w:r w:rsidRPr="00015A51">
        <w:rPr>
          <w:rFonts w:ascii="Times New Roman" w:hAnsi="Times New Roman" w:cs="Times New Roman"/>
          <w:sz w:val="24"/>
          <w:szCs w:val="24"/>
        </w:rPr>
        <w:t xml:space="preserve">; </w:t>
      </w:r>
      <w:hyperlink w:anchor="_ENREF_11" w:tooltip="Denny, 1955 #2822" w:history="1">
        <w:r w:rsidR="00D05F9F" w:rsidRPr="00015A51">
          <w:rPr>
            <w:rFonts w:ascii="Times New Roman" w:hAnsi="Times New Roman" w:cs="Times New Roman"/>
            <w:sz w:val="24"/>
            <w:szCs w:val="24"/>
          </w:rPr>
          <w:t>Denny, et al., 1955</w:t>
        </w:r>
      </w:hyperlink>
      <w:r w:rsidRPr="00015A51">
        <w:rPr>
          <w:rFonts w:ascii="Times New Roman" w:hAnsi="Times New Roman" w:cs="Times New Roman"/>
          <w:sz w:val="24"/>
          <w:szCs w:val="24"/>
        </w:rPr>
        <w:t>)</w:t>
      </w:r>
      <w:r w:rsidRPr="00015A51">
        <w:rPr>
          <w:rFonts w:ascii="Times New Roman" w:hAnsi="Times New Roman" w:cs="Times New Roman"/>
          <w:sz w:val="24"/>
          <w:szCs w:val="24"/>
        </w:rPr>
        <w:fldChar w:fldCharType="end"/>
      </w:r>
      <w:r w:rsidRPr="00015A51">
        <w:rPr>
          <w:rFonts w:ascii="Times New Roman" w:hAnsi="Times New Roman" w:cs="Times New Roman"/>
          <w:sz w:val="24"/>
          <w:szCs w:val="24"/>
        </w:rPr>
        <w:t xml:space="preserve">. </w:t>
      </w:r>
      <w:r w:rsidR="008029BE" w:rsidRPr="00015A51">
        <w:rPr>
          <w:rFonts w:ascii="Times New Roman" w:hAnsi="Times New Roman" w:cs="Times New Roman"/>
          <w:sz w:val="24"/>
          <w:szCs w:val="24"/>
        </w:rPr>
        <w:t>Last but not least</w:t>
      </w:r>
      <w:r w:rsidR="00F62F2B" w:rsidRPr="00015A51">
        <w:rPr>
          <w:rFonts w:ascii="Times New Roman" w:hAnsi="Times New Roman" w:cs="Times New Roman"/>
          <w:sz w:val="24"/>
          <w:szCs w:val="24"/>
        </w:rPr>
        <w:t xml:space="preserve">, </w:t>
      </w:r>
      <w:r w:rsidR="003971D1" w:rsidRPr="00015A51">
        <w:rPr>
          <w:rFonts w:ascii="Times New Roman" w:hAnsi="Times New Roman" w:cs="Times New Roman"/>
          <w:sz w:val="24"/>
          <w:szCs w:val="24"/>
        </w:rPr>
        <w:t xml:space="preserve">if the offline process is an artifact of fatigue, offline improvements must be caused by the </w:t>
      </w:r>
      <w:r w:rsidR="00283EB0" w:rsidRPr="00015A51">
        <w:rPr>
          <w:rFonts w:ascii="Times New Roman" w:hAnsi="Times New Roman" w:cs="Times New Roman"/>
          <w:sz w:val="24"/>
          <w:szCs w:val="24"/>
        </w:rPr>
        <w:t>performance</w:t>
      </w:r>
      <w:r w:rsidR="003971D1" w:rsidRPr="00015A51">
        <w:rPr>
          <w:rFonts w:ascii="Times New Roman" w:hAnsi="Times New Roman" w:cs="Times New Roman"/>
          <w:sz w:val="24"/>
          <w:szCs w:val="24"/>
        </w:rPr>
        <w:t xml:space="preserve"> deterioration that takes place before the rest. MT data </w:t>
      </w:r>
      <w:r w:rsidR="00B73A6C" w:rsidRPr="00015A51">
        <w:rPr>
          <w:rFonts w:ascii="Times New Roman" w:hAnsi="Times New Roman" w:cs="Times New Roman"/>
          <w:sz w:val="24"/>
          <w:szCs w:val="24"/>
        </w:rPr>
        <w:t>support</w:t>
      </w:r>
      <w:r w:rsidR="003971D1" w:rsidRPr="00015A51">
        <w:rPr>
          <w:rFonts w:ascii="Times New Roman" w:hAnsi="Times New Roman" w:cs="Times New Roman"/>
          <w:sz w:val="24"/>
          <w:szCs w:val="24"/>
        </w:rPr>
        <w:t xml:space="preserve"> this hypothesis</w:t>
      </w:r>
      <w:r w:rsidR="00B73A6C" w:rsidRPr="00015A51">
        <w:rPr>
          <w:rFonts w:ascii="Times New Roman" w:hAnsi="Times New Roman" w:cs="Times New Roman"/>
          <w:sz w:val="24"/>
          <w:szCs w:val="24"/>
        </w:rPr>
        <w:t xml:space="preserve"> since w</w:t>
      </w:r>
      <w:r w:rsidR="008029BE" w:rsidRPr="00015A51">
        <w:rPr>
          <w:rFonts w:ascii="Times New Roman" w:hAnsi="Times New Roman" w:cs="Times New Roman"/>
          <w:sz w:val="24"/>
          <w:szCs w:val="24"/>
        </w:rPr>
        <w:t>e observed greater offline improvements in MT in 6-year-olds</w:t>
      </w:r>
      <w:r w:rsidR="00B32A85" w:rsidRPr="00015A51">
        <w:rPr>
          <w:rFonts w:ascii="Times New Roman" w:hAnsi="Times New Roman" w:cs="Times New Roman"/>
          <w:sz w:val="24"/>
          <w:szCs w:val="24"/>
        </w:rPr>
        <w:t>. T</w:t>
      </w:r>
      <w:r w:rsidR="008029BE" w:rsidRPr="00015A51">
        <w:rPr>
          <w:rFonts w:ascii="Times New Roman" w:hAnsi="Times New Roman" w:cs="Times New Roman"/>
          <w:sz w:val="24"/>
          <w:szCs w:val="24"/>
        </w:rPr>
        <w:t>his superiority</w:t>
      </w:r>
      <w:r w:rsidR="00283EB0" w:rsidRPr="00015A51">
        <w:rPr>
          <w:rFonts w:ascii="Times New Roman" w:hAnsi="Times New Roman" w:cs="Times New Roman"/>
          <w:sz w:val="24"/>
          <w:szCs w:val="24"/>
        </w:rPr>
        <w:t>, however,</w:t>
      </w:r>
      <w:r w:rsidR="008029BE" w:rsidRPr="00015A51">
        <w:rPr>
          <w:rFonts w:ascii="Times New Roman" w:hAnsi="Times New Roman" w:cs="Times New Roman"/>
          <w:sz w:val="24"/>
          <w:szCs w:val="24"/>
        </w:rPr>
        <w:t xml:space="preserve"> disappeared after the offline MT improvement was corrected and </w:t>
      </w:r>
      <w:r w:rsidR="00405643" w:rsidRPr="00015A51">
        <w:rPr>
          <w:rFonts w:ascii="Times New Roman" w:hAnsi="Times New Roman" w:cs="Times New Roman"/>
          <w:sz w:val="24"/>
          <w:szCs w:val="24"/>
        </w:rPr>
        <w:t xml:space="preserve">this corrected </w:t>
      </w:r>
      <w:r w:rsidR="008029BE" w:rsidRPr="00015A51">
        <w:rPr>
          <w:rFonts w:ascii="Times New Roman" w:hAnsi="Times New Roman" w:cs="Times New Roman"/>
          <w:sz w:val="24"/>
          <w:szCs w:val="24"/>
        </w:rPr>
        <w:t xml:space="preserve">MT in 6-year-olds did not improve offline. </w:t>
      </w:r>
      <w:r w:rsidR="00EB4B62" w:rsidRPr="00015A51">
        <w:rPr>
          <w:rFonts w:ascii="Times New Roman" w:hAnsi="Times New Roman" w:cs="Times New Roman"/>
          <w:sz w:val="24"/>
          <w:szCs w:val="24"/>
        </w:rPr>
        <w:t>In contrast</w:t>
      </w:r>
      <w:r w:rsidR="008029BE" w:rsidRPr="00015A51">
        <w:rPr>
          <w:rFonts w:ascii="Times New Roman" w:hAnsi="Times New Roman" w:cs="Times New Roman"/>
          <w:sz w:val="24"/>
          <w:szCs w:val="24"/>
        </w:rPr>
        <w:t xml:space="preserve">, </w:t>
      </w:r>
      <w:r w:rsidR="00F62F2B" w:rsidRPr="00015A51">
        <w:rPr>
          <w:rFonts w:ascii="Times New Roman" w:hAnsi="Times New Roman" w:cs="Times New Roman"/>
          <w:sz w:val="24"/>
          <w:szCs w:val="24"/>
        </w:rPr>
        <w:t xml:space="preserve">offline </w:t>
      </w:r>
      <w:r w:rsidR="00283EB0" w:rsidRPr="00015A51">
        <w:rPr>
          <w:rFonts w:ascii="Times New Roman" w:hAnsi="Times New Roman" w:cs="Times New Roman"/>
          <w:sz w:val="24"/>
          <w:szCs w:val="24"/>
        </w:rPr>
        <w:t xml:space="preserve">RT </w:t>
      </w:r>
      <w:r w:rsidR="00ED3B2E" w:rsidRPr="00015A51">
        <w:rPr>
          <w:rFonts w:ascii="Times New Roman" w:hAnsi="Times New Roman" w:cs="Times New Roman"/>
          <w:sz w:val="24"/>
          <w:szCs w:val="24"/>
        </w:rPr>
        <w:t>improvements</w:t>
      </w:r>
      <w:r w:rsidR="00F62F2B" w:rsidRPr="00015A51">
        <w:rPr>
          <w:rFonts w:ascii="Times New Roman" w:hAnsi="Times New Roman" w:cs="Times New Roman"/>
          <w:sz w:val="24"/>
          <w:szCs w:val="24"/>
        </w:rPr>
        <w:t>, whe</w:t>
      </w:r>
      <w:r w:rsidR="00B73A6C" w:rsidRPr="00015A51">
        <w:rPr>
          <w:rFonts w:ascii="Times New Roman" w:hAnsi="Times New Roman" w:cs="Times New Roman"/>
          <w:sz w:val="24"/>
          <w:szCs w:val="24"/>
        </w:rPr>
        <w:t>ther</w:t>
      </w:r>
      <w:r w:rsidR="00F62F2B" w:rsidRPr="00015A51">
        <w:rPr>
          <w:rFonts w:ascii="Times New Roman" w:hAnsi="Times New Roman" w:cs="Times New Roman"/>
          <w:sz w:val="24"/>
          <w:szCs w:val="24"/>
        </w:rPr>
        <w:t xml:space="preserve"> corrected </w:t>
      </w:r>
      <w:r w:rsidR="00283EB0" w:rsidRPr="00015A51">
        <w:rPr>
          <w:rFonts w:ascii="Times New Roman" w:hAnsi="Times New Roman" w:cs="Times New Roman"/>
          <w:sz w:val="24"/>
          <w:szCs w:val="24"/>
        </w:rPr>
        <w:t xml:space="preserve">or not </w:t>
      </w:r>
      <w:r w:rsidR="00F62F2B" w:rsidRPr="00015A51">
        <w:rPr>
          <w:rFonts w:ascii="Times New Roman" w:hAnsi="Times New Roman" w:cs="Times New Roman"/>
          <w:sz w:val="24"/>
          <w:szCs w:val="24"/>
        </w:rPr>
        <w:t xml:space="preserve">by removing the RT decrement within the preceding block, </w:t>
      </w:r>
      <w:r w:rsidR="008029BE" w:rsidRPr="00015A51">
        <w:rPr>
          <w:rFonts w:ascii="Times New Roman" w:hAnsi="Times New Roman" w:cs="Times New Roman"/>
          <w:sz w:val="24"/>
          <w:szCs w:val="24"/>
        </w:rPr>
        <w:t xml:space="preserve">displayed the same age-related differences. In addition, 6-year-olds had significant corrected offline RT improvements, </w:t>
      </w:r>
      <w:r w:rsidR="003971D1" w:rsidRPr="00015A51">
        <w:rPr>
          <w:rFonts w:ascii="Times New Roman" w:hAnsi="Times New Roman" w:cs="Times New Roman"/>
          <w:sz w:val="24"/>
          <w:szCs w:val="24"/>
        </w:rPr>
        <w:t>suggesting</w:t>
      </w:r>
      <w:r w:rsidR="008029BE" w:rsidRPr="00015A51">
        <w:rPr>
          <w:rFonts w:ascii="Times New Roman" w:hAnsi="Times New Roman" w:cs="Times New Roman"/>
          <w:sz w:val="24"/>
          <w:szCs w:val="24"/>
        </w:rPr>
        <w:t xml:space="preserve"> </w:t>
      </w:r>
      <w:r w:rsidR="000D7D29" w:rsidRPr="00015A51">
        <w:rPr>
          <w:rFonts w:ascii="Times New Roman" w:hAnsi="Times New Roman" w:cs="Times New Roman"/>
          <w:sz w:val="24"/>
          <w:szCs w:val="24"/>
        </w:rPr>
        <w:t>that fatigue is not the only resource underl</w:t>
      </w:r>
      <w:r w:rsidR="00B32A85" w:rsidRPr="00015A51">
        <w:rPr>
          <w:rFonts w:ascii="Times New Roman" w:hAnsi="Times New Roman" w:cs="Times New Roman"/>
          <w:sz w:val="24"/>
          <w:szCs w:val="24"/>
        </w:rPr>
        <w:t>ying the offline improvement in RT</w:t>
      </w:r>
      <w:r w:rsidR="000D7D29" w:rsidRPr="00015A51">
        <w:rPr>
          <w:rFonts w:ascii="Times New Roman" w:hAnsi="Times New Roman" w:cs="Times New Roman"/>
          <w:sz w:val="24"/>
          <w:szCs w:val="24"/>
        </w:rPr>
        <w:t xml:space="preserve">. Rather, the fatigue </w:t>
      </w:r>
      <w:r w:rsidR="00405643" w:rsidRPr="00015A51">
        <w:rPr>
          <w:rFonts w:ascii="Times New Roman" w:hAnsi="Times New Roman" w:cs="Times New Roman"/>
          <w:sz w:val="24"/>
          <w:szCs w:val="24"/>
        </w:rPr>
        <w:t xml:space="preserve">effect </w:t>
      </w:r>
      <w:r w:rsidR="000D7D29" w:rsidRPr="00015A51">
        <w:rPr>
          <w:rFonts w:ascii="Times New Roman" w:hAnsi="Times New Roman" w:cs="Times New Roman"/>
          <w:sz w:val="24"/>
          <w:szCs w:val="24"/>
        </w:rPr>
        <w:t xml:space="preserve">may be combined with some active learning mechanisms, both of which lead to the offline process </w:t>
      </w:r>
      <w:r w:rsidR="000D7D29" w:rsidRPr="00015A51">
        <w:rPr>
          <w:rFonts w:ascii="Times New Roman" w:hAnsi="Times New Roman" w:cs="Times New Roman"/>
          <w:sz w:val="24"/>
          <w:szCs w:val="24"/>
        </w:rPr>
        <w:fldChar w:fldCharType="begin"/>
      </w:r>
      <w:r w:rsidR="005D223D" w:rsidRPr="00015A51">
        <w:rPr>
          <w:rFonts w:ascii="Times New Roman" w:hAnsi="Times New Roman" w:cs="Times New Roman"/>
          <w:sz w:val="24"/>
          <w:szCs w:val="24"/>
        </w:rPr>
        <w:instrText xml:space="preserve"> ADDIN EN.CITE &lt;EndNote&gt;&lt;Cite&gt;&lt;Author&gt;Eysenck&lt;/Author&gt;&lt;Year&gt;1965&lt;/Year&gt;&lt;RecNum&gt;2818&lt;/RecNum&gt;&lt;DisplayText&gt;(Eysenck, 1965)&lt;/DisplayText&gt;&lt;record&gt;&lt;rec-number&gt;2818&lt;/rec-number&gt;&lt;foreign-keys&gt;&lt;key app="EN" db-id="2ee2r9ed7vdet0efwdqp9pffewatwpwx2asd"&gt;2818&lt;/key&gt;&lt;/foreign-keys&gt;&lt;ref-type name="Journal Article"&gt;17&lt;/ref-type&gt;&lt;contributors&gt;&lt;authors&gt;&lt;author&gt;Eysenck, H. J.&lt;/author&gt;&lt;/authors&gt;&lt;/contributors&gt;&lt;titles&gt;&lt;title&gt;A three-factor theory of reminiscence&lt;/title&gt;&lt;secondary-title&gt;British Journal of Psychology&lt;/secondary-title&gt;&lt;/titles&gt;&lt;periodical&gt;&lt;full-title&gt;British Journal of Psychology&lt;/full-title&gt;&lt;abbr-1&gt;Brit J Psychol&lt;/abbr-1&gt;&lt;/periodical&gt;&lt;pages&gt;163-182&lt;/pages&gt;&lt;volume&gt;56&lt;/volume&gt;&lt;dates&gt;&lt;year&gt;1965&lt;/year&gt;&lt;/dates&gt;&lt;isbn&gt;2044-8295&lt;/isbn&gt;&lt;urls&gt;&lt;/urls&gt;&lt;/record&gt;&lt;/Cite&gt;&lt;/EndNote&gt;</w:instrText>
      </w:r>
      <w:r w:rsidR="000D7D29" w:rsidRPr="00015A51">
        <w:rPr>
          <w:rFonts w:ascii="Times New Roman" w:hAnsi="Times New Roman" w:cs="Times New Roman"/>
          <w:sz w:val="24"/>
          <w:szCs w:val="24"/>
        </w:rPr>
        <w:fldChar w:fldCharType="separate"/>
      </w:r>
      <w:r w:rsidR="005D223D" w:rsidRPr="00015A51">
        <w:rPr>
          <w:rFonts w:ascii="Times New Roman" w:hAnsi="Times New Roman" w:cs="Times New Roman"/>
          <w:noProof/>
          <w:sz w:val="24"/>
          <w:szCs w:val="24"/>
        </w:rPr>
        <w:t>(</w:t>
      </w:r>
      <w:hyperlink w:anchor="_ENREF_18" w:tooltip="Eysenck, 1965 #2818" w:history="1">
        <w:r w:rsidR="00D05F9F" w:rsidRPr="00015A51">
          <w:rPr>
            <w:rFonts w:ascii="Times New Roman" w:hAnsi="Times New Roman" w:cs="Times New Roman"/>
            <w:noProof/>
            <w:sz w:val="24"/>
            <w:szCs w:val="24"/>
          </w:rPr>
          <w:t>Eysenck, 1965</w:t>
        </w:r>
      </w:hyperlink>
      <w:r w:rsidR="005D223D" w:rsidRPr="00015A51">
        <w:rPr>
          <w:rFonts w:ascii="Times New Roman" w:hAnsi="Times New Roman" w:cs="Times New Roman"/>
          <w:noProof/>
          <w:sz w:val="24"/>
          <w:szCs w:val="24"/>
        </w:rPr>
        <w:t>)</w:t>
      </w:r>
      <w:r w:rsidR="000D7D29" w:rsidRPr="00015A51">
        <w:rPr>
          <w:rFonts w:ascii="Times New Roman" w:hAnsi="Times New Roman" w:cs="Times New Roman"/>
          <w:sz w:val="24"/>
          <w:szCs w:val="24"/>
        </w:rPr>
        <w:fldChar w:fldCharType="end"/>
      </w:r>
      <w:r w:rsidR="000D7D29" w:rsidRPr="00015A51">
        <w:rPr>
          <w:rFonts w:ascii="Times New Roman" w:hAnsi="Times New Roman" w:cs="Times New Roman"/>
          <w:sz w:val="24"/>
          <w:szCs w:val="24"/>
        </w:rPr>
        <w:t>.</w:t>
      </w:r>
    </w:p>
    <w:p w14:paraId="0E22BEF0" w14:textId="2C5EBBB1" w:rsidR="007C3B03" w:rsidRPr="00015A51" w:rsidRDefault="00CF4901" w:rsidP="00747685">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Finally, </w:t>
      </w:r>
      <w:r w:rsidR="00644620" w:rsidRPr="00015A51">
        <w:rPr>
          <w:rFonts w:ascii="Times New Roman" w:hAnsi="Times New Roman" w:cs="Times New Roman"/>
          <w:sz w:val="24"/>
          <w:szCs w:val="24"/>
        </w:rPr>
        <w:t>the age-related differences in online and offline process</w:t>
      </w:r>
      <w:r w:rsidR="00D462A2" w:rsidRPr="00015A51">
        <w:rPr>
          <w:rFonts w:ascii="Times New Roman" w:hAnsi="Times New Roman" w:cs="Times New Roman"/>
          <w:sz w:val="24"/>
          <w:szCs w:val="24"/>
        </w:rPr>
        <w:t>es</w:t>
      </w:r>
      <w:r w:rsidR="00644620" w:rsidRPr="00015A51">
        <w:rPr>
          <w:rFonts w:ascii="Times New Roman" w:hAnsi="Times New Roman" w:cs="Times New Roman"/>
          <w:sz w:val="24"/>
          <w:szCs w:val="24"/>
        </w:rPr>
        <w:t xml:space="preserve"> may arise from certain underlying learning mechanisms.</w:t>
      </w:r>
      <w:r w:rsidR="00D462A2" w:rsidRPr="00015A51">
        <w:rPr>
          <w:rFonts w:ascii="Times New Roman" w:hAnsi="Times New Roman" w:cs="Times New Roman"/>
          <w:sz w:val="24"/>
          <w:szCs w:val="24"/>
        </w:rPr>
        <w:t xml:space="preserve"> For example,</w:t>
      </w:r>
      <w:r w:rsidR="00644620" w:rsidRPr="00015A51">
        <w:rPr>
          <w:rFonts w:ascii="Times New Roman" w:hAnsi="Times New Roman" w:cs="Times New Roman"/>
          <w:sz w:val="24"/>
          <w:szCs w:val="24"/>
        </w:rPr>
        <w:t xml:space="preserve"> </w:t>
      </w:r>
      <w:r w:rsidRPr="00015A51">
        <w:rPr>
          <w:rFonts w:ascii="Times New Roman" w:hAnsi="Times New Roman" w:cs="Times New Roman"/>
          <w:sz w:val="24"/>
          <w:szCs w:val="24"/>
        </w:rPr>
        <w:t>t</w:t>
      </w:r>
      <w:r w:rsidR="000D7D29" w:rsidRPr="00015A51">
        <w:rPr>
          <w:rFonts w:ascii="Times New Roman" w:hAnsi="Times New Roman" w:cs="Times New Roman"/>
          <w:sz w:val="24"/>
          <w:szCs w:val="24"/>
        </w:rPr>
        <w:t xml:space="preserve">he </w:t>
      </w:r>
      <w:r w:rsidR="00E13920" w:rsidRPr="00015A51">
        <w:rPr>
          <w:rFonts w:ascii="Times New Roman" w:hAnsi="Times New Roman" w:cs="Times New Roman"/>
          <w:sz w:val="24"/>
          <w:szCs w:val="24"/>
        </w:rPr>
        <w:t>online and offline process</w:t>
      </w:r>
      <w:r w:rsidR="00D462A2" w:rsidRPr="00015A51">
        <w:rPr>
          <w:rFonts w:ascii="Times New Roman" w:hAnsi="Times New Roman" w:cs="Times New Roman"/>
          <w:sz w:val="24"/>
          <w:szCs w:val="24"/>
        </w:rPr>
        <w:t>es</w:t>
      </w:r>
      <w:r w:rsidR="000D7D29" w:rsidRPr="00015A51">
        <w:rPr>
          <w:rFonts w:ascii="Times New Roman" w:hAnsi="Times New Roman" w:cs="Times New Roman"/>
          <w:sz w:val="24"/>
          <w:szCs w:val="24"/>
        </w:rPr>
        <w:t xml:space="preserve"> may </w:t>
      </w:r>
      <w:r w:rsidR="00E13920" w:rsidRPr="00015A51">
        <w:rPr>
          <w:rFonts w:ascii="Times New Roman" w:hAnsi="Times New Roman" w:cs="Times New Roman"/>
          <w:sz w:val="24"/>
          <w:szCs w:val="24"/>
        </w:rPr>
        <w:t>depend on</w:t>
      </w:r>
      <w:r w:rsidR="000D7D29" w:rsidRPr="00015A51">
        <w:rPr>
          <w:rFonts w:ascii="Times New Roman" w:hAnsi="Times New Roman" w:cs="Times New Roman"/>
          <w:sz w:val="24"/>
          <w:szCs w:val="24"/>
        </w:rPr>
        <w:t xml:space="preserve"> </w:t>
      </w:r>
      <w:r w:rsidR="00E13920" w:rsidRPr="00015A51">
        <w:rPr>
          <w:rFonts w:ascii="Times New Roman" w:hAnsi="Times New Roman" w:cs="Times New Roman"/>
          <w:sz w:val="24"/>
          <w:szCs w:val="24"/>
        </w:rPr>
        <w:t>the degree of task implicitness</w:t>
      </w:r>
      <w:r w:rsidR="000D7D29" w:rsidRPr="00015A51">
        <w:rPr>
          <w:rFonts w:ascii="Times New Roman" w:hAnsi="Times New Roman" w:cs="Times New Roman"/>
          <w:sz w:val="24"/>
          <w:szCs w:val="24"/>
        </w:rPr>
        <w:t>.</w:t>
      </w:r>
      <w:r w:rsidR="00B964DD" w:rsidRPr="00015A51">
        <w:rPr>
          <w:rFonts w:ascii="Times New Roman" w:hAnsi="Times New Roman" w:cs="Times New Roman"/>
          <w:sz w:val="24"/>
          <w:szCs w:val="24"/>
        </w:rPr>
        <w:t xml:space="preserve"> </w:t>
      </w:r>
      <w:r w:rsidR="00E13920" w:rsidRPr="00015A51">
        <w:rPr>
          <w:rFonts w:ascii="Times New Roman" w:hAnsi="Times New Roman" w:cs="Times New Roman"/>
          <w:sz w:val="24"/>
          <w:szCs w:val="24"/>
        </w:rPr>
        <w:t>T</w:t>
      </w:r>
      <w:r w:rsidR="008573E2" w:rsidRPr="00015A51">
        <w:rPr>
          <w:rFonts w:ascii="Times New Roman" w:hAnsi="Times New Roman" w:cs="Times New Roman"/>
          <w:sz w:val="24"/>
          <w:szCs w:val="24"/>
        </w:rPr>
        <w:t xml:space="preserve">he SRT task has been </w:t>
      </w:r>
      <w:r w:rsidR="00B964DD" w:rsidRPr="00015A51">
        <w:rPr>
          <w:rFonts w:ascii="Times New Roman" w:hAnsi="Times New Roman" w:cs="Times New Roman"/>
          <w:sz w:val="24"/>
          <w:szCs w:val="24"/>
        </w:rPr>
        <w:t xml:space="preserve">considered </w:t>
      </w:r>
      <w:r w:rsidR="008573E2" w:rsidRPr="00015A51">
        <w:rPr>
          <w:rFonts w:ascii="Times New Roman" w:hAnsi="Times New Roman" w:cs="Times New Roman"/>
          <w:sz w:val="24"/>
          <w:szCs w:val="24"/>
        </w:rPr>
        <w:t>an implicit sequence learning task</w:t>
      </w:r>
      <w:r w:rsidR="00E13920" w:rsidRPr="00015A51">
        <w:rPr>
          <w:rFonts w:ascii="Times New Roman" w:hAnsi="Times New Roman" w:cs="Times New Roman"/>
          <w:sz w:val="24"/>
          <w:szCs w:val="24"/>
        </w:rPr>
        <w:t xml:space="preserve"> given that participants are not given any information about the sequence throughout the task. However,</w:t>
      </w:r>
      <w:r w:rsidR="008573E2" w:rsidRPr="00015A51">
        <w:rPr>
          <w:rFonts w:ascii="Times New Roman" w:hAnsi="Times New Roman" w:cs="Times New Roman"/>
          <w:sz w:val="24"/>
          <w:szCs w:val="24"/>
        </w:rPr>
        <w:t xml:space="preserve"> </w:t>
      </w:r>
      <w:r w:rsidR="00E13920" w:rsidRPr="00015A51">
        <w:rPr>
          <w:rFonts w:ascii="Times New Roman" w:hAnsi="Times New Roman" w:cs="Times New Roman"/>
          <w:sz w:val="24"/>
          <w:szCs w:val="24"/>
        </w:rPr>
        <w:t>as our post-test questionnaire revealed, declarative knowledge of the behaviorally learned sequence developed as adults performed the task as indicated by their verbal recall/recognition of, at least, a part of the sequence</w:t>
      </w:r>
      <w:r w:rsidR="00D05F9F" w:rsidRPr="00015A51">
        <w:rPr>
          <w:rFonts w:ascii="Times New Roman" w:hAnsi="Times New Roman" w:cs="Times New Roman"/>
          <w:sz w:val="24"/>
          <w:szCs w:val="24"/>
        </w:rPr>
        <w:t>. These</w:t>
      </w:r>
      <w:r w:rsidR="00BC5262" w:rsidRPr="00015A51">
        <w:rPr>
          <w:rFonts w:ascii="Times New Roman" w:hAnsi="Times New Roman" w:cs="Times New Roman"/>
          <w:sz w:val="24"/>
          <w:szCs w:val="24"/>
        </w:rPr>
        <w:t xml:space="preserve"> </w:t>
      </w:r>
      <w:r w:rsidR="00E13920" w:rsidRPr="00015A51">
        <w:rPr>
          <w:rFonts w:ascii="Times New Roman" w:hAnsi="Times New Roman" w:cs="Times New Roman"/>
          <w:sz w:val="24"/>
          <w:szCs w:val="24"/>
        </w:rPr>
        <w:t xml:space="preserve">results are consistent with the literature </w:t>
      </w:r>
      <w:r w:rsidR="00E13920" w:rsidRPr="00015A51">
        <w:rPr>
          <w:rFonts w:ascii="Times New Roman" w:hAnsi="Times New Roman" w:cs="Times New Roman"/>
          <w:sz w:val="24"/>
          <w:szCs w:val="24"/>
        </w:rPr>
        <w:fldChar w:fldCharType="begin">
          <w:fldData xml:space="preserve">PEVuZE5vdGU+PENpdGU+PEF1dGhvcj5DbGVlcmVtYW5zPC9BdXRob3I+PFllYXI+MTk5ODwvWWVh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=
</w:fldData>
        </w:fldChar>
      </w:r>
      <w:r w:rsidR="00E13920" w:rsidRPr="00015A51">
        <w:rPr>
          <w:rFonts w:ascii="Times New Roman" w:hAnsi="Times New Roman" w:cs="Times New Roman"/>
          <w:sz w:val="24"/>
          <w:szCs w:val="24"/>
        </w:rPr>
        <w:instrText xml:space="preserve"> ADDIN EN.CITE </w:instrText>
      </w:r>
      <w:r w:rsidR="00E13920" w:rsidRPr="00015A51">
        <w:rPr>
          <w:rFonts w:ascii="Times New Roman" w:hAnsi="Times New Roman" w:cs="Times New Roman"/>
          <w:sz w:val="24"/>
          <w:szCs w:val="24"/>
        </w:rPr>
        <w:fldChar w:fldCharType="begin">
          <w:fldData xml:space="preserve">PEVuZE5vdGU+PENpdGU+PEF1dGhvcj5DbGVlcmVtYW5zPC9BdXRob3I+PFllYXI+MTk5ODwvWWVh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=
</w:fldData>
        </w:fldChar>
      </w:r>
      <w:r w:rsidR="00E13920" w:rsidRPr="00015A51">
        <w:rPr>
          <w:rFonts w:ascii="Times New Roman" w:hAnsi="Times New Roman" w:cs="Times New Roman"/>
          <w:sz w:val="24"/>
          <w:szCs w:val="24"/>
        </w:rPr>
        <w:instrText xml:space="preserve"> ADDIN EN.CITE.DATA </w:instrText>
      </w:r>
      <w:r w:rsidR="00E13920" w:rsidRPr="00015A51">
        <w:rPr>
          <w:rFonts w:ascii="Times New Roman" w:hAnsi="Times New Roman" w:cs="Times New Roman"/>
          <w:sz w:val="24"/>
          <w:szCs w:val="24"/>
        </w:rPr>
      </w:r>
      <w:r w:rsidR="00E13920" w:rsidRPr="00015A51">
        <w:rPr>
          <w:rFonts w:ascii="Times New Roman" w:hAnsi="Times New Roman" w:cs="Times New Roman"/>
          <w:sz w:val="24"/>
          <w:szCs w:val="24"/>
        </w:rPr>
        <w:fldChar w:fldCharType="end"/>
      </w:r>
      <w:r w:rsidR="00E13920" w:rsidRPr="00015A51">
        <w:rPr>
          <w:rFonts w:ascii="Times New Roman" w:hAnsi="Times New Roman" w:cs="Times New Roman"/>
          <w:sz w:val="24"/>
          <w:szCs w:val="24"/>
        </w:rPr>
      </w:r>
      <w:r w:rsidR="00E13920" w:rsidRPr="00015A51">
        <w:rPr>
          <w:rFonts w:ascii="Times New Roman" w:hAnsi="Times New Roman" w:cs="Times New Roman"/>
          <w:sz w:val="24"/>
          <w:szCs w:val="24"/>
        </w:rPr>
        <w:fldChar w:fldCharType="separate"/>
      </w:r>
      <w:r w:rsidR="00E13920" w:rsidRPr="00015A51">
        <w:rPr>
          <w:rFonts w:ascii="Times New Roman" w:hAnsi="Times New Roman" w:cs="Times New Roman"/>
          <w:noProof/>
          <w:sz w:val="24"/>
          <w:szCs w:val="24"/>
        </w:rPr>
        <w:t>(</w:t>
      </w:r>
      <w:hyperlink w:anchor="_ENREF_9" w:tooltip="Cleeremans, 1998 #59" w:history="1">
        <w:r w:rsidR="00D05F9F" w:rsidRPr="00015A51">
          <w:rPr>
            <w:rFonts w:ascii="Times New Roman" w:hAnsi="Times New Roman" w:cs="Times New Roman"/>
            <w:noProof/>
            <w:sz w:val="24"/>
            <w:szCs w:val="24"/>
          </w:rPr>
          <w:t>Cleeremans, Destrebecqz, &amp; Boyer, 1998</w:t>
        </w:r>
      </w:hyperlink>
      <w:r w:rsidR="00E13920" w:rsidRPr="00015A51">
        <w:rPr>
          <w:rFonts w:ascii="Times New Roman" w:hAnsi="Times New Roman" w:cs="Times New Roman"/>
          <w:noProof/>
          <w:sz w:val="24"/>
          <w:szCs w:val="24"/>
        </w:rPr>
        <w:t xml:space="preserve">; </w:t>
      </w:r>
      <w:hyperlink w:anchor="_ENREF_12" w:tooltip="Destrebecqz, 2001 #366" w:history="1">
        <w:r w:rsidR="00D05F9F" w:rsidRPr="00015A51">
          <w:rPr>
            <w:rFonts w:ascii="Times New Roman" w:hAnsi="Times New Roman" w:cs="Times New Roman"/>
            <w:noProof/>
            <w:sz w:val="24"/>
            <w:szCs w:val="24"/>
          </w:rPr>
          <w:t>Destrebecqz &amp; Cleeremans, 2001</w:t>
        </w:r>
      </w:hyperlink>
      <w:r w:rsidR="00E13920" w:rsidRPr="00015A51">
        <w:rPr>
          <w:rFonts w:ascii="Times New Roman" w:hAnsi="Times New Roman" w:cs="Times New Roman"/>
          <w:noProof/>
          <w:sz w:val="24"/>
          <w:szCs w:val="24"/>
        </w:rPr>
        <w:t>)</w:t>
      </w:r>
      <w:r w:rsidR="00E13920" w:rsidRPr="00015A51">
        <w:rPr>
          <w:rFonts w:ascii="Times New Roman" w:hAnsi="Times New Roman" w:cs="Times New Roman"/>
          <w:sz w:val="24"/>
          <w:szCs w:val="24"/>
        </w:rPr>
        <w:fldChar w:fldCharType="end"/>
      </w:r>
      <w:r w:rsidR="00E13920" w:rsidRPr="00015A51">
        <w:rPr>
          <w:rFonts w:ascii="Times New Roman" w:hAnsi="Times New Roman" w:cs="Times New Roman"/>
          <w:sz w:val="24"/>
          <w:szCs w:val="24"/>
        </w:rPr>
        <w:t xml:space="preserve">. </w:t>
      </w:r>
      <w:r w:rsidR="00CE3733" w:rsidRPr="00015A51">
        <w:rPr>
          <w:rFonts w:ascii="Times New Roman" w:hAnsi="Times New Roman" w:cs="Times New Roman"/>
          <w:sz w:val="24"/>
          <w:szCs w:val="24"/>
        </w:rPr>
        <w:t>Importantly, we observed</w:t>
      </w:r>
      <w:r w:rsidR="00BC5262" w:rsidRPr="00015A51">
        <w:rPr>
          <w:rFonts w:ascii="Times New Roman" w:hAnsi="Times New Roman" w:cs="Times New Roman"/>
          <w:sz w:val="24"/>
          <w:szCs w:val="24"/>
        </w:rPr>
        <w:t xml:space="preserve"> </w:t>
      </w:r>
      <w:r w:rsidR="00CE3733" w:rsidRPr="00015A51">
        <w:rPr>
          <w:rFonts w:ascii="Times New Roman" w:hAnsi="Times New Roman" w:cs="Times New Roman"/>
          <w:sz w:val="24"/>
          <w:szCs w:val="24"/>
        </w:rPr>
        <w:t>that t</w:t>
      </w:r>
      <w:r w:rsidR="00E13920" w:rsidRPr="00015A51">
        <w:rPr>
          <w:rFonts w:ascii="Times New Roman" w:hAnsi="Times New Roman" w:cs="Times New Roman"/>
          <w:sz w:val="24"/>
          <w:szCs w:val="24"/>
        </w:rPr>
        <w:t xml:space="preserve">his blended implicit and explicit learning in adults was primarily reflected </w:t>
      </w:r>
      <w:r w:rsidR="00D462A2" w:rsidRPr="00015A51">
        <w:rPr>
          <w:rFonts w:ascii="Times New Roman" w:hAnsi="Times New Roman" w:cs="Times New Roman"/>
          <w:sz w:val="24"/>
          <w:szCs w:val="24"/>
        </w:rPr>
        <w:t>through</w:t>
      </w:r>
      <w:r w:rsidR="00E13920" w:rsidRPr="00015A51">
        <w:rPr>
          <w:rFonts w:ascii="Times New Roman" w:hAnsi="Times New Roman" w:cs="Times New Roman"/>
          <w:sz w:val="24"/>
          <w:szCs w:val="24"/>
        </w:rPr>
        <w:t xml:space="preserve"> the online process. </w:t>
      </w:r>
      <w:r w:rsidR="00086BF9" w:rsidRPr="00015A51">
        <w:rPr>
          <w:rFonts w:ascii="Times New Roman" w:hAnsi="Times New Roman" w:cs="Times New Roman"/>
          <w:sz w:val="24"/>
          <w:szCs w:val="24"/>
        </w:rPr>
        <w:t>In another experiment from our lab, we found that w</w:t>
      </w:r>
      <w:r w:rsidR="00CE3733" w:rsidRPr="00015A51">
        <w:rPr>
          <w:rFonts w:ascii="Times New Roman" w:hAnsi="Times New Roman" w:cs="Times New Roman"/>
          <w:sz w:val="24"/>
          <w:szCs w:val="24"/>
        </w:rPr>
        <w:t xml:space="preserve">hen the SRT task </w:t>
      </w:r>
      <w:r w:rsidR="00D462A2" w:rsidRPr="00015A51">
        <w:rPr>
          <w:rFonts w:ascii="Times New Roman" w:hAnsi="Times New Roman" w:cs="Times New Roman"/>
          <w:sz w:val="24"/>
          <w:szCs w:val="24"/>
        </w:rPr>
        <w:t>was made</w:t>
      </w:r>
      <w:r w:rsidR="00CE3733" w:rsidRPr="00015A51">
        <w:rPr>
          <w:rFonts w:ascii="Times New Roman" w:hAnsi="Times New Roman" w:cs="Times New Roman"/>
          <w:sz w:val="24"/>
          <w:szCs w:val="24"/>
        </w:rPr>
        <w:t xml:space="preserve"> more implicit</w:t>
      </w:r>
      <w:r w:rsidR="007C7917" w:rsidRPr="00015A51">
        <w:rPr>
          <w:rFonts w:ascii="Times New Roman" w:hAnsi="Times New Roman" w:cs="Times New Roman"/>
          <w:sz w:val="24"/>
          <w:szCs w:val="24"/>
        </w:rPr>
        <w:t xml:space="preserve"> by</w:t>
      </w:r>
      <w:r w:rsidR="00AE406B" w:rsidRPr="00015A51">
        <w:rPr>
          <w:rFonts w:ascii="Times New Roman" w:hAnsi="Times New Roman" w:cs="Times New Roman"/>
          <w:sz w:val="24"/>
          <w:szCs w:val="24"/>
        </w:rPr>
        <w:t xml:space="preserve"> asking adults to learn a complex probabilistic sequence</w:t>
      </w:r>
      <w:r w:rsidR="002D2E5E" w:rsidRPr="00015A51">
        <w:rPr>
          <w:rFonts w:ascii="Times New Roman" w:hAnsi="Times New Roman" w:cs="Times New Roman"/>
          <w:sz w:val="24"/>
          <w:szCs w:val="24"/>
        </w:rPr>
        <w:t>,</w:t>
      </w:r>
      <w:r w:rsidR="00AE406B" w:rsidRPr="00015A51">
        <w:rPr>
          <w:rFonts w:ascii="Times New Roman" w:hAnsi="Times New Roman" w:cs="Times New Roman"/>
          <w:sz w:val="24"/>
          <w:szCs w:val="24"/>
        </w:rPr>
        <w:t xml:space="preserve"> </w:t>
      </w:r>
      <w:r w:rsidR="00086BF9" w:rsidRPr="00015A51">
        <w:rPr>
          <w:rFonts w:ascii="Times New Roman" w:hAnsi="Times New Roman" w:cs="Times New Roman"/>
          <w:sz w:val="24"/>
          <w:szCs w:val="24"/>
        </w:rPr>
        <w:t xml:space="preserve"> </w:t>
      </w:r>
      <w:r w:rsidR="00AE406B" w:rsidRPr="00015A51">
        <w:rPr>
          <w:rFonts w:ascii="Times New Roman" w:hAnsi="Times New Roman" w:cs="Times New Roman"/>
          <w:sz w:val="24"/>
          <w:szCs w:val="24"/>
        </w:rPr>
        <w:t xml:space="preserve">the learning </w:t>
      </w:r>
      <w:r w:rsidR="00086BF9" w:rsidRPr="00015A51">
        <w:rPr>
          <w:rFonts w:ascii="Times New Roman" w:hAnsi="Times New Roman" w:cs="Times New Roman"/>
          <w:sz w:val="24"/>
          <w:szCs w:val="24"/>
        </w:rPr>
        <w:t>process was</w:t>
      </w:r>
      <w:r w:rsidR="00AE406B" w:rsidRPr="00015A51">
        <w:rPr>
          <w:rFonts w:ascii="Times New Roman" w:hAnsi="Times New Roman" w:cs="Times New Roman"/>
          <w:sz w:val="24"/>
          <w:szCs w:val="24"/>
        </w:rPr>
        <w:t xml:space="preserve"> offline rather than online </w:t>
      </w:r>
      <w:r w:rsidR="00CE3733" w:rsidRPr="00015A51">
        <w:rPr>
          <w:rFonts w:ascii="Times New Roman" w:hAnsi="Times New Roman" w:cs="Times New Roman"/>
          <w:sz w:val="24"/>
          <w:szCs w:val="24"/>
        </w:rPr>
        <w:t xml:space="preserve"> </w:t>
      </w:r>
      <w:r w:rsidR="00CE3733" w:rsidRPr="00015A51">
        <w:rPr>
          <w:rFonts w:ascii="Times New Roman" w:hAnsi="Times New Roman" w:cs="Times New Roman"/>
          <w:sz w:val="24"/>
          <w:szCs w:val="24"/>
        </w:rPr>
        <w:fldChar w:fldCharType="begin"/>
      </w:r>
      <w:r w:rsidR="00CE3733" w:rsidRPr="00015A51">
        <w:rPr>
          <w:rFonts w:ascii="Times New Roman" w:hAnsi="Times New Roman" w:cs="Times New Roman"/>
          <w:sz w:val="24"/>
          <w:szCs w:val="24"/>
        </w:rPr>
        <w:instrText xml:space="preserve"> ADDIN EN.CITE &lt;EndNote&gt;&lt;Cite&gt;&lt;Author&gt;Du&lt;/Author&gt;&lt;Year&gt;2016&lt;/Year&gt;&lt;RecNum&gt;2829&lt;/RecNum&gt;&lt;DisplayText&gt;(Du, et al., 2016)&lt;/DisplayText&gt;&lt;record&gt;&lt;rec-number&gt;2829&lt;/rec-number&gt;&lt;foreign-keys&gt;&lt;key app="EN" db-id="2ee2r9ed7vdet0efwdqp9pffewatwpwx2asd"&gt;2829&lt;/key&gt;&lt;/foreign-keys&gt;&lt;ref-type name="Journal Article"&gt;17&lt;/ref-type&gt;&lt;contributors&gt;&lt;authors&gt;&lt;author&gt;Du,Yue&lt;/author&gt;&lt;author&gt;Prashad,Shikha&lt;/author&gt;&lt;author&gt;Schoenbrun,Ilana&lt;/author&gt;&lt;author&gt;Clark,Jane E&lt;/author&gt;&lt;/authors&gt;&lt;/contributors&gt;&lt;auth-address&gt;(Mr Yue Du,University of Maryland, College Park,Department of Kniesiology,4200 Valley Drive,College Park,20742,Maryland,USA,duyue@umd.edu)&amp;#xD;(Mr Yue Du,University of Maryland, College Park,Applied Mathematics &amp;amp; Statistics, and Scientific Computation Program,College Park,20742,Maryland,USA,duyue@umd.edu)&amp;#xD;(Miss Shikha Prashad,University of Maryland,The Neuroscience &amp;amp; Cognitive Neuroscience Program,College Park,20742,Maryland,USA,sprashad@umd.edu)&amp;#xD;(Miss Ilana Schoenbrun,ilana.schoenbrun@gmail.com)&amp;#xD;(Prof Jane E.Clark,jeclark@umd.edu)&lt;/auth-address&gt;&lt;titles&gt;&lt;title&gt;Probabilistic motor sequence yields greater offline and less online learning than fixed sequence&lt;/title&gt;&lt;secondary-title&gt;Frontiers in Human Neuroscience&lt;/secondary-title&gt;&lt;short-title&gt;Sequence type modulates online and offline learning&lt;/short-title&gt;&lt;/titles&gt;&lt;periodical&gt;&lt;full-title&gt;Frontiers in Human Neuroscience&lt;/full-title&gt;&lt;abbr-1&gt;Front Hum Neurosci&lt;/abbr-1&gt;&lt;/periodical&gt;&lt;volume&gt;10&lt;/volume&gt;&lt;keywords&gt;&lt;keyword&gt;declarative memory,Online Learning,procedural memory,offline learning,Probabilistic sequence,Sequence knowledge,fast motor sequence learning&lt;/keyword&gt;&lt;/keywords&gt;&lt;dates&gt;&lt;year&gt;2016&lt;/year&gt;&lt;pub-dates&gt;&lt;date&gt;2016-March-2&lt;/date&gt;&lt;/pub-dates&gt;&lt;/dates&gt;&lt;isbn&gt;1662-5161&lt;/isbn&gt;&lt;urls&gt;&lt;related-urls&gt;&lt;url&gt;http://www.frontiersin.org/Journal/Abstract.aspx?s=537&amp;amp;name=human_neuroscience&amp;amp;ART_DOI=10.3389/fnhum.2016.00087&lt;/url&gt;&lt;/related-urls&gt;&lt;/urls&gt;&lt;electronic-resource-num&gt;10.3389/fnhum.2016.00087&lt;/electronic-resource-num&gt;&lt;language&gt;English&lt;/language&gt;&lt;/record&gt;&lt;/Cite&gt;&lt;/EndNote&gt;</w:instrText>
      </w:r>
      <w:r w:rsidR="00CE3733" w:rsidRPr="00015A51">
        <w:rPr>
          <w:rFonts w:ascii="Times New Roman" w:hAnsi="Times New Roman" w:cs="Times New Roman"/>
          <w:sz w:val="24"/>
          <w:szCs w:val="24"/>
        </w:rPr>
        <w:fldChar w:fldCharType="separate"/>
      </w:r>
      <w:r w:rsidR="00CE3733" w:rsidRPr="00015A51">
        <w:rPr>
          <w:rFonts w:ascii="Times New Roman" w:hAnsi="Times New Roman" w:cs="Times New Roman"/>
          <w:noProof/>
          <w:sz w:val="24"/>
          <w:szCs w:val="24"/>
        </w:rPr>
        <w:t>(</w:t>
      </w:r>
      <w:hyperlink w:anchor="_ENREF_17" w:tooltip="Du, 2016 #2829" w:history="1">
        <w:r w:rsidR="00D05F9F" w:rsidRPr="00015A51">
          <w:rPr>
            <w:rFonts w:ascii="Times New Roman" w:hAnsi="Times New Roman" w:cs="Times New Roman"/>
            <w:noProof/>
            <w:sz w:val="24"/>
            <w:szCs w:val="24"/>
          </w:rPr>
          <w:t>Du, et al., 2016</w:t>
        </w:r>
      </w:hyperlink>
      <w:r w:rsidR="00CE3733" w:rsidRPr="00015A51">
        <w:rPr>
          <w:rFonts w:ascii="Times New Roman" w:hAnsi="Times New Roman" w:cs="Times New Roman"/>
          <w:noProof/>
          <w:sz w:val="24"/>
          <w:szCs w:val="24"/>
        </w:rPr>
        <w:t>)</w:t>
      </w:r>
      <w:r w:rsidR="00CE3733" w:rsidRPr="00015A51">
        <w:rPr>
          <w:rFonts w:ascii="Times New Roman" w:hAnsi="Times New Roman" w:cs="Times New Roman"/>
          <w:sz w:val="24"/>
          <w:szCs w:val="24"/>
        </w:rPr>
        <w:fldChar w:fldCharType="end"/>
      </w:r>
      <w:r w:rsidR="00CE3733" w:rsidRPr="00015A51">
        <w:rPr>
          <w:rFonts w:ascii="Times New Roman" w:hAnsi="Times New Roman" w:cs="Times New Roman"/>
          <w:sz w:val="24"/>
          <w:szCs w:val="24"/>
        </w:rPr>
        <w:t>.</w:t>
      </w:r>
      <w:r w:rsidR="00D05F9F" w:rsidRPr="00015A51">
        <w:rPr>
          <w:rFonts w:ascii="Times New Roman" w:hAnsi="Times New Roman" w:cs="Times New Roman"/>
          <w:sz w:val="24"/>
          <w:szCs w:val="24"/>
        </w:rPr>
        <w:t xml:space="preserve"> </w:t>
      </w:r>
      <w:r w:rsidR="00BC5262" w:rsidRPr="00015A51">
        <w:rPr>
          <w:rFonts w:ascii="Times New Roman" w:hAnsi="Times New Roman" w:cs="Times New Roman"/>
          <w:sz w:val="24"/>
          <w:szCs w:val="24"/>
        </w:rPr>
        <w:t>This</w:t>
      </w:r>
      <w:bookmarkStart w:id="0" w:name="_GoBack"/>
      <w:bookmarkEnd w:id="0"/>
      <w:r w:rsidR="00BC5262" w:rsidRPr="00015A51">
        <w:rPr>
          <w:rFonts w:ascii="Times New Roman" w:hAnsi="Times New Roman" w:cs="Times New Roman"/>
          <w:sz w:val="24"/>
          <w:szCs w:val="24"/>
        </w:rPr>
        <w:t xml:space="preserve"> is perhaps because explicit knowledge </w:t>
      </w:r>
      <w:r w:rsidR="00AE406B" w:rsidRPr="00015A51">
        <w:rPr>
          <w:rFonts w:ascii="Times New Roman" w:hAnsi="Times New Roman" w:cs="Times New Roman"/>
          <w:sz w:val="24"/>
          <w:szCs w:val="24"/>
        </w:rPr>
        <w:t xml:space="preserve">inhibited </w:t>
      </w:r>
      <w:r w:rsidR="00D05F9F" w:rsidRPr="00015A51">
        <w:rPr>
          <w:rFonts w:ascii="Times New Roman" w:hAnsi="Times New Roman" w:cs="Times New Roman"/>
          <w:sz w:val="24"/>
          <w:szCs w:val="24"/>
        </w:rPr>
        <w:t xml:space="preserve">implicit learning </w:t>
      </w:r>
      <w:r w:rsidR="00D05F9F" w:rsidRPr="00015A51">
        <w:rPr>
          <w:rFonts w:ascii="Times New Roman" w:hAnsi="Times New Roman" w:cs="Times New Roman"/>
          <w:sz w:val="24"/>
          <w:szCs w:val="24"/>
        </w:rPr>
        <w:fldChar w:fldCharType="begin"/>
      </w:r>
      <w:r w:rsidR="00D05F9F" w:rsidRPr="00015A51">
        <w:rPr>
          <w:rFonts w:ascii="Times New Roman" w:hAnsi="Times New Roman" w:cs="Times New Roman"/>
          <w:sz w:val="24"/>
          <w:szCs w:val="24"/>
        </w:rPr>
        <w:instrText xml:space="preserve"> ADDIN EN.CITE &lt;EndNote&gt;&lt;Cite&gt;&lt;Author&gt;Destrebecqz&lt;/Author&gt;&lt;Year&gt;2005&lt;/Year&gt;&lt;RecNum&gt;2894&lt;/RecNum&gt;&lt;DisplayText&gt;(Destrebecqz &amp;amp; Peigneux, 2005)&lt;/DisplayText&gt;&lt;record&gt;&lt;rec-number&gt;2894&lt;/rec-number&gt;&lt;foreign-keys&gt;&lt;key app="EN" db-id="2ee2r9ed7vdet0efwdqp9pffewatwpwx2asd"&gt;2894&lt;/key&gt;&lt;/foreign-keys&gt;&lt;ref-type name="Journal Article"&gt;17&lt;/ref-type&gt;&lt;contributors&gt;&lt;authors&gt;&lt;author&gt;Destrebecqz, A.&lt;/author&gt;&lt;author&gt;Peigneux, P.&lt;/author&gt;&lt;/authors&gt;&lt;/contributors&gt;&lt;auth-address&gt;Univ Bourgogne, LEAD, F-21065 Dijon, France&amp;#xD;Univ Liege, Cyclotron Res Ctr, Liege, Belgium&amp;#xD;Univ Liege, Cognit Sci Dept, Liege, Belgium&lt;/auth-address&gt;&lt;titles&gt;&lt;title&gt;Methods for studying unconscious learning&lt;/title&gt;&lt;secondary-title&gt;Progress in Brain Research&lt;/secondary-title&gt;&lt;alt-title&gt;Prog Brain Res&lt;/alt-title&gt;&lt;/titles&gt;&lt;periodical&gt;&lt;full-title&gt;Progress in brain research&lt;/full-title&gt;&lt;/periodical&gt;&lt;alt-periodical&gt;&lt;full-title&gt;Boundaries of Consciousness: Neurobiology and Neuropathology&lt;/full-title&gt;&lt;abbr-1&gt;Prog Brain Res&lt;/abbr-1&gt;&lt;/alt-periodical&gt;&lt;pages&gt;69-80&lt;/pages&gt;&lt;volume&gt;150&lt;/volume&gt;&lt;keywords&gt;&lt;keyword&gt;conscious knowledge&lt;/keyword&gt;&lt;keyword&gt;explicit knowledge&lt;/keyword&gt;&lt;keyword&gt;comparing direct&lt;/keyword&gt;&lt;keyword&gt;time-task&lt;/keyword&gt;&lt;keyword&gt;implicit&lt;/keyword&gt;&lt;keyword&gt;dissociation&lt;/keyword&gt;&lt;keyword&gt;performance&lt;/keyword&gt;&lt;keyword&gt;perception&lt;/keyword&gt;&lt;keyword&gt;memory&lt;/keyword&gt;&lt;keyword&gt;recognition&lt;/keyword&gt;&lt;/keywords&gt;&lt;dates&gt;&lt;year&gt;2005&lt;/year&gt;&lt;/dates&gt;&lt;isbn&gt;0079-6123&lt;/isbn&gt;&lt;accession-num&gt;ISI:000234202300007&lt;/accession-num&gt;&lt;urls&gt;&lt;related-urls&gt;&lt;url&gt;&amp;lt;Go to ISI&amp;gt;://000234202300007&lt;/url&gt;&lt;/related-urls&gt;&lt;/urls&gt;&lt;language&gt;English&lt;/language&gt;&lt;/record&gt;&lt;/Cite&gt;&lt;/EndNote&gt;</w:instrText>
      </w:r>
      <w:r w:rsidR="00D05F9F" w:rsidRPr="00015A51">
        <w:rPr>
          <w:rFonts w:ascii="Times New Roman" w:hAnsi="Times New Roman" w:cs="Times New Roman"/>
          <w:sz w:val="24"/>
          <w:szCs w:val="24"/>
        </w:rPr>
        <w:fldChar w:fldCharType="separate"/>
      </w:r>
      <w:r w:rsidR="00D05F9F" w:rsidRPr="00015A51">
        <w:rPr>
          <w:rFonts w:ascii="Times New Roman" w:hAnsi="Times New Roman" w:cs="Times New Roman"/>
          <w:noProof/>
          <w:sz w:val="24"/>
          <w:szCs w:val="24"/>
        </w:rPr>
        <w:t>(</w:t>
      </w:r>
      <w:hyperlink w:anchor="_ENREF_13" w:tooltip="Destrebecqz, 2005 #2894" w:history="1">
        <w:r w:rsidR="00D05F9F" w:rsidRPr="00015A51">
          <w:rPr>
            <w:rFonts w:ascii="Times New Roman" w:hAnsi="Times New Roman" w:cs="Times New Roman"/>
            <w:noProof/>
            <w:sz w:val="24"/>
            <w:szCs w:val="24"/>
          </w:rPr>
          <w:t>Destrebecqz &amp; Peigneux, 2005</w:t>
        </w:r>
      </w:hyperlink>
      <w:r w:rsidR="00D05F9F" w:rsidRPr="00015A51">
        <w:rPr>
          <w:rFonts w:ascii="Times New Roman" w:hAnsi="Times New Roman" w:cs="Times New Roman"/>
          <w:noProof/>
          <w:sz w:val="24"/>
          <w:szCs w:val="24"/>
        </w:rPr>
        <w:t>)</w:t>
      </w:r>
      <w:r w:rsidR="00D05F9F" w:rsidRPr="00015A51">
        <w:rPr>
          <w:rFonts w:ascii="Times New Roman" w:hAnsi="Times New Roman" w:cs="Times New Roman"/>
          <w:sz w:val="24"/>
          <w:szCs w:val="24"/>
        </w:rPr>
        <w:fldChar w:fldCharType="end"/>
      </w:r>
      <w:r w:rsidR="00D05F9F" w:rsidRPr="00015A51">
        <w:rPr>
          <w:rFonts w:ascii="Times New Roman" w:hAnsi="Times New Roman" w:cs="Times New Roman"/>
          <w:sz w:val="24"/>
          <w:szCs w:val="24"/>
        </w:rPr>
        <w:t xml:space="preserve"> and thus </w:t>
      </w:r>
      <w:r w:rsidR="00AE406B" w:rsidRPr="00015A51">
        <w:rPr>
          <w:rFonts w:ascii="Times New Roman" w:hAnsi="Times New Roman" w:cs="Times New Roman"/>
          <w:sz w:val="24"/>
          <w:szCs w:val="24"/>
        </w:rPr>
        <w:t xml:space="preserve">inhibited </w:t>
      </w:r>
      <w:r w:rsidR="00D05F9F" w:rsidRPr="00015A51">
        <w:rPr>
          <w:rFonts w:ascii="Times New Roman" w:hAnsi="Times New Roman" w:cs="Times New Roman"/>
          <w:sz w:val="24"/>
          <w:szCs w:val="24"/>
        </w:rPr>
        <w:t xml:space="preserve">the offline (without sleep) RT improvement </w:t>
      </w:r>
      <w:r w:rsidR="00D05F9F" w:rsidRPr="00015A51">
        <w:rPr>
          <w:rFonts w:ascii="Times New Roman" w:hAnsi="Times New Roman" w:cs="Times New Roman"/>
          <w:sz w:val="24"/>
          <w:szCs w:val="24"/>
        </w:rPr>
        <w:fldChar w:fldCharType="begin">
          <w:fldData xml:space="preserve">PEVuZE5vdGU+PENpdGU+PEF1dGhvcj5Ccm93bjwvQXV0aG9yPjxZZWFyPjIwMDc8L1llYXI+PFJl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</w:fldData>
        </w:fldChar>
      </w:r>
      <w:r w:rsidR="00D05F9F" w:rsidRPr="00015A51">
        <w:rPr>
          <w:rFonts w:ascii="Times New Roman" w:hAnsi="Times New Roman" w:cs="Times New Roman"/>
          <w:sz w:val="24"/>
          <w:szCs w:val="24"/>
        </w:rPr>
        <w:instrText xml:space="preserve"> ADDIN EN.CITE </w:instrText>
      </w:r>
      <w:r w:rsidR="00D05F9F" w:rsidRPr="00015A51">
        <w:rPr>
          <w:rFonts w:ascii="Times New Roman" w:hAnsi="Times New Roman" w:cs="Times New Roman"/>
          <w:sz w:val="24"/>
          <w:szCs w:val="24"/>
        </w:rPr>
        <w:fldChar w:fldCharType="begin">
          <w:fldData xml:space="preserve">PEVuZE5vdGU+PENpdGU+PEF1dGhvcj5Ccm93bjwvQXV0aG9yPjxZZWFyPjIwMDc8L1llYXI+PFJl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</w:fldData>
        </w:fldChar>
      </w:r>
      <w:r w:rsidR="00D05F9F" w:rsidRPr="00015A51">
        <w:rPr>
          <w:rFonts w:ascii="Times New Roman" w:hAnsi="Times New Roman" w:cs="Times New Roman"/>
          <w:sz w:val="24"/>
          <w:szCs w:val="24"/>
        </w:rPr>
        <w:instrText xml:space="preserve"> ADDIN EN.CITE.DATA </w:instrText>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end"/>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separate"/>
      </w:r>
      <w:r w:rsidR="00D05F9F" w:rsidRPr="00015A51">
        <w:rPr>
          <w:rFonts w:ascii="Times New Roman" w:hAnsi="Times New Roman" w:cs="Times New Roman"/>
          <w:noProof/>
          <w:sz w:val="24"/>
          <w:szCs w:val="24"/>
        </w:rPr>
        <w:t>(</w:t>
      </w:r>
      <w:hyperlink w:anchor="_ENREF_7" w:tooltip="Brown, 2007 #851" w:history="1">
        <w:r w:rsidR="00D05F9F" w:rsidRPr="00015A51">
          <w:rPr>
            <w:rFonts w:ascii="Times New Roman" w:hAnsi="Times New Roman" w:cs="Times New Roman"/>
            <w:noProof/>
            <w:sz w:val="24"/>
            <w:szCs w:val="24"/>
          </w:rPr>
          <w:t>Brown &amp; Robertson, 2007a</w:t>
        </w:r>
      </w:hyperlink>
      <w:r w:rsidR="00D05F9F" w:rsidRPr="00015A51">
        <w:rPr>
          <w:rFonts w:ascii="Times New Roman" w:hAnsi="Times New Roman" w:cs="Times New Roman"/>
          <w:noProof/>
          <w:sz w:val="24"/>
          <w:szCs w:val="24"/>
        </w:rPr>
        <w:t xml:space="preserve">, </w:t>
      </w:r>
      <w:hyperlink w:anchor="_ENREF_8" w:tooltip="Brown, 2007 #2404" w:history="1">
        <w:r w:rsidR="00D05F9F" w:rsidRPr="00015A51">
          <w:rPr>
            <w:rFonts w:ascii="Times New Roman" w:hAnsi="Times New Roman" w:cs="Times New Roman"/>
            <w:noProof/>
            <w:sz w:val="24"/>
            <w:szCs w:val="24"/>
          </w:rPr>
          <w:t>2007b</w:t>
        </w:r>
      </w:hyperlink>
      <w:r w:rsidR="00D05F9F" w:rsidRPr="00015A51">
        <w:rPr>
          <w:rFonts w:ascii="Times New Roman" w:hAnsi="Times New Roman" w:cs="Times New Roman"/>
          <w:noProof/>
          <w:sz w:val="24"/>
          <w:szCs w:val="24"/>
        </w:rPr>
        <w:t>)</w:t>
      </w:r>
      <w:r w:rsidR="00D05F9F" w:rsidRPr="00015A51">
        <w:rPr>
          <w:rFonts w:ascii="Times New Roman" w:hAnsi="Times New Roman" w:cs="Times New Roman"/>
          <w:sz w:val="24"/>
          <w:szCs w:val="24"/>
        </w:rPr>
        <w:fldChar w:fldCharType="end"/>
      </w:r>
      <w:r w:rsidR="00D05F9F" w:rsidRPr="00015A51">
        <w:rPr>
          <w:rFonts w:ascii="Times New Roman" w:hAnsi="Times New Roman" w:cs="Times New Roman"/>
          <w:sz w:val="24"/>
          <w:szCs w:val="24"/>
        </w:rPr>
        <w:t xml:space="preserve"> – a salient feature of implicit learning </w:t>
      </w:r>
      <w:r w:rsidR="00D05F9F" w:rsidRPr="00015A51">
        <w:rPr>
          <w:rFonts w:ascii="Times New Roman" w:hAnsi="Times New Roman" w:cs="Times New Roman"/>
          <w:sz w:val="24"/>
          <w:szCs w:val="24"/>
        </w:rPr>
        <w:fldChar w:fldCharType="begin">
          <w:fldData xml:space="preserve">PEVuZE5vdGU+PENpdGU+PEF1dGhvcj5Sb2JlcnRzb248L0F1dGhvcj48WWVhcj4yMDA0PC9ZZWFy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</w:fldData>
        </w:fldChar>
      </w:r>
      <w:r w:rsidR="00D05F9F" w:rsidRPr="00015A51">
        <w:rPr>
          <w:rFonts w:ascii="Times New Roman" w:hAnsi="Times New Roman" w:cs="Times New Roman"/>
          <w:sz w:val="24"/>
          <w:szCs w:val="24"/>
        </w:rPr>
        <w:instrText xml:space="preserve"> ADDIN EN.CITE </w:instrText>
      </w:r>
      <w:r w:rsidR="00D05F9F" w:rsidRPr="00015A51">
        <w:rPr>
          <w:rFonts w:ascii="Times New Roman" w:hAnsi="Times New Roman" w:cs="Times New Roman"/>
          <w:sz w:val="24"/>
          <w:szCs w:val="24"/>
        </w:rPr>
        <w:fldChar w:fldCharType="begin">
          <w:fldData xml:space="preserve">PEVuZE5vdGU+PENpdGU+PEF1dGhvcj5Sb2JlcnRzb248L0F1dGhvcj48WWVhcj4yMDA0PC9ZZWFy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</w:fldData>
        </w:fldChar>
      </w:r>
      <w:r w:rsidR="00D05F9F" w:rsidRPr="00015A51">
        <w:rPr>
          <w:rFonts w:ascii="Times New Roman" w:hAnsi="Times New Roman" w:cs="Times New Roman"/>
          <w:sz w:val="24"/>
          <w:szCs w:val="24"/>
        </w:rPr>
        <w:instrText xml:space="preserve"> ADDIN EN.CITE.DATA </w:instrText>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end"/>
      </w:r>
      <w:r w:rsidR="00D05F9F" w:rsidRPr="00015A51">
        <w:rPr>
          <w:rFonts w:ascii="Times New Roman" w:hAnsi="Times New Roman" w:cs="Times New Roman"/>
          <w:sz w:val="24"/>
          <w:szCs w:val="24"/>
        </w:rPr>
      </w:r>
      <w:r w:rsidR="00D05F9F" w:rsidRPr="00015A51">
        <w:rPr>
          <w:rFonts w:ascii="Times New Roman" w:hAnsi="Times New Roman" w:cs="Times New Roman"/>
          <w:sz w:val="24"/>
          <w:szCs w:val="24"/>
        </w:rPr>
        <w:fldChar w:fldCharType="separate"/>
      </w:r>
      <w:r w:rsidR="00D05F9F" w:rsidRPr="00015A51">
        <w:rPr>
          <w:rFonts w:ascii="Times New Roman" w:hAnsi="Times New Roman" w:cs="Times New Roman"/>
          <w:noProof/>
          <w:sz w:val="24"/>
          <w:szCs w:val="24"/>
        </w:rPr>
        <w:t>(</w:t>
      </w:r>
      <w:hyperlink w:anchor="_ENREF_30" w:tooltip="Robertson, 2004 #2269" w:history="1">
        <w:r w:rsidR="00D05F9F" w:rsidRPr="00015A51">
          <w:rPr>
            <w:rFonts w:ascii="Times New Roman" w:hAnsi="Times New Roman" w:cs="Times New Roman"/>
            <w:noProof/>
            <w:sz w:val="24"/>
            <w:szCs w:val="24"/>
          </w:rPr>
          <w:t>Robertson, Pascual-Leone, &amp; Miall, 2004</w:t>
        </w:r>
      </w:hyperlink>
      <w:r w:rsidR="00D05F9F" w:rsidRPr="00015A51">
        <w:rPr>
          <w:rFonts w:ascii="Times New Roman" w:hAnsi="Times New Roman" w:cs="Times New Roman"/>
          <w:noProof/>
          <w:sz w:val="24"/>
          <w:szCs w:val="24"/>
        </w:rPr>
        <w:t>)</w:t>
      </w:r>
      <w:r w:rsidR="00D05F9F" w:rsidRPr="00015A51">
        <w:rPr>
          <w:rFonts w:ascii="Times New Roman" w:hAnsi="Times New Roman" w:cs="Times New Roman"/>
          <w:sz w:val="24"/>
          <w:szCs w:val="24"/>
        </w:rPr>
        <w:fldChar w:fldCharType="end"/>
      </w:r>
      <w:r w:rsidR="00BC5262" w:rsidRPr="00015A51">
        <w:rPr>
          <w:rFonts w:ascii="Times New Roman" w:hAnsi="Times New Roman" w:cs="Times New Roman"/>
          <w:sz w:val="24"/>
          <w:szCs w:val="24"/>
        </w:rPr>
        <w:t xml:space="preserve">. </w:t>
      </w:r>
      <w:r w:rsidR="00366A1D" w:rsidRPr="00015A51">
        <w:rPr>
          <w:rFonts w:ascii="Times New Roman" w:hAnsi="Times New Roman" w:cs="Times New Roman"/>
          <w:sz w:val="24"/>
          <w:szCs w:val="24"/>
        </w:rPr>
        <w:t xml:space="preserve">Consistent with this evidence, </w:t>
      </w:r>
      <w:r w:rsidR="00592DF6" w:rsidRPr="00015A51">
        <w:rPr>
          <w:rFonts w:ascii="Times New Roman" w:hAnsi="Times New Roman" w:cs="Times New Roman"/>
          <w:sz w:val="24"/>
          <w:szCs w:val="24"/>
        </w:rPr>
        <w:t xml:space="preserve">in the present study </w:t>
      </w:r>
      <w:r w:rsidR="005A6064" w:rsidRPr="00015A51">
        <w:rPr>
          <w:rFonts w:ascii="Times New Roman" w:hAnsi="Times New Roman" w:cs="Times New Roman"/>
          <w:sz w:val="24"/>
          <w:szCs w:val="24"/>
        </w:rPr>
        <w:t>the</w:t>
      </w:r>
      <w:r w:rsidR="007C7917" w:rsidRPr="00015A51">
        <w:rPr>
          <w:rFonts w:ascii="Times New Roman" w:hAnsi="Times New Roman" w:cs="Times New Roman"/>
          <w:sz w:val="24"/>
          <w:szCs w:val="24"/>
        </w:rPr>
        <w:t>re is a</w:t>
      </w:r>
      <w:r w:rsidR="005A6064" w:rsidRPr="00015A51">
        <w:rPr>
          <w:rFonts w:ascii="Times New Roman" w:hAnsi="Times New Roman" w:cs="Times New Roman"/>
          <w:sz w:val="24"/>
          <w:szCs w:val="24"/>
        </w:rPr>
        <w:t xml:space="preserve"> parallel between </w:t>
      </w:r>
      <w:r w:rsidR="007C7917" w:rsidRPr="00015A51">
        <w:rPr>
          <w:rFonts w:ascii="Times New Roman" w:hAnsi="Times New Roman" w:cs="Times New Roman"/>
          <w:sz w:val="24"/>
          <w:szCs w:val="24"/>
        </w:rPr>
        <w:t xml:space="preserve">the acquisition of </w:t>
      </w:r>
      <w:r w:rsidR="005A6064" w:rsidRPr="00015A51">
        <w:rPr>
          <w:rFonts w:ascii="Times New Roman" w:hAnsi="Times New Roman" w:cs="Times New Roman"/>
          <w:sz w:val="24"/>
          <w:szCs w:val="24"/>
        </w:rPr>
        <w:t xml:space="preserve">less declarative knowledge, as evidenced by their poor performance in the tasks of recalling and recognizing the sequence, and </w:t>
      </w:r>
      <w:r w:rsidR="00592DF6" w:rsidRPr="00015A51">
        <w:rPr>
          <w:rFonts w:ascii="Times New Roman" w:hAnsi="Times New Roman" w:cs="Times New Roman"/>
          <w:sz w:val="24"/>
          <w:szCs w:val="24"/>
        </w:rPr>
        <w:t xml:space="preserve">the </w:t>
      </w:r>
      <w:r w:rsidR="005A6064" w:rsidRPr="00015A51">
        <w:rPr>
          <w:rFonts w:ascii="Times New Roman" w:hAnsi="Times New Roman" w:cs="Times New Roman"/>
          <w:sz w:val="24"/>
          <w:szCs w:val="24"/>
        </w:rPr>
        <w:t>more notable offline process in 6-year-olds</w:t>
      </w:r>
      <w:r w:rsidR="00592DF6" w:rsidRPr="00015A51">
        <w:rPr>
          <w:rFonts w:ascii="Times New Roman" w:hAnsi="Times New Roman" w:cs="Times New Roman"/>
          <w:sz w:val="24"/>
          <w:szCs w:val="24"/>
        </w:rPr>
        <w:t xml:space="preserve">. This </w:t>
      </w:r>
      <w:r w:rsidR="005A6064" w:rsidRPr="00015A51">
        <w:rPr>
          <w:rFonts w:ascii="Times New Roman" w:hAnsi="Times New Roman" w:cs="Times New Roman"/>
          <w:sz w:val="24"/>
          <w:szCs w:val="24"/>
        </w:rPr>
        <w:t xml:space="preserve">raises the possibility that the age-related online and offline processes may, at least in part, </w:t>
      </w:r>
      <w:r w:rsidR="00592DF6" w:rsidRPr="00015A51">
        <w:rPr>
          <w:rFonts w:ascii="Times New Roman" w:hAnsi="Times New Roman" w:cs="Times New Roman"/>
          <w:sz w:val="24"/>
          <w:szCs w:val="24"/>
        </w:rPr>
        <w:lastRenderedPageBreak/>
        <w:t xml:space="preserve">be associated with </w:t>
      </w:r>
      <w:r w:rsidR="005A6064" w:rsidRPr="00015A51">
        <w:rPr>
          <w:rFonts w:ascii="Times New Roman" w:hAnsi="Times New Roman" w:cs="Times New Roman"/>
          <w:sz w:val="24"/>
          <w:szCs w:val="24"/>
        </w:rPr>
        <w:t>the implicitness of the sequence learning task. Along this line of thought, one might expect that the learning in six-year-old children would exhibit online improvements if they learned a short sequence</w:t>
      </w:r>
      <w:r w:rsidR="00D67C7B" w:rsidRPr="00015A51">
        <w:rPr>
          <w:rFonts w:ascii="Times New Roman" w:hAnsi="Times New Roman" w:cs="Times New Roman"/>
          <w:sz w:val="24"/>
          <w:szCs w:val="24"/>
        </w:rPr>
        <w:t xml:space="preserve"> (i.e., shorter than a 10-item sequence)</w:t>
      </w:r>
      <w:r w:rsidR="005A6064" w:rsidRPr="00015A51">
        <w:rPr>
          <w:rFonts w:ascii="Times New Roman" w:hAnsi="Times New Roman" w:cs="Times New Roman"/>
          <w:sz w:val="24"/>
          <w:szCs w:val="24"/>
        </w:rPr>
        <w:t xml:space="preserve"> during which declarative knowledge of the sequence </w:t>
      </w:r>
      <w:r w:rsidR="00592DF6" w:rsidRPr="00015A51">
        <w:rPr>
          <w:rFonts w:ascii="Times New Roman" w:hAnsi="Times New Roman" w:cs="Times New Roman"/>
          <w:sz w:val="24"/>
          <w:szCs w:val="24"/>
        </w:rPr>
        <w:t>might develop</w:t>
      </w:r>
      <w:r w:rsidR="005A6064" w:rsidRPr="00015A51">
        <w:rPr>
          <w:rFonts w:ascii="Times New Roman" w:hAnsi="Times New Roman" w:cs="Times New Roman"/>
          <w:sz w:val="24"/>
          <w:szCs w:val="24"/>
        </w:rPr>
        <w:t xml:space="preserve">. </w:t>
      </w:r>
      <w:r w:rsidR="00D05F9F" w:rsidRPr="00015A51">
        <w:rPr>
          <w:rFonts w:ascii="Times New Roman" w:hAnsi="Times New Roman" w:cs="Times New Roman"/>
          <w:sz w:val="24"/>
          <w:szCs w:val="24"/>
        </w:rPr>
        <w:t xml:space="preserve">On the other hand, </w:t>
      </w:r>
      <w:r w:rsidR="00FA6A85" w:rsidRPr="00015A51">
        <w:rPr>
          <w:rFonts w:ascii="Times New Roman" w:hAnsi="Times New Roman" w:cs="Times New Roman"/>
          <w:sz w:val="24"/>
          <w:szCs w:val="24"/>
        </w:rPr>
        <w:t>the offline RT enhancement in 6-year-old children may reflect a learning strategy instead of an explicit/implicit learning-relevant process. Unlike trial-by-trial online process</w:t>
      </w:r>
      <w:r w:rsidR="00592DF6" w:rsidRPr="00015A51">
        <w:rPr>
          <w:rFonts w:ascii="Times New Roman" w:hAnsi="Times New Roman" w:cs="Times New Roman"/>
          <w:sz w:val="24"/>
          <w:szCs w:val="24"/>
        </w:rPr>
        <w:t>ing</w:t>
      </w:r>
      <w:r w:rsidR="00FA6A85" w:rsidRPr="00015A51">
        <w:rPr>
          <w:rFonts w:ascii="Times New Roman" w:hAnsi="Times New Roman" w:cs="Times New Roman"/>
          <w:sz w:val="24"/>
          <w:szCs w:val="24"/>
        </w:rPr>
        <w:t xml:space="preserve"> where learning is stochastic and incremental </w:t>
      </w:r>
      <w:r w:rsidR="00FA6A85" w:rsidRPr="00015A51">
        <w:rPr>
          <w:rFonts w:ascii="Times New Roman" w:hAnsi="Times New Roman" w:cs="Times New Roman"/>
          <w:sz w:val="24"/>
          <w:szCs w:val="24"/>
        </w:rPr>
        <w:fldChar w:fldCharType="begin">
          <w:fldData xml:space="preserve">PEVuZE5vdGU+PENpdGU+PEF1dGhvcj5Cb3Juc3RlaW48L0F1dGhvcj48WWVhcj4yMDEzPC9ZZWFy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=
</w:fldData>
        </w:fldChar>
      </w:r>
      <w:r w:rsidR="00FA6A85" w:rsidRPr="00015A51">
        <w:rPr>
          <w:rFonts w:ascii="Times New Roman" w:hAnsi="Times New Roman" w:cs="Times New Roman"/>
          <w:sz w:val="24"/>
          <w:szCs w:val="24"/>
        </w:rPr>
        <w:instrText xml:space="preserve"> ADDIN EN.CITE </w:instrText>
      </w:r>
      <w:r w:rsidR="00FA6A85" w:rsidRPr="00015A51">
        <w:rPr>
          <w:rFonts w:ascii="Times New Roman" w:hAnsi="Times New Roman" w:cs="Times New Roman"/>
          <w:sz w:val="24"/>
          <w:szCs w:val="24"/>
        </w:rPr>
        <w:fldChar w:fldCharType="begin">
          <w:fldData xml:space="preserve">PEVuZE5vdGU+PENpdGU+PEF1dGhvcj5Cb3Juc3RlaW48L0F1dGhvcj48WWVhcj4yMDEzPC9ZZWFy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=
</w:fldData>
        </w:fldChar>
      </w:r>
      <w:r w:rsidR="00FA6A85" w:rsidRPr="00015A51">
        <w:rPr>
          <w:rFonts w:ascii="Times New Roman" w:hAnsi="Times New Roman" w:cs="Times New Roman"/>
          <w:sz w:val="24"/>
          <w:szCs w:val="24"/>
        </w:rPr>
        <w:instrText xml:space="preserve"> ADDIN EN.CITE.DATA </w:instrText>
      </w:r>
      <w:r w:rsidR="00FA6A85" w:rsidRPr="00015A51">
        <w:rPr>
          <w:rFonts w:ascii="Times New Roman" w:hAnsi="Times New Roman" w:cs="Times New Roman"/>
          <w:sz w:val="24"/>
          <w:szCs w:val="24"/>
        </w:rPr>
      </w:r>
      <w:r w:rsidR="00FA6A85" w:rsidRPr="00015A51">
        <w:rPr>
          <w:rFonts w:ascii="Times New Roman" w:hAnsi="Times New Roman" w:cs="Times New Roman"/>
          <w:sz w:val="24"/>
          <w:szCs w:val="24"/>
        </w:rPr>
        <w:fldChar w:fldCharType="end"/>
      </w:r>
      <w:r w:rsidR="00FA6A85" w:rsidRPr="00015A51">
        <w:rPr>
          <w:rFonts w:ascii="Times New Roman" w:hAnsi="Times New Roman" w:cs="Times New Roman"/>
          <w:sz w:val="24"/>
          <w:szCs w:val="24"/>
        </w:rPr>
      </w:r>
      <w:r w:rsidR="00FA6A85" w:rsidRPr="00015A51">
        <w:rPr>
          <w:rFonts w:ascii="Times New Roman" w:hAnsi="Times New Roman" w:cs="Times New Roman"/>
          <w:sz w:val="24"/>
          <w:szCs w:val="24"/>
        </w:rPr>
        <w:fldChar w:fldCharType="separate"/>
      </w:r>
      <w:r w:rsidR="00FA6A85" w:rsidRPr="00015A51">
        <w:rPr>
          <w:rFonts w:ascii="Times New Roman" w:hAnsi="Times New Roman" w:cs="Times New Roman"/>
          <w:noProof/>
          <w:sz w:val="24"/>
          <w:szCs w:val="24"/>
        </w:rPr>
        <w:t>(</w:t>
      </w:r>
      <w:hyperlink w:anchor="_ENREF_2" w:tooltip="Bornstein, 2012 #2702" w:history="1">
        <w:r w:rsidR="00FA6A85" w:rsidRPr="00015A51">
          <w:rPr>
            <w:rFonts w:ascii="Times New Roman" w:hAnsi="Times New Roman" w:cs="Times New Roman"/>
            <w:noProof/>
            <w:sz w:val="24"/>
            <w:szCs w:val="24"/>
          </w:rPr>
          <w:t>Bornstein &amp; Daw, 2012</w:t>
        </w:r>
      </w:hyperlink>
      <w:r w:rsidR="00FA6A85" w:rsidRPr="00015A51">
        <w:rPr>
          <w:rFonts w:ascii="Times New Roman" w:hAnsi="Times New Roman" w:cs="Times New Roman"/>
          <w:noProof/>
          <w:sz w:val="24"/>
          <w:szCs w:val="24"/>
        </w:rPr>
        <w:t xml:space="preserve">, </w:t>
      </w:r>
      <w:hyperlink w:anchor="_ENREF_3" w:tooltip="Bornstein, 2013 #2747" w:history="1">
        <w:r w:rsidR="00FA6A85" w:rsidRPr="00015A51">
          <w:rPr>
            <w:rFonts w:ascii="Times New Roman" w:hAnsi="Times New Roman" w:cs="Times New Roman"/>
            <w:noProof/>
            <w:sz w:val="24"/>
            <w:szCs w:val="24"/>
          </w:rPr>
          <w:t>2013a</w:t>
        </w:r>
      </w:hyperlink>
      <w:r w:rsidR="00FA6A85" w:rsidRPr="00015A51">
        <w:rPr>
          <w:rFonts w:ascii="Times New Roman" w:hAnsi="Times New Roman" w:cs="Times New Roman"/>
          <w:noProof/>
          <w:sz w:val="24"/>
          <w:szCs w:val="24"/>
        </w:rPr>
        <w:t xml:space="preserve">; </w:t>
      </w:r>
      <w:hyperlink w:anchor="_ENREF_10" w:tooltip="Cleeremans, 1991 #162" w:history="1">
        <w:r w:rsidR="00FA6A85" w:rsidRPr="00015A51">
          <w:rPr>
            <w:rFonts w:ascii="Times New Roman" w:hAnsi="Times New Roman" w:cs="Times New Roman"/>
            <w:noProof/>
            <w:sz w:val="24"/>
            <w:szCs w:val="24"/>
          </w:rPr>
          <w:t>Cleeremans &amp; McClelland, 1991</w:t>
        </w:r>
      </w:hyperlink>
      <w:r w:rsidR="00FA6A85" w:rsidRPr="00015A51">
        <w:rPr>
          <w:rFonts w:ascii="Times New Roman" w:hAnsi="Times New Roman" w:cs="Times New Roman"/>
          <w:noProof/>
          <w:sz w:val="24"/>
          <w:szCs w:val="24"/>
        </w:rPr>
        <w:t xml:space="preserve">; </w:t>
      </w:r>
      <w:hyperlink w:anchor="_ENREF_35" w:tooltip="Verstynen, 2012 #1224" w:history="1">
        <w:r w:rsidR="00FA6A85" w:rsidRPr="00015A51">
          <w:rPr>
            <w:rFonts w:ascii="Times New Roman" w:hAnsi="Times New Roman" w:cs="Times New Roman"/>
            <w:noProof/>
            <w:sz w:val="24"/>
            <w:szCs w:val="24"/>
          </w:rPr>
          <w:t>Verstynen et al., 2012</w:t>
        </w:r>
      </w:hyperlink>
      <w:r w:rsidR="00FA6A85" w:rsidRPr="00015A51">
        <w:rPr>
          <w:rFonts w:ascii="Times New Roman" w:hAnsi="Times New Roman" w:cs="Times New Roman"/>
          <w:noProof/>
          <w:sz w:val="24"/>
          <w:szCs w:val="24"/>
        </w:rPr>
        <w:t>)</w:t>
      </w:r>
      <w:r w:rsidR="00FA6A85" w:rsidRPr="00015A51">
        <w:rPr>
          <w:rFonts w:ascii="Times New Roman" w:hAnsi="Times New Roman" w:cs="Times New Roman"/>
          <w:sz w:val="24"/>
          <w:szCs w:val="24"/>
        </w:rPr>
        <w:fldChar w:fldCharType="end"/>
      </w:r>
      <w:r w:rsidR="00FA6A85" w:rsidRPr="00015A51">
        <w:rPr>
          <w:rFonts w:ascii="Times New Roman" w:hAnsi="Times New Roman" w:cs="Times New Roman"/>
          <w:sz w:val="24"/>
          <w:szCs w:val="24"/>
        </w:rPr>
        <w:t>, offline process</w:t>
      </w:r>
      <w:r w:rsidR="00592DF6" w:rsidRPr="00015A51">
        <w:rPr>
          <w:rFonts w:ascii="Times New Roman" w:hAnsi="Times New Roman" w:cs="Times New Roman"/>
          <w:sz w:val="24"/>
          <w:szCs w:val="24"/>
        </w:rPr>
        <w:t>ing</w:t>
      </w:r>
      <w:r w:rsidR="00FA6A85" w:rsidRPr="00015A51">
        <w:rPr>
          <w:rFonts w:ascii="Times New Roman" w:hAnsi="Times New Roman" w:cs="Times New Roman"/>
          <w:sz w:val="24"/>
          <w:szCs w:val="24"/>
        </w:rPr>
        <w:t xml:space="preserve"> may not update the sequence information until the whole sequence is completed (i.e., after each block). However, this batch learning requires a larger memory capacity to store all sequence elements before they can be learned all at once. This seems to contradict the common fact of limited memory capacity in children compared to adults. Clearly, underpinning mechanisms of the age-related online and offline processes require future investigation.</w:t>
      </w:r>
    </w:p>
    <w:p w14:paraId="55F3C700" w14:textId="77777777" w:rsidR="00947DD6" w:rsidRPr="00015A51" w:rsidRDefault="00947DD6" w:rsidP="00EC3A82">
      <w:pPr>
        <w:spacing w:after="0" w:line="240" w:lineRule="auto"/>
        <w:jc w:val="both"/>
        <w:rPr>
          <w:rFonts w:ascii="Times New Roman" w:hAnsi="Times New Roman" w:cs="Times New Roman"/>
          <w:sz w:val="24"/>
          <w:szCs w:val="24"/>
        </w:rPr>
      </w:pPr>
    </w:p>
    <w:p w14:paraId="13DA722E" w14:textId="2A9F1FA6" w:rsidR="00255116" w:rsidRPr="00015A51" w:rsidRDefault="00255116"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In summary, we found that </w:t>
      </w:r>
      <w:r w:rsidR="00E31650" w:rsidRPr="00015A51">
        <w:rPr>
          <w:rFonts w:ascii="Times New Roman" w:hAnsi="Times New Roman" w:cs="Times New Roman"/>
          <w:sz w:val="24"/>
          <w:szCs w:val="24"/>
        </w:rPr>
        <w:t xml:space="preserve">learning </w:t>
      </w:r>
      <w:r w:rsidR="002725B7" w:rsidRPr="00015A51">
        <w:rPr>
          <w:rFonts w:ascii="Times New Roman" w:hAnsi="Times New Roman" w:cs="Times New Roman"/>
          <w:sz w:val="24"/>
          <w:szCs w:val="24"/>
        </w:rPr>
        <w:t xml:space="preserve">a </w:t>
      </w:r>
      <w:r w:rsidR="0028687C" w:rsidRPr="00015A51">
        <w:rPr>
          <w:rFonts w:ascii="Times New Roman" w:hAnsi="Times New Roman" w:cs="Times New Roman"/>
          <w:sz w:val="24"/>
          <w:szCs w:val="24"/>
        </w:rPr>
        <w:t>foot stepping</w:t>
      </w:r>
      <w:r w:rsidR="00E31650" w:rsidRPr="00015A51">
        <w:rPr>
          <w:rFonts w:ascii="Times New Roman" w:hAnsi="Times New Roman" w:cs="Times New Roman"/>
          <w:sz w:val="24"/>
          <w:szCs w:val="24"/>
        </w:rPr>
        <w:t xml:space="preserve"> sequence </w:t>
      </w:r>
      <w:r w:rsidR="00292597" w:rsidRPr="00015A51">
        <w:rPr>
          <w:rFonts w:ascii="Times New Roman" w:hAnsi="Times New Roman" w:cs="Times New Roman"/>
          <w:sz w:val="24"/>
          <w:szCs w:val="24"/>
        </w:rPr>
        <w:t xml:space="preserve">provides comparable results to finger tapping sequences in </w:t>
      </w:r>
      <w:r w:rsidR="00A125BA" w:rsidRPr="00015A51">
        <w:rPr>
          <w:rFonts w:ascii="Times New Roman" w:hAnsi="Times New Roman" w:cs="Times New Roman"/>
          <w:sz w:val="24"/>
          <w:szCs w:val="24"/>
        </w:rPr>
        <w:t xml:space="preserve">which </w:t>
      </w:r>
      <w:r w:rsidR="00292597" w:rsidRPr="00015A51">
        <w:rPr>
          <w:rFonts w:ascii="Times New Roman" w:hAnsi="Times New Roman" w:cs="Times New Roman"/>
          <w:sz w:val="24"/>
          <w:szCs w:val="24"/>
        </w:rPr>
        <w:t xml:space="preserve">6 year-olds learn at the same rate as adults.  In addition, we found that both </w:t>
      </w:r>
      <w:r w:rsidR="00E31650" w:rsidRPr="00015A51">
        <w:rPr>
          <w:rFonts w:ascii="Times New Roman" w:hAnsi="Times New Roman" w:cs="Times New Roman"/>
          <w:sz w:val="24"/>
          <w:szCs w:val="24"/>
        </w:rPr>
        <w:t xml:space="preserve">online </w:t>
      </w:r>
      <w:r w:rsidR="00292597" w:rsidRPr="00015A51">
        <w:rPr>
          <w:rFonts w:ascii="Times New Roman" w:hAnsi="Times New Roman" w:cs="Times New Roman"/>
          <w:sz w:val="24"/>
          <w:szCs w:val="24"/>
        </w:rPr>
        <w:t xml:space="preserve">and offline </w:t>
      </w:r>
      <w:r w:rsidR="00EC3A82" w:rsidRPr="00015A51">
        <w:rPr>
          <w:rFonts w:ascii="Times New Roman" w:hAnsi="Times New Roman" w:cs="Times New Roman"/>
          <w:sz w:val="24"/>
          <w:szCs w:val="24"/>
        </w:rPr>
        <w:t>improvements in RT</w:t>
      </w:r>
      <w:r w:rsidR="00292597" w:rsidRPr="00015A51">
        <w:rPr>
          <w:rFonts w:ascii="Times New Roman" w:hAnsi="Times New Roman" w:cs="Times New Roman"/>
          <w:sz w:val="24"/>
          <w:szCs w:val="24"/>
        </w:rPr>
        <w:t xml:space="preserve"> were present and </w:t>
      </w:r>
      <w:r w:rsidR="00E31650" w:rsidRPr="00015A51">
        <w:rPr>
          <w:rFonts w:ascii="Times New Roman" w:hAnsi="Times New Roman" w:cs="Times New Roman"/>
          <w:sz w:val="24"/>
          <w:szCs w:val="24"/>
        </w:rPr>
        <w:t xml:space="preserve">age-related. </w:t>
      </w:r>
      <w:r w:rsidR="00EC3A82" w:rsidRPr="00015A51">
        <w:rPr>
          <w:rFonts w:ascii="Times New Roman" w:hAnsi="Times New Roman" w:cs="Times New Roman"/>
          <w:sz w:val="24"/>
          <w:szCs w:val="24"/>
        </w:rPr>
        <w:t>Learning in t</w:t>
      </w:r>
      <w:r w:rsidR="00E31650" w:rsidRPr="00015A51">
        <w:rPr>
          <w:rFonts w:ascii="Times New Roman" w:hAnsi="Times New Roman" w:cs="Times New Roman"/>
          <w:sz w:val="24"/>
          <w:szCs w:val="24"/>
        </w:rPr>
        <w:t xml:space="preserve">he adults </w:t>
      </w:r>
      <w:r w:rsidR="00EC3A82" w:rsidRPr="00015A51">
        <w:rPr>
          <w:rFonts w:ascii="Times New Roman" w:hAnsi="Times New Roman" w:cs="Times New Roman"/>
          <w:sz w:val="24"/>
          <w:szCs w:val="24"/>
        </w:rPr>
        <w:t xml:space="preserve">is expressed by </w:t>
      </w:r>
      <w:r w:rsidR="00E31650" w:rsidRPr="00015A51">
        <w:rPr>
          <w:rFonts w:ascii="Times New Roman" w:hAnsi="Times New Roman" w:cs="Times New Roman"/>
          <w:sz w:val="24"/>
          <w:szCs w:val="24"/>
        </w:rPr>
        <w:t xml:space="preserve">online </w:t>
      </w:r>
      <w:r w:rsidR="00EC3A82" w:rsidRPr="00015A51">
        <w:rPr>
          <w:rFonts w:ascii="Times New Roman" w:hAnsi="Times New Roman" w:cs="Times New Roman"/>
          <w:sz w:val="24"/>
          <w:szCs w:val="24"/>
        </w:rPr>
        <w:t>enhancements in RT</w:t>
      </w:r>
      <w:r w:rsidR="00E31650" w:rsidRPr="00015A51">
        <w:rPr>
          <w:rFonts w:ascii="Times New Roman" w:hAnsi="Times New Roman" w:cs="Times New Roman"/>
          <w:sz w:val="24"/>
          <w:szCs w:val="24"/>
        </w:rPr>
        <w:t xml:space="preserve">, </w:t>
      </w:r>
      <w:r w:rsidR="002725B7" w:rsidRPr="00015A51">
        <w:rPr>
          <w:rFonts w:ascii="Times New Roman" w:hAnsi="Times New Roman" w:cs="Times New Roman"/>
          <w:sz w:val="24"/>
          <w:szCs w:val="24"/>
        </w:rPr>
        <w:t xml:space="preserve">whereas </w:t>
      </w:r>
      <w:r w:rsidR="00E31650" w:rsidRPr="00015A51">
        <w:rPr>
          <w:rFonts w:ascii="Times New Roman" w:hAnsi="Times New Roman" w:cs="Times New Roman"/>
          <w:sz w:val="24"/>
          <w:szCs w:val="24"/>
        </w:rPr>
        <w:t xml:space="preserve">the 6-year-olds </w:t>
      </w:r>
      <w:r w:rsidR="00EC3A82" w:rsidRPr="00015A51">
        <w:rPr>
          <w:rFonts w:ascii="Times New Roman" w:hAnsi="Times New Roman" w:cs="Times New Roman"/>
          <w:sz w:val="24"/>
          <w:szCs w:val="24"/>
        </w:rPr>
        <w:t xml:space="preserve">show only offline </w:t>
      </w:r>
      <w:r w:rsidR="00A125BA" w:rsidRPr="00015A51">
        <w:rPr>
          <w:rFonts w:ascii="Times New Roman" w:hAnsi="Times New Roman" w:cs="Times New Roman"/>
          <w:sz w:val="24"/>
          <w:szCs w:val="24"/>
        </w:rPr>
        <w:t xml:space="preserve">RT </w:t>
      </w:r>
      <w:r w:rsidR="00EC3A82" w:rsidRPr="00015A51">
        <w:rPr>
          <w:rFonts w:ascii="Times New Roman" w:hAnsi="Times New Roman" w:cs="Times New Roman"/>
          <w:sz w:val="24"/>
          <w:szCs w:val="24"/>
        </w:rPr>
        <w:t>improvements</w:t>
      </w:r>
      <w:r w:rsidR="00E31650" w:rsidRPr="00015A51">
        <w:rPr>
          <w:rFonts w:ascii="Times New Roman" w:hAnsi="Times New Roman" w:cs="Times New Roman"/>
          <w:sz w:val="24"/>
          <w:szCs w:val="24"/>
        </w:rPr>
        <w:t>.</w:t>
      </w:r>
      <w:r w:rsidR="00EC3A82" w:rsidRPr="00015A51">
        <w:rPr>
          <w:rFonts w:ascii="Times New Roman" w:hAnsi="Times New Roman" w:cs="Times New Roman"/>
          <w:sz w:val="24"/>
          <w:szCs w:val="24"/>
        </w:rPr>
        <w:t xml:space="preserve"> </w:t>
      </w:r>
      <w:r w:rsidR="0016414E" w:rsidRPr="00015A51">
        <w:rPr>
          <w:rFonts w:ascii="Times New Roman" w:hAnsi="Times New Roman" w:cs="Times New Roman"/>
          <w:sz w:val="24"/>
          <w:szCs w:val="24"/>
        </w:rPr>
        <w:t>Le</w:t>
      </w:r>
      <w:r w:rsidR="00661679" w:rsidRPr="00015A51">
        <w:rPr>
          <w:rFonts w:ascii="Times New Roman" w:hAnsi="Times New Roman" w:cs="Times New Roman"/>
          <w:sz w:val="24"/>
          <w:szCs w:val="24"/>
        </w:rPr>
        <w:t>arning in 10-year-olds is reflected by</w:t>
      </w:r>
      <w:r w:rsidR="0016414E" w:rsidRPr="00015A51">
        <w:rPr>
          <w:rFonts w:ascii="Times New Roman" w:hAnsi="Times New Roman" w:cs="Times New Roman"/>
          <w:sz w:val="24"/>
          <w:szCs w:val="24"/>
        </w:rPr>
        <w:t xml:space="preserve"> both online and offline improvements in RT. </w:t>
      </w:r>
      <w:r w:rsidR="00EC3A82" w:rsidRPr="00015A51">
        <w:rPr>
          <w:rFonts w:ascii="Times New Roman" w:hAnsi="Times New Roman" w:cs="Times New Roman"/>
          <w:sz w:val="24"/>
          <w:szCs w:val="24"/>
        </w:rPr>
        <w:t xml:space="preserve">These age-related processes may </w:t>
      </w:r>
      <w:r w:rsidR="00A125BA" w:rsidRPr="00015A51">
        <w:rPr>
          <w:rFonts w:ascii="Times New Roman" w:hAnsi="Times New Roman" w:cs="Times New Roman"/>
          <w:sz w:val="24"/>
          <w:szCs w:val="24"/>
        </w:rPr>
        <w:t xml:space="preserve">partially </w:t>
      </w:r>
      <w:r w:rsidR="00EC3A82" w:rsidRPr="00015A51">
        <w:rPr>
          <w:rFonts w:ascii="Times New Roman" w:hAnsi="Times New Roman" w:cs="Times New Roman"/>
          <w:sz w:val="24"/>
          <w:szCs w:val="24"/>
        </w:rPr>
        <w:t xml:space="preserve">originate from </w:t>
      </w:r>
      <w:r w:rsidR="00441976" w:rsidRPr="00015A51">
        <w:rPr>
          <w:rFonts w:ascii="Times New Roman" w:hAnsi="Times New Roman" w:cs="Times New Roman"/>
          <w:sz w:val="24"/>
          <w:szCs w:val="24"/>
        </w:rPr>
        <w:t>a</w:t>
      </w:r>
      <w:r w:rsidR="00EC3A82" w:rsidRPr="00015A51">
        <w:rPr>
          <w:rFonts w:ascii="Times New Roman" w:hAnsi="Times New Roman" w:cs="Times New Roman"/>
          <w:sz w:val="24"/>
          <w:szCs w:val="24"/>
        </w:rPr>
        <w:t xml:space="preserve"> fatigue effect, but </w:t>
      </w:r>
      <w:r w:rsidR="008A3390" w:rsidRPr="00015A51">
        <w:rPr>
          <w:rFonts w:ascii="Times New Roman" w:hAnsi="Times New Roman" w:cs="Times New Roman"/>
          <w:sz w:val="24"/>
          <w:szCs w:val="24"/>
        </w:rPr>
        <w:t xml:space="preserve">it is </w:t>
      </w:r>
      <w:r w:rsidR="00405643" w:rsidRPr="00015A51">
        <w:rPr>
          <w:rFonts w:ascii="Times New Roman" w:hAnsi="Times New Roman" w:cs="Times New Roman"/>
          <w:sz w:val="24"/>
          <w:szCs w:val="24"/>
        </w:rPr>
        <w:t xml:space="preserve">also </w:t>
      </w:r>
      <w:r w:rsidR="008A3390" w:rsidRPr="00015A51">
        <w:rPr>
          <w:rFonts w:ascii="Times New Roman" w:hAnsi="Times New Roman" w:cs="Times New Roman"/>
          <w:sz w:val="24"/>
          <w:szCs w:val="24"/>
        </w:rPr>
        <w:t>likely</w:t>
      </w:r>
      <w:r w:rsidR="00EC3A82" w:rsidRPr="00015A51">
        <w:rPr>
          <w:rFonts w:ascii="Times New Roman" w:hAnsi="Times New Roman" w:cs="Times New Roman"/>
          <w:sz w:val="24"/>
          <w:szCs w:val="24"/>
        </w:rPr>
        <w:t xml:space="preserve"> that they reflect underlying learning </w:t>
      </w:r>
      <w:r w:rsidR="00EC439E" w:rsidRPr="00015A51">
        <w:rPr>
          <w:rFonts w:ascii="Times New Roman" w:hAnsi="Times New Roman" w:cs="Times New Roman"/>
          <w:sz w:val="24"/>
          <w:szCs w:val="24"/>
        </w:rPr>
        <w:t xml:space="preserve">strategies. </w:t>
      </w:r>
      <w:r w:rsidR="00EC3A82" w:rsidRPr="00015A51">
        <w:rPr>
          <w:rFonts w:ascii="Times New Roman" w:hAnsi="Times New Roman" w:cs="Times New Roman"/>
          <w:sz w:val="24"/>
          <w:szCs w:val="24"/>
        </w:rPr>
        <w:t>This speculation needs to be further elucidated in future studies.</w:t>
      </w:r>
    </w:p>
    <w:p w14:paraId="119C5520" w14:textId="77777777" w:rsidR="00EC3A82" w:rsidRPr="00015A51" w:rsidRDefault="00FE03FA"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 xml:space="preserve"> </w:t>
      </w:r>
    </w:p>
    <w:p w14:paraId="309E6A86" w14:textId="357A54F0" w:rsidR="00FE03FA" w:rsidRPr="00015A51" w:rsidRDefault="000F49C6" w:rsidP="00EC3A82">
      <w:pPr>
        <w:spacing w:after="0" w:line="240" w:lineRule="auto"/>
        <w:jc w:val="both"/>
        <w:rPr>
          <w:rFonts w:ascii="Times New Roman" w:hAnsi="Times New Roman" w:cs="Times New Roman"/>
          <w:b/>
          <w:sz w:val="24"/>
          <w:szCs w:val="24"/>
        </w:rPr>
      </w:pPr>
      <w:r w:rsidRPr="00015A51">
        <w:rPr>
          <w:rFonts w:ascii="Times New Roman" w:hAnsi="Times New Roman" w:cs="Times New Roman"/>
          <w:b/>
          <w:sz w:val="24"/>
          <w:szCs w:val="24"/>
        </w:rPr>
        <w:t>Acknowledgements</w:t>
      </w:r>
    </w:p>
    <w:p w14:paraId="3AD77ADC" w14:textId="55E5BFB6" w:rsidR="006D0F79" w:rsidRPr="00015A51" w:rsidRDefault="000F49C6" w:rsidP="00B6307A">
      <w:pPr>
        <w:spacing w:after="0" w:line="240" w:lineRule="auto"/>
        <w:ind w:firstLine="720"/>
        <w:jc w:val="both"/>
        <w:rPr>
          <w:rFonts w:ascii="Times New Roman" w:hAnsi="Times New Roman" w:cs="Times New Roman"/>
          <w:sz w:val="24"/>
          <w:szCs w:val="24"/>
        </w:rPr>
      </w:pPr>
      <w:r w:rsidRPr="00015A51">
        <w:rPr>
          <w:rFonts w:ascii="Times New Roman" w:hAnsi="Times New Roman" w:cs="Times New Roman"/>
          <w:sz w:val="24"/>
          <w:szCs w:val="24"/>
        </w:rPr>
        <w:t>The authors would like to thank all the participants and especially the children and their parents who gave willingly of their time and effort for this research.</w:t>
      </w:r>
    </w:p>
    <w:p w14:paraId="275B8814" w14:textId="77777777" w:rsidR="003E4643" w:rsidRPr="00015A51" w:rsidRDefault="003E4643" w:rsidP="00D516A8">
      <w:pPr>
        <w:spacing w:after="0" w:line="240" w:lineRule="auto"/>
        <w:rPr>
          <w:rFonts w:ascii="Times New Roman" w:hAnsi="Times New Roman" w:cs="Times New Roman"/>
          <w:sz w:val="24"/>
          <w:szCs w:val="24"/>
        </w:rPr>
      </w:pPr>
    </w:p>
    <w:p w14:paraId="43B14ABE" w14:textId="77777777" w:rsidR="00244454" w:rsidRPr="00015A51" w:rsidRDefault="00244454" w:rsidP="00244454">
      <w:pPr>
        <w:spacing w:line="240" w:lineRule="auto"/>
        <w:rPr>
          <w:rFonts w:ascii="Times New Roman" w:hAnsi="Times New Roman" w:cs="Times New Roman"/>
          <w:b/>
          <w:sz w:val="24"/>
          <w:szCs w:val="24"/>
        </w:rPr>
      </w:pPr>
      <w:r w:rsidRPr="00015A51">
        <w:rPr>
          <w:rFonts w:ascii="Times New Roman" w:hAnsi="Times New Roman" w:cs="Times New Roman"/>
          <w:b/>
          <w:sz w:val="24"/>
          <w:szCs w:val="24"/>
        </w:rPr>
        <w:t xml:space="preserve">Author Contribution Statement </w:t>
      </w:r>
    </w:p>
    <w:p w14:paraId="5A76FC5D" w14:textId="3BE42421" w:rsidR="00244454" w:rsidRPr="00015A51" w:rsidRDefault="00244454" w:rsidP="00244454">
      <w:pPr>
        <w:spacing w:line="240" w:lineRule="auto"/>
        <w:rPr>
          <w:rFonts w:ascii="Times New Roman" w:hAnsi="Times New Roman" w:cs="Times New Roman"/>
          <w:sz w:val="24"/>
          <w:szCs w:val="24"/>
        </w:rPr>
      </w:pPr>
      <w:r w:rsidRPr="00015A51">
        <w:rPr>
          <w:rFonts w:ascii="Times New Roman" w:hAnsi="Times New Roman" w:cs="Times New Roman"/>
          <w:sz w:val="24"/>
          <w:szCs w:val="24"/>
        </w:rPr>
        <w:t xml:space="preserve">YD, NV, MJK, JW, and JC designed the experiment. YD, NV, and MJK </w:t>
      </w:r>
      <w:r w:rsidR="00CF79D3" w:rsidRPr="00015A51">
        <w:rPr>
          <w:rFonts w:ascii="Times New Roman" w:hAnsi="Times New Roman" w:cs="Times New Roman"/>
          <w:sz w:val="24"/>
          <w:szCs w:val="24"/>
        </w:rPr>
        <w:t>collected the data</w:t>
      </w:r>
      <w:r w:rsidRPr="00015A51">
        <w:rPr>
          <w:rFonts w:ascii="Times New Roman" w:hAnsi="Times New Roman" w:cs="Times New Roman"/>
          <w:sz w:val="24"/>
          <w:szCs w:val="24"/>
        </w:rPr>
        <w:t xml:space="preserve">. YD analyzed the data and prepared all figures. YD </w:t>
      </w:r>
      <w:r w:rsidR="00693405" w:rsidRPr="00015A51">
        <w:rPr>
          <w:rFonts w:ascii="Times New Roman" w:hAnsi="Times New Roman" w:cs="Times New Roman"/>
          <w:sz w:val="24"/>
          <w:szCs w:val="24"/>
        </w:rPr>
        <w:t>drafted</w:t>
      </w:r>
      <w:r w:rsidRPr="00015A51">
        <w:rPr>
          <w:rFonts w:ascii="Times New Roman" w:hAnsi="Times New Roman" w:cs="Times New Roman"/>
          <w:sz w:val="24"/>
          <w:szCs w:val="24"/>
        </w:rPr>
        <w:t xml:space="preserve"> the manuscript. </w:t>
      </w:r>
      <w:r w:rsidR="00693405" w:rsidRPr="00015A51">
        <w:rPr>
          <w:rFonts w:ascii="Times New Roman" w:hAnsi="Times New Roman" w:cs="Times New Roman"/>
          <w:sz w:val="24"/>
          <w:szCs w:val="24"/>
        </w:rPr>
        <w:t xml:space="preserve">JW and JC provided critical revisions. </w:t>
      </w:r>
      <w:r w:rsidRPr="00015A51">
        <w:rPr>
          <w:rFonts w:ascii="Times New Roman" w:hAnsi="Times New Roman" w:cs="Times New Roman"/>
          <w:sz w:val="24"/>
          <w:szCs w:val="24"/>
        </w:rPr>
        <w:t xml:space="preserve">All authors </w:t>
      </w:r>
      <w:r w:rsidR="003A319A" w:rsidRPr="00015A51">
        <w:rPr>
          <w:rFonts w:ascii="Times New Roman" w:hAnsi="Times New Roman" w:cs="Times New Roman"/>
          <w:sz w:val="24"/>
          <w:szCs w:val="24"/>
        </w:rPr>
        <w:t>approve</w:t>
      </w:r>
      <w:r w:rsidR="00CF79D3" w:rsidRPr="00015A51">
        <w:rPr>
          <w:rFonts w:ascii="Times New Roman" w:hAnsi="Times New Roman" w:cs="Times New Roman"/>
          <w:sz w:val="24"/>
          <w:szCs w:val="24"/>
        </w:rPr>
        <w:t>d</w:t>
      </w:r>
      <w:r w:rsidRPr="00015A51">
        <w:rPr>
          <w:rFonts w:ascii="Times New Roman" w:hAnsi="Times New Roman" w:cs="Times New Roman"/>
          <w:sz w:val="24"/>
          <w:szCs w:val="24"/>
        </w:rPr>
        <w:t xml:space="preserve"> the manuscript</w:t>
      </w:r>
      <w:r w:rsidR="003A319A" w:rsidRPr="00015A51">
        <w:rPr>
          <w:rFonts w:ascii="Times New Roman" w:hAnsi="Times New Roman" w:cs="Times New Roman"/>
          <w:sz w:val="24"/>
          <w:szCs w:val="24"/>
        </w:rPr>
        <w:t xml:space="preserve"> to be published</w:t>
      </w:r>
      <w:r w:rsidRPr="00015A51">
        <w:rPr>
          <w:rFonts w:ascii="Times New Roman" w:hAnsi="Times New Roman" w:cs="Times New Roman"/>
          <w:sz w:val="24"/>
          <w:szCs w:val="24"/>
        </w:rPr>
        <w:t>.</w:t>
      </w:r>
    </w:p>
    <w:p w14:paraId="21BC5481" w14:textId="77777777" w:rsidR="00244454" w:rsidRPr="00015A51" w:rsidRDefault="00244454" w:rsidP="00244454">
      <w:pPr>
        <w:spacing w:line="240" w:lineRule="auto"/>
        <w:rPr>
          <w:rFonts w:ascii="Times New Roman" w:hAnsi="Times New Roman" w:cs="Times New Roman"/>
          <w:b/>
          <w:sz w:val="24"/>
          <w:szCs w:val="24"/>
        </w:rPr>
      </w:pPr>
      <w:r w:rsidRPr="00015A51">
        <w:rPr>
          <w:rFonts w:ascii="Times New Roman" w:hAnsi="Times New Roman" w:cs="Times New Roman"/>
          <w:b/>
          <w:sz w:val="24"/>
          <w:szCs w:val="24"/>
        </w:rPr>
        <w:t>Competing financial interests</w:t>
      </w:r>
    </w:p>
    <w:p w14:paraId="0B583DD6" w14:textId="51028EBC" w:rsidR="00161576" w:rsidRPr="00015A51" w:rsidRDefault="00244454" w:rsidP="00062039">
      <w:pPr>
        <w:spacing w:line="240" w:lineRule="auto"/>
        <w:rPr>
          <w:rFonts w:ascii="Times New Roman" w:hAnsi="Times New Roman" w:cs="Times New Roman"/>
          <w:sz w:val="24"/>
          <w:szCs w:val="24"/>
        </w:rPr>
      </w:pPr>
      <w:r w:rsidRPr="00015A51">
        <w:rPr>
          <w:rFonts w:ascii="Times New Roman" w:hAnsi="Times New Roman" w:cs="Times New Roman"/>
          <w:sz w:val="24"/>
          <w:szCs w:val="24"/>
        </w:rPr>
        <w:t>The authors declare no competing financial interests.</w:t>
      </w:r>
    </w:p>
    <w:p w14:paraId="2FA32CDE" w14:textId="77777777" w:rsidR="00E30E27" w:rsidRPr="00015A51" w:rsidRDefault="00E30E27" w:rsidP="00D516A8">
      <w:pPr>
        <w:spacing w:after="0" w:line="240" w:lineRule="auto"/>
        <w:rPr>
          <w:rFonts w:ascii="Times New Roman" w:hAnsi="Times New Roman" w:cs="Times New Roman"/>
          <w:sz w:val="24"/>
          <w:szCs w:val="24"/>
        </w:rPr>
      </w:pPr>
    </w:p>
    <w:p w14:paraId="55C380A1" w14:textId="77777777" w:rsidR="00C90D71" w:rsidRPr="00015A51" w:rsidRDefault="00C90D71" w:rsidP="00D516A8">
      <w:pPr>
        <w:spacing w:after="0" w:line="240" w:lineRule="auto"/>
        <w:rPr>
          <w:rFonts w:ascii="Times New Roman" w:hAnsi="Times New Roman" w:cs="Times New Roman"/>
          <w:sz w:val="24"/>
          <w:szCs w:val="24"/>
        </w:rPr>
      </w:pPr>
    </w:p>
    <w:p w14:paraId="5ACE6E56" w14:textId="77777777" w:rsidR="00C90D71" w:rsidRPr="00015A51" w:rsidRDefault="00C90D71" w:rsidP="00D516A8">
      <w:pPr>
        <w:spacing w:after="0" w:line="240" w:lineRule="auto"/>
        <w:rPr>
          <w:rFonts w:ascii="Times New Roman" w:hAnsi="Times New Roman" w:cs="Times New Roman"/>
          <w:sz w:val="24"/>
          <w:szCs w:val="24"/>
        </w:rPr>
      </w:pPr>
    </w:p>
    <w:p w14:paraId="25532138" w14:textId="77777777" w:rsidR="00C90D71" w:rsidRPr="00015A51" w:rsidRDefault="00C90D71" w:rsidP="00D516A8">
      <w:pPr>
        <w:spacing w:after="0" w:line="240" w:lineRule="auto"/>
        <w:rPr>
          <w:rFonts w:ascii="Times New Roman" w:hAnsi="Times New Roman" w:cs="Times New Roman"/>
          <w:sz w:val="24"/>
          <w:szCs w:val="24"/>
        </w:rPr>
      </w:pPr>
    </w:p>
    <w:p w14:paraId="2B460EF4" w14:textId="77777777" w:rsidR="00C90D71" w:rsidRPr="00015A51" w:rsidRDefault="00C90D71" w:rsidP="00D516A8">
      <w:pPr>
        <w:spacing w:after="0" w:line="240" w:lineRule="auto"/>
        <w:rPr>
          <w:rFonts w:ascii="Times New Roman" w:hAnsi="Times New Roman" w:cs="Times New Roman"/>
          <w:sz w:val="24"/>
          <w:szCs w:val="24"/>
        </w:rPr>
      </w:pPr>
    </w:p>
    <w:p w14:paraId="1406DF8A" w14:textId="77777777" w:rsidR="00C90D71" w:rsidRPr="00015A51" w:rsidRDefault="00C90D71" w:rsidP="00D516A8">
      <w:pPr>
        <w:spacing w:after="0" w:line="240" w:lineRule="auto"/>
        <w:rPr>
          <w:rFonts w:ascii="Times New Roman" w:hAnsi="Times New Roman" w:cs="Times New Roman"/>
          <w:sz w:val="24"/>
          <w:szCs w:val="24"/>
        </w:rPr>
      </w:pPr>
    </w:p>
    <w:p w14:paraId="3F70B1D9" w14:textId="77777777" w:rsidR="00C90D71" w:rsidRPr="00015A51" w:rsidRDefault="00C90D71" w:rsidP="00D516A8">
      <w:pPr>
        <w:spacing w:after="0" w:line="240" w:lineRule="auto"/>
        <w:rPr>
          <w:rFonts w:ascii="Times New Roman" w:hAnsi="Times New Roman" w:cs="Times New Roman"/>
          <w:sz w:val="24"/>
          <w:szCs w:val="24"/>
        </w:rPr>
      </w:pPr>
    </w:p>
    <w:p w14:paraId="53DD511B" w14:textId="77777777" w:rsidR="00C90D71" w:rsidRPr="00015A51" w:rsidRDefault="00C90D71" w:rsidP="00D516A8">
      <w:pPr>
        <w:spacing w:after="0" w:line="240" w:lineRule="auto"/>
        <w:rPr>
          <w:rFonts w:ascii="Times New Roman" w:hAnsi="Times New Roman" w:cs="Times New Roman"/>
          <w:sz w:val="24"/>
          <w:szCs w:val="24"/>
        </w:rPr>
      </w:pPr>
    </w:p>
    <w:p w14:paraId="48FDF909" w14:textId="77777777" w:rsidR="00FA6A85" w:rsidRPr="00015A51" w:rsidRDefault="00FA6A85" w:rsidP="00D516A8">
      <w:pPr>
        <w:spacing w:after="0" w:line="240" w:lineRule="auto"/>
        <w:rPr>
          <w:rFonts w:ascii="Times New Roman" w:hAnsi="Times New Roman" w:cs="Times New Roman"/>
          <w:sz w:val="24"/>
          <w:szCs w:val="24"/>
        </w:rPr>
      </w:pPr>
    </w:p>
    <w:p w14:paraId="49168AD0" w14:textId="1305A22B" w:rsidR="001F23E4" w:rsidRPr="00015A51" w:rsidRDefault="003902F5" w:rsidP="003902F5">
      <w:pPr>
        <w:spacing w:after="0" w:line="480" w:lineRule="auto"/>
        <w:jc w:val="both"/>
        <w:rPr>
          <w:rFonts w:ascii="Times New Roman" w:hAnsi="Times New Roman" w:cs="Times New Roman"/>
          <w:sz w:val="24"/>
          <w:szCs w:val="24"/>
        </w:rPr>
      </w:pPr>
      <w:r w:rsidRPr="00015A51">
        <w:rPr>
          <w:rFonts w:ascii="Times New Roman" w:hAnsi="Times New Roman" w:cs="Times New Roman"/>
          <w:b/>
          <w:sz w:val="24"/>
          <w:szCs w:val="24"/>
        </w:rPr>
        <w:lastRenderedPageBreak/>
        <w:t>Reference</w:t>
      </w:r>
    </w:p>
    <w:p w14:paraId="3EADFC20" w14:textId="77777777" w:rsidR="001F23E4" w:rsidRPr="00015A51" w:rsidRDefault="001F23E4" w:rsidP="00D516A8">
      <w:pPr>
        <w:spacing w:after="0" w:line="240" w:lineRule="auto"/>
        <w:rPr>
          <w:rFonts w:ascii="Times New Roman" w:hAnsi="Times New Roman" w:cs="Times New Roman"/>
          <w:sz w:val="24"/>
          <w:szCs w:val="24"/>
        </w:rPr>
      </w:pPr>
    </w:p>
    <w:p w14:paraId="5D8F5729" w14:textId="77777777" w:rsidR="00D05F9F" w:rsidRPr="00015A51" w:rsidRDefault="001F73FE" w:rsidP="00D05F9F">
      <w:pPr>
        <w:spacing w:after="0" w:line="240" w:lineRule="auto"/>
        <w:ind w:left="720" w:hanging="720"/>
        <w:rPr>
          <w:rFonts w:ascii="Times New Roman" w:hAnsi="Times New Roman" w:cs="Times New Roman"/>
          <w:noProof/>
          <w:sz w:val="24"/>
          <w:szCs w:val="24"/>
        </w:rPr>
      </w:pPr>
      <w:r w:rsidRPr="00015A51">
        <w:rPr>
          <w:rFonts w:ascii="Times New Roman" w:hAnsi="Times New Roman" w:cs="Times New Roman"/>
          <w:sz w:val="24"/>
          <w:szCs w:val="24"/>
        </w:rPr>
        <w:fldChar w:fldCharType="begin"/>
      </w:r>
      <w:r w:rsidR="005443A7" w:rsidRPr="00015A51">
        <w:rPr>
          <w:rFonts w:ascii="Times New Roman" w:hAnsi="Times New Roman" w:cs="Times New Roman"/>
          <w:sz w:val="24"/>
          <w:szCs w:val="24"/>
        </w:rPr>
        <w:instrText xml:space="preserve"> ADDIN EN.REFLIST </w:instrText>
      </w:r>
      <w:r w:rsidRPr="00015A51">
        <w:rPr>
          <w:rFonts w:ascii="Times New Roman" w:hAnsi="Times New Roman" w:cs="Times New Roman"/>
          <w:sz w:val="24"/>
          <w:szCs w:val="24"/>
        </w:rPr>
        <w:fldChar w:fldCharType="separate"/>
      </w:r>
      <w:bookmarkStart w:id="1" w:name="_ENREF_1"/>
      <w:r w:rsidR="00D05F9F" w:rsidRPr="00015A51">
        <w:rPr>
          <w:rFonts w:ascii="Times New Roman" w:hAnsi="Times New Roman" w:cs="Times New Roman"/>
          <w:noProof/>
          <w:sz w:val="24"/>
          <w:szCs w:val="24"/>
        </w:rPr>
        <w:t xml:space="preserve">Ammons, R. B. (1947). Acquisition of motor skill .2. Rotary pursuit performance with continuous practice before and after a single rest. </w:t>
      </w:r>
      <w:r w:rsidR="00D05F9F" w:rsidRPr="00015A51">
        <w:rPr>
          <w:rFonts w:ascii="Times New Roman" w:hAnsi="Times New Roman" w:cs="Times New Roman"/>
          <w:i/>
          <w:noProof/>
          <w:sz w:val="24"/>
          <w:szCs w:val="24"/>
        </w:rPr>
        <w:t>Journal of Experimental Psychology, 37</w:t>
      </w:r>
      <w:r w:rsidR="00D05F9F" w:rsidRPr="00015A51">
        <w:rPr>
          <w:rFonts w:ascii="Times New Roman" w:hAnsi="Times New Roman" w:cs="Times New Roman"/>
          <w:noProof/>
          <w:sz w:val="24"/>
          <w:szCs w:val="24"/>
        </w:rPr>
        <w:t>, 393-411. doi: Doi 10.1037/H0054334</w:t>
      </w:r>
      <w:bookmarkEnd w:id="1"/>
    </w:p>
    <w:p w14:paraId="2B3AD912"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 w:name="_ENREF_2"/>
      <w:r w:rsidRPr="00015A51">
        <w:rPr>
          <w:rFonts w:ascii="Times New Roman" w:hAnsi="Times New Roman" w:cs="Times New Roman"/>
          <w:noProof/>
          <w:sz w:val="24"/>
          <w:szCs w:val="24"/>
        </w:rPr>
        <w:t xml:space="preserve">Bornstein, A. M., &amp; Daw, N. D. (2012). Dissociating hippocampal and striatal contributions to sequential prediction learning. </w:t>
      </w:r>
      <w:r w:rsidRPr="00015A51">
        <w:rPr>
          <w:rFonts w:ascii="Times New Roman" w:hAnsi="Times New Roman" w:cs="Times New Roman"/>
          <w:i/>
          <w:noProof/>
          <w:sz w:val="24"/>
          <w:szCs w:val="24"/>
        </w:rPr>
        <w:t>European Journal of Neuroscience, 35</w:t>
      </w:r>
      <w:r w:rsidRPr="00015A51">
        <w:rPr>
          <w:rFonts w:ascii="Times New Roman" w:hAnsi="Times New Roman" w:cs="Times New Roman"/>
          <w:noProof/>
          <w:sz w:val="24"/>
          <w:szCs w:val="24"/>
        </w:rPr>
        <w:t xml:space="preserve">, 1011-1023. </w:t>
      </w:r>
      <w:bookmarkEnd w:id="2"/>
    </w:p>
    <w:p w14:paraId="075EEBE0"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 w:name="_ENREF_3"/>
      <w:r w:rsidRPr="00015A51">
        <w:rPr>
          <w:rFonts w:ascii="Times New Roman" w:hAnsi="Times New Roman" w:cs="Times New Roman"/>
          <w:noProof/>
          <w:sz w:val="24"/>
          <w:szCs w:val="24"/>
        </w:rPr>
        <w:t xml:space="preserve">Bornstein, A. M., &amp; Daw, N. D. (2013a). Cortical and hippocampal correlates of deliberation during model-based decisions for rewards in humans. </w:t>
      </w:r>
      <w:r w:rsidRPr="00015A51">
        <w:rPr>
          <w:rFonts w:ascii="Times New Roman" w:hAnsi="Times New Roman" w:cs="Times New Roman"/>
          <w:i/>
          <w:noProof/>
          <w:sz w:val="24"/>
          <w:szCs w:val="24"/>
        </w:rPr>
        <w:t>PLoS Computational Biology, 9(12)</w:t>
      </w:r>
      <w:r w:rsidRPr="00015A51">
        <w:rPr>
          <w:rFonts w:ascii="Times New Roman" w:hAnsi="Times New Roman" w:cs="Times New Roman"/>
          <w:noProof/>
          <w:sz w:val="24"/>
          <w:szCs w:val="24"/>
        </w:rPr>
        <w:t>, e1003387. doi: 10.1371/journal.pcbi.1003387</w:t>
      </w:r>
      <w:bookmarkEnd w:id="3"/>
    </w:p>
    <w:p w14:paraId="19511837"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4" w:name="_ENREF_4"/>
      <w:r w:rsidRPr="00015A51">
        <w:rPr>
          <w:rFonts w:ascii="Times New Roman" w:hAnsi="Times New Roman" w:cs="Times New Roman"/>
          <w:noProof/>
          <w:sz w:val="24"/>
          <w:szCs w:val="24"/>
        </w:rPr>
        <w:t xml:space="preserve">Bornstein, A. M., &amp; Daw, N. D. (2013b). Cortical and hippocampal correlates of deliberation during model-based decisions for rewards in humans. </w:t>
      </w:r>
      <w:r w:rsidRPr="00015A51">
        <w:rPr>
          <w:rFonts w:ascii="Times New Roman" w:hAnsi="Times New Roman" w:cs="Times New Roman"/>
          <w:i/>
          <w:noProof/>
          <w:sz w:val="24"/>
          <w:szCs w:val="24"/>
        </w:rPr>
        <w:t>PLoS Computational Biology, 9</w:t>
      </w:r>
      <w:r w:rsidRPr="00015A51">
        <w:rPr>
          <w:rFonts w:ascii="Times New Roman" w:hAnsi="Times New Roman" w:cs="Times New Roman"/>
          <w:noProof/>
          <w:sz w:val="24"/>
          <w:szCs w:val="24"/>
        </w:rPr>
        <w:t xml:space="preserve">. </w:t>
      </w:r>
      <w:bookmarkEnd w:id="4"/>
    </w:p>
    <w:p w14:paraId="38B51335"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5" w:name="_ENREF_5"/>
      <w:r w:rsidRPr="00015A51">
        <w:rPr>
          <w:rFonts w:ascii="Times New Roman" w:hAnsi="Times New Roman" w:cs="Times New Roman"/>
          <w:noProof/>
          <w:sz w:val="24"/>
          <w:szCs w:val="24"/>
        </w:rPr>
        <w:t xml:space="preserve">Bourne, L. E., &amp; Archer, E. J. (1956). Time continuously on target as a function of distribution of practice. </w:t>
      </w:r>
      <w:r w:rsidRPr="00015A51">
        <w:rPr>
          <w:rFonts w:ascii="Times New Roman" w:hAnsi="Times New Roman" w:cs="Times New Roman"/>
          <w:i/>
          <w:noProof/>
          <w:sz w:val="24"/>
          <w:szCs w:val="24"/>
        </w:rPr>
        <w:t>Journal of Experimental Psychology, 51</w:t>
      </w:r>
      <w:r w:rsidRPr="00015A51">
        <w:rPr>
          <w:rFonts w:ascii="Times New Roman" w:hAnsi="Times New Roman" w:cs="Times New Roman"/>
          <w:noProof/>
          <w:sz w:val="24"/>
          <w:szCs w:val="24"/>
        </w:rPr>
        <w:t>, 25-33. doi: Doi 10.1037/H0039887</w:t>
      </w:r>
      <w:bookmarkEnd w:id="5"/>
    </w:p>
    <w:p w14:paraId="2604C3AE"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6" w:name="_ENREF_6"/>
      <w:r w:rsidRPr="00015A51">
        <w:rPr>
          <w:rFonts w:ascii="Times New Roman" w:hAnsi="Times New Roman" w:cs="Times New Roman"/>
          <w:noProof/>
          <w:sz w:val="24"/>
          <w:szCs w:val="24"/>
        </w:rPr>
        <w:t xml:space="preserve">Brawn, T. P., Fenn, K. M., Nusbaum, H. C., &amp; Margoliash, D. (2010). Consolidating the effects of waking and sleep on motor-sequence learning. </w:t>
      </w:r>
      <w:r w:rsidRPr="00015A51">
        <w:rPr>
          <w:rFonts w:ascii="Times New Roman" w:hAnsi="Times New Roman" w:cs="Times New Roman"/>
          <w:i/>
          <w:noProof/>
          <w:sz w:val="24"/>
          <w:szCs w:val="24"/>
        </w:rPr>
        <w:t>Journal of Neuroscience, 30</w:t>
      </w:r>
      <w:r w:rsidRPr="00015A51">
        <w:rPr>
          <w:rFonts w:ascii="Times New Roman" w:hAnsi="Times New Roman" w:cs="Times New Roman"/>
          <w:noProof/>
          <w:sz w:val="24"/>
          <w:szCs w:val="24"/>
        </w:rPr>
        <w:t xml:space="preserve">, 13977-13982. </w:t>
      </w:r>
      <w:bookmarkEnd w:id="6"/>
    </w:p>
    <w:p w14:paraId="61BCD8DB"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7" w:name="_ENREF_7"/>
      <w:r w:rsidRPr="00015A51">
        <w:rPr>
          <w:rFonts w:ascii="Times New Roman" w:hAnsi="Times New Roman" w:cs="Times New Roman"/>
          <w:noProof/>
          <w:sz w:val="24"/>
          <w:szCs w:val="24"/>
        </w:rPr>
        <w:t xml:space="preserve">Brown, R. M., &amp; Robertson, E. M. (2007a). Inducing motor skill improvements with a declarative task. </w:t>
      </w:r>
      <w:r w:rsidRPr="00015A51">
        <w:rPr>
          <w:rFonts w:ascii="Times New Roman" w:hAnsi="Times New Roman" w:cs="Times New Roman"/>
          <w:i/>
          <w:noProof/>
          <w:sz w:val="24"/>
          <w:szCs w:val="24"/>
        </w:rPr>
        <w:t>Nature Neuroscience, 10</w:t>
      </w:r>
      <w:r w:rsidRPr="00015A51">
        <w:rPr>
          <w:rFonts w:ascii="Times New Roman" w:hAnsi="Times New Roman" w:cs="Times New Roman"/>
          <w:noProof/>
          <w:sz w:val="24"/>
          <w:szCs w:val="24"/>
        </w:rPr>
        <w:t xml:space="preserve">, 148-149. </w:t>
      </w:r>
      <w:bookmarkEnd w:id="7"/>
    </w:p>
    <w:p w14:paraId="17731C72"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8" w:name="_ENREF_8"/>
      <w:r w:rsidRPr="00015A51">
        <w:rPr>
          <w:rFonts w:ascii="Times New Roman" w:hAnsi="Times New Roman" w:cs="Times New Roman"/>
          <w:noProof/>
          <w:sz w:val="24"/>
          <w:szCs w:val="24"/>
        </w:rPr>
        <w:t xml:space="preserve">Brown, R. M., &amp; Robertson, E. M. (2007b). Off-line processing: Reciprocal interactions between declarative and procedural memories. </w:t>
      </w:r>
      <w:r w:rsidRPr="00015A51">
        <w:rPr>
          <w:rFonts w:ascii="Times New Roman" w:hAnsi="Times New Roman" w:cs="Times New Roman"/>
          <w:i/>
          <w:noProof/>
          <w:sz w:val="24"/>
          <w:szCs w:val="24"/>
        </w:rPr>
        <w:t>Journal of Neuroscience, 27</w:t>
      </w:r>
      <w:r w:rsidRPr="00015A51">
        <w:rPr>
          <w:rFonts w:ascii="Times New Roman" w:hAnsi="Times New Roman" w:cs="Times New Roman"/>
          <w:noProof/>
          <w:sz w:val="24"/>
          <w:szCs w:val="24"/>
        </w:rPr>
        <w:t xml:space="preserve">, 10468-10475. </w:t>
      </w:r>
      <w:bookmarkEnd w:id="8"/>
    </w:p>
    <w:p w14:paraId="05A1DB00"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9" w:name="_ENREF_9"/>
      <w:r w:rsidRPr="00015A51">
        <w:rPr>
          <w:rFonts w:ascii="Times New Roman" w:hAnsi="Times New Roman" w:cs="Times New Roman"/>
          <w:noProof/>
          <w:sz w:val="24"/>
          <w:szCs w:val="24"/>
        </w:rPr>
        <w:t xml:space="preserve">Cleeremans, A., Destrebecqz, A., &amp; Boyer, M. (1998). Implicit learning: News from the front. [Review]. </w:t>
      </w:r>
      <w:r w:rsidRPr="00015A51">
        <w:rPr>
          <w:rFonts w:ascii="Times New Roman" w:hAnsi="Times New Roman" w:cs="Times New Roman"/>
          <w:i/>
          <w:noProof/>
          <w:sz w:val="24"/>
          <w:szCs w:val="24"/>
        </w:rPr>
        <w:t>Trends in Cognitive Sciences, 2</w:t>
      </w:r>
      <w:r w:rsidRPr="00015A51">
        <w:rPr>
          <w:rFonts w:ascii="Times New Roman" w:hAnsi="Times New Roman" w:cs="Times New Roman"/>
          <w:noProof/>
          <w:sz w:val="24"/>
          <w:szCs w:val="24"/>
        </w:rPr>
        <w:t xml:space="preserve">, 406-416. </w:t>
      </w:r>
      <w:bookmarkEnd w:id="9"/>
    </w:p>
    <w:p w14:paraId="23149CD8"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0" w:name="_ENREF_10"/>
      <w:r w:rsidRPr="00015A51">
        <w:rPr>
          <w:rFonts w:ascii="Times New Roman" w:hAnsi="Times New Roman" w:cs="Times New Roman"/>
          <w:noProof/>
          <w:sz w:val="24"/>
          <w:szCs w:val="24"/>
        </w:rPr>
        <w:t xml:space="preserve">Cleeremans, A., &amp; McClelland, J. L. (1991). Learning the structure of event sequences. </w:t>
      </w:r>
      <w:r w:rsidRPr="00015A51">
        <w:rPr>
          <w:rFonts w:ascii="Times New Roman" w:hAnsi="Times New Roman" w:cs="Times New Roman"/>
          <w:i/>
          <w:noProof/>
          <w:sz w:val="24"/>
          <w:szCs w:val="24"/>
        </w:rPr>
        <w:t>Journal of Experimental Psychology-General, 120</w:t>
      </w:r>
      <w:r w:rsidRPr="00015A51">
        <w:rPr>
          <w:rFonts w:ascii="Times New Roman" w:hAnsi="Times New Roman" w:cs="Times New Roman"/>
          <w:noProof/>
          <w:sz w:val="24"/>
          <w:szCs w:val="24"/>
        </w:rPr>
        <w:t xml:space="preserve">, 235-253. </w:t>
      </w:r>
      <w:bookmarkEnd w:id="10"/>
    </w:p>
    <w:p w14:paraId="7E4B4159"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1" w:name="_ENREF_11"/>
      <w:r w:rsidRPr="00015A51">
        <w:rPr>
          <w:rFonts w:ascii="Times New Roman" w:hAnsi="Times New Roman" w:cs="Times New Roman"/>
          <w:noProof/>
          <w:sz w:val="24"/>
          <w:szCs w:val="24"/>
        </w:rPr>
        <w:t xml:space="preserve">Denny, M. R., Frisbey, N., &amp; Weaver, J. (1955). Rotary pursuit performance under alternate conditions of distributed and massed practice. </w:t>
      </w:r>
      <w:r w:rsidRPr="00015A51">
        <w:rPr>
          <w:rFonts w:ascii="Times New Roman" w:hAnsi="Times New Roman" w:cs="Times New Roman"/>
          <w:i/>
          <w:noProof/>
          <w:sz w:val="24"/>
          <w:szCs w:val="24"/>
        </w:rPr>
        <w:t>Journal of Experimental Psychology, 49</w:t>
      </w:r>
      <w:r w:rsidRPr="00015A51">
        <w:rPr>
          <w:rFonts w:ascii="Times New Roman" w:hAnsi="Times New Roman" w:cs="Times New Roman"/>
          <w:noProof/>
          <w:sz w:val="24"/>
          <w:szCs w:val="24"/>
        </w:rPr>
        <w:t>, 48-54. doi: Doi 10.1037/H0041724</w:t>
      </w:r>
      <w:bookmarkEnd w:id="11"/>
    </w:p>
    <w:p w14:paraId="7EE91084"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2" w:name="_ENREF_12"/>
      <w:r w:rsidRPr="00015A51">
        <w:rPr>
          <w:rFonts w:ascii="Times New Roman" w:hAnsi="Times New Roman" w:cs="Times New Roman"/>
          <w:noProof/>
          <w:sz w:val="24"/>
          <w:szCs w:val="24"/>
        </w:rPr>
        <w:t xml:space="preserve">Destrebecqz, A., &amp; Cleeremans, A. (2001). Can sequence learning be implicit? New evidence with the process dissociation procedure. </w:t>
      </w:r>
      <w:r w:rsidRPr="00015A51">
        <w:rPr>
          <w:rFonts w:ascii="Times New Roman" w:hAnsi="Times New Roman" w:cs="Times New Roman"/>
          <w:i/>
          <w:noProof/>
          <w:sz w:val="24"/>
          <w:szCs w:val="24"/>
        </w:rPr>
        <w:t>Psychonomic Bulletin &amp; Review, 8</w:t>
      </w:r>
      <w:r w:rsidRPr="00015A51">
        <w:rPr>
          <w:rFonts w:ascii="Times New Roman" w:hAnsi="Times New Roman" w:cs="Times New Roman"/>
          <w:noProof/>
          <w:sz w:val="24"/>
          <w:szCs w:val="24"/>
        </w:rPr>
        <w:t xml:space="preserve">, 343-350. </w:t>
      </w:r>
      <w:bookmarkEnd w:id="12"/>
    </w:p>
    <w:p w14:paraId="79E0839E"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3" w:name="_ENREF_13"/>
      <w:r w:rsidRPr="00015A51">
        <w:rPr>
          <w:rFonts w:ascii="Times New Roman" w:hAnsi="Times New Roman" w:cs="Times New Roman"/>
          <w:noProof/>
          <w:sz w:val="24"/>
          <w:szCs w:val="24"/>
        </w:rPr>
        <w:t xml:space="preserve">Destrebecqz, A., &amp; Peigneux, P. (2005). Methods for studying unconscious learning. </w:t>
      </w:r>
      <w:r w:rsidRPr="00015A51">
        <w:rPr>
          <w:rFonts w:ascii="Times New Roman" w:hAnsi="Times New Roman" w:cs="Times New Roman"/>
          <w:i/>
          <w:noProof/>
          <w:sz w:val="24"/>
          <w:szCs w:val="24"/>
        </w:rPr>
        <w:t>Progress in Brain Research, 150</w:t>
      </w:r>
      <w:r w:rsidRPr="00015A51">
        <w:rPr>
          <w:rFonts w:ascii="Times New Roman" w:hAnsi="Times New Roman" w:cs="Times New Roman"/>
          <w:noProof/>
          <w:sz w:val="24"/>
          <w:szCs w:val="24"/>
        </w:rPr>
        <w:t xml:space="preserve">, 69-80. </w:t>
      </w:r>
      <w:bookmarkEnd w:id="13"/>
    </w:p>
    <w:p w14:paraId="470E38D7"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4" w:name="_ENREF_14"/>
      <w:r w:rsidRPr="00015A51">
        <w:rPr>
          <w:rFonts w:ascii="Times New Roman" w:hAnsi="Times New Roman" w:cs="Times New Roman"/>
          <w:noProof/>
          <w:sz w:val="24"/>
          <w:szCs w:val="24"/>
        </w:rPr>
        <w:t xml:space="preserve">Doyon, J., &amp; Benali, H. (2005). Reorganization and plasticity in the adult brain during learning of motor skills. </w:t>
      </w:r>
      <w:r w:rsidRPr="00015A51">
        <w:rPr>
          <w:rFonts w:ascii="Times New Roman" w:hAnsi="Times New Roman" w:cs="Times New Roman"/>
          <w:i/>
          <w:noProof/>
          <w:sz w:val="24"/>
          <w:szCs w:val="24"/>
        </w:rPr>
        <w:t>Current Opinion in Neurobiology, 15</w:t>
      </w:r>
      <w:r w:rsidRPr="00015A51">
        <w:rPr>
          <w:rFonts w:ascii="Times New Roman" w:hAnsi="Times New Roman" w:cs="Times New Roman"/>
          <w:noProof/>
          <w:sz w:val="24"/>
          <w:szCs w:val="24"/>
        </w:rPr>
        <w:t xml:space="preserve">, 161-167. </w:t>
      </w:r>
      <w:bookmarkEnd w:id="14"/>
    </w:p>
    <w:p w14:paraId="3CC11213"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5" w:name="_ENREF_15"/>
      <w:r w:rsidRPr="00015A51">
        <w:rPr>
          <w:rFonts w:ascii="Times New Roman" w:hAnsi="Times New Roman" w:cs="Times New Roman"/>
          <w:noProof/>
          <w:sz w:val="24"/>
          <w:szCs w:val="24"/>
        </w:rPr>
        <w:t xml:space="preserve">Du, Y. (2016). </w:t>
      </w:r>
      <w:r w:rsidRPr="00015A51">
        <w:rPr>
          <w:rFonts w:ascii="Times New Roman" w:hAnsi="Times New Roman" w:cs="Times New Roman"/>
          <w:i/>
          <w:noProof/>
          <w:sz w:val="24"/>
          <w:szCs w:val="24"/>
        </w:rPr>
        <w:t>Learning processes underlying implicit motor sequence acquisition in children and adults.</w:t>
      </w:r>
      <w:r w:rsidRPr="00015A51">
        <w:rPr>
          <w:rFonts w:ascii="Times New Roman" w:hAnsi="Times New Roman" w:cs="Times New Roman"/>
          <w:noProof/>
          <w:sz w:val="24"/>
          <w:szCs w:val="24"/>
        </w:rPr>
        <w:t xml:space="preserve"> PhD Dissertation, University of Maryland, College Park.   </w:t>
      </w:r>
      <w:bookmarkEnd w:id="15"/>
    </w:p>
    <w:p w14:paraId="6EBD071E"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6" w:name="_ENREF_16"/>
      <w:r w:rsidRPr="00015A51">
        <w:rPr>
          <w:rFonts w:ascii="Times New Roman" w:hAnsi="Times New Roman" w:cs="Times New Roman"/>
          <w:noProof/>
          <w:sz w:val="24"/>
          <w:szCs w:val="24"/>
        </w:rPr>
        <w:t xml:space="preserve">Du, Y., &amp; Clark, J. E. (2016). New insights into statistical learning and chunk learning in implicit sequence acquisition. </w:t>
      </w:r>
      <w:r w:rsidRPr="00015A51">
        <w:rPr>
          <w:rFonts w:ascii="Times New Roman" w:hAnsi="Times New Roman" w:cs="Times New Roman"/>
          <w:i/>
          <w:noProof/>
          <w:sz w:val="24"/>
          <w:szCs w:val="24"/>
        </w:rPr>
        <w:t>Psychonomic Bulletin &amp; Review</w:t>
      </w:r>
      <w:r w:rsidRPr="00015A51">
        <w:rPr>
          <w:rFonts w:ascii="Times New Roman" w:hAnsi="Times New Roman" w:cs="Times New Roman"/>
          <w:noProof/>
          <w:sz w:val="24"/>
          <w:szCs w:val="24"/>
        </w:rPr>
        <w:t>1-9. doi: 10.3758/s13423-016-1193-4</w:t>
      </w:r>
      <w:bookmarkEnd w:id="16"/>
    </w:p>
    <w:p w14:paraId="09FA7FF5"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7" w:name="_ENREF_17"/>
      <w:r w:rsidRPr="00015A51">
        <w:rPr>
          <w:rFonts w:ascii="Times New Roman" w:hAnsi="Times New Roman" w:cs="Times New Roman"/>
          <w:noProof/>
          <w:sz w:val="24"/>
          <w:szCs w:val="24"/>
        </w:rPr>
        <w:lastRenderedPageBreak/>
        <w:t xml:space="preserve">Du, Y., Prashad, S., Schoenbrun, I., &amp; Clark, J. E. (2016). Probabilistic motor sequence yields greater offline and less online learning than fixed sequence. </w:t>
      </w:r>
      <w:r w:rsidRPr="00015A51">
        <w:rPr>
          <w:rFonts w:ascii="Times New Roman" w:hAnsi="Times New Roman" w:cs="Times New Roman"/>
          <w:i/>
          <w:noProof/>
          <w:sz w:val="24"/>
          <w:szCs w:val="24"/>
        </w:rPr>
        <w:t>Frontiers in Human Neuroscience, 10</w:t>
      </w:r>
      <w:r w:rsidRPr="00015A51">
        <w:rPr>
          <w:rFonts w:ascii="Times New Roman" w:hAnsi="Times New Roman" w:cs="Times New Roman"/>
          <w:noProof/>
          <w:sz w:val="24"/>
          <w:szCs w:val="24"/>
        </w:rPr>
        <w:t>. doi: 10.3389/fnhum.2016.00087</w:t>
      </w:r>
      <w:bookmarkEnd w:id="17"/>
    </w:p>
    <w:p w14:paraId="593801C2"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8" w:name="_ENREF_18"/>
      <w:r w:rsidRPr="00015A51">
        <w:rPr>
          <w:rFonts w:ascii="Times New Roman" w:hAnsi="Times New Roman" w:cs="Times New Roman"/>
          <w:noProof/>
          <w:sz w:val="24"/>
          <w:szCs w:val="24"/>
        </w:rPr>
        <w:t xml:space="preserve">Eysenck, H. J. (1965). A three-factor theory of reminiscence. </w:t>
      </w:r>
      <w:r w:rsidRPr="00015A51">
        <w:rPr>
          <w:rFonts w:ascii="Times New Roman" w:hAnsi="Times New Roman" w:cs="Times New Roman"/>
          <w:i/>
          <w:noProof/>
          <w:sz w:val="24"/>
          <w:szCs w:val="24"/>
        </w:rPr>
        <w:t>British Journal of Psychology, 56</w:t>
      </w:r>
      <w:r w:rsidRPr="00015A51">
        <w:rPr>
          <w:rFonts w:ascii="Times New Roman" w:hAnsi="Times New Roman" w:cs="Times New Roman"/>
          <w:noProof/>
          <w:sz w:val="24"/>
          <w:szCs w:val="24"/>
        </w:rPr>
        <w:t xml:space="preserve">, 163-182. </w:t>
      </w:r>
      <w:bookmarkEnd w:id="18"/>
    </w:p>
    <w:p w14:paraId="56CF5D12"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19" w:name="_ENREF_19"/>
      <w:r w:rsidRPr="00015A51">
        <w:rPr>
          <w:rFonts w:ascii="Times New Roman" w:hAnsi="Times New Roman" w:cs="Times New Roman"/>
          <w:noProof/>
          <w:sz w:val="24"/>
          <w:szCs w:val="24"/>
        </w:rPr>
        <w:t xml:space="preserve">Henderson, S. E., Sugden, D. A., &amp; Barnett, A. (2007). </w:t>
      </w:r>
      <w:r w:rsidRPr="00015A51">
        <w:rPr>
          <w:rFonts w:ascii="Times New Roman" w:hAnsi="Times New Roman" w:cs="Times New Roman"/>
          <w:i/>
          <w:noProof/>
          <w:sz w:val="24"/>
          <w:szCs w:val="24"/>
        </w:rPr>
        <w:t>Movement Assessment Battery for Children - Second edition (Movement ABC-2)</w:t>
      </w:r>
      <w:r w:rsidRPr="00015A51">
        <w:rPr>
          <w:rFonts w:ascii="Times New Roman" w:hAnsi="Times New Roman" w:cs="Times New Roman"/>
          <w:noProof/>
          <w:sz w:val="24"/>
          <w:szCs w:val="24"/>
        </w:rPr>
        <w:t>. San Antonio, TX: Pearson Education, Inc.</w:t>
      </w:r>
      <w:bookmarkEnd w:id="19"/>
    </w:p>
    <w:p w14:paraId="4564676A"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0" w:name="_ENREF_20"/>
      <w:r w:rsidRPr="00015A51">
        <w:rPr>
          <w:rFonts w:ascii="Times New Roman" w:hAnsi="Times New Roman" w:cs="Times New Roman"/>
          <w:noProof/>
          <w:sz w:val="24"/>
          <w:szCs w:val="24"/>
        </w:rPr>
        <w:t xml:space="preserve">Honda, M., Deiber, M. P., Ibanez, V., Pascual-Leone, A., Zhuang, P., &amp; Hallett, M. (1998). Dynamic cortical involvement in implicit and explicit motor sequence learning - a PET study. </w:t>
      </w:r>
      <w:r w:rsidRPr="00015A51">
        <w:rPr>
          <w:rFonts w:ascii="Times New Roman" w:hAnsi="Times New Roman" w:cs="Times New Roman"/>
          <w:i/>
          <w:noProof/>
          <w:sz w:val="24"/>
          <w:szCs w:val="24"/>
        </w:rPr>
        <w:t>Brain, 121</w:t>
      </w:r>
      <w:r w:rsidRPr="00015A51">
        <w:rPr>
          <w:rFonts w:ascii="Times New Roman" w:hAnsi="Times New Roman" w:cs="Times New Roman"/>
          <w:noProof/>
          <w:sz w:val="24"/>
          <w:szCs w:val="24"/>
        </w:rPr>
        <w:t xml:space="preserve">, 2159-2173. </w:t>
      </w:r>
      <w:bookmarkEnd w:id="20"/>
    </w:p>
    <w:p w14:paraId="20C1F706"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1" w:name="_ENREF_21"/>
      <w:r w:rsidRPr="00015A51">
        <w:rPr>
          <w:rFonts w:ascii="Times New Roman" w:hAnsi="Times New Roman" w:cs="Times New Roman"/>
          <w:noProof/>
          <w:sz w:val="24"/>
          <w:szCs w:val="24"/>
        </w:rPr>
        <w:t xml:space="preserve">Karatekin, C., Marcus, D. J., &amp; White, T. (2007). Oculomotor and manual indexes of incidental and intentional spatial sequence learning during middle childhood and adolescence. </w:t>
      </w:r>
      <w:r w:rsidRPr="00015A51">
        <w:rPr>
          <w:rFonts w:ascii="Times New Roman" w:hAnsi="Times New Roman" w:cs="Times New Roman"/>
          <w:i/>
          <w:noProof/>
          <w:sz w:val="24"/>
          <w:szCs w:val="24"/>
        </w:rPr>
        <w:t>Journal of Experimental Child Psychology, 96</w:t>
      </w:r>
      <w:r w:rsidRPr="00015A51">
        <w:rPr>
          <w:rFonts w:ascii="Times New Roman" w:hAnsi="Times New Roman" w:cs="Times New Roman"/>
          <w:noProof/>
          <w:sz w:val="24"/>
          <w:szCs w:val="24"/>
        </w:rPr>
        <w:t xml:space="preserve">, 107-130. </w:t>
      </w:r>
      <w:bookmarkEnd w:id="21"/>
    </w:p>
    <w:p w14:paraId="37D10113"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2" w:name="_ENREF_22"/>
      <w:r w:rsidRPr="00015A51">
        <w:rPr>
          <w:rFonts w:ascii="Times New Roman" w:hAnsi="Times New Roman" w:cs="Times New Roman"/>
          <w:noProof/>
          <w:sz w:val="24"/>
          <w:szCs w:val="24"/>
        </w:rPr>
        <w:t xml:space="preserve">Meulemans, T., Van der Linden, M., &amp; Perruchet, P. (1998). Implicit sequence learning in children. </w:t>
      </w:r>
      <w:r w:rsidRPr="00015A51">
        <w:rPr>
          <w:rFonts w:ascii="Times New Roman" w:hAnsi="Times New Roman" w:cs="Times New Roman"/>
          <w:i/>
          <w:noProof/>
          <w:sz w:val="24"/>
          <w:szCs w:val="24"/>
        </w:rPr>
        <w:t>Journal of Experimental Child Psychology, 69</w:t>
      </w:r>
      <w:r w:rsidRPr="00015A51">
        <w:rPr>
          <w:rFonts w:ascii="Times New Roman" w:hAnsi="Times New Roman" w:cs="Times New Roman"/>
          <w:noProof/>
          <w:sz w:val="24"/>
          <w:szCs w:val="24"/>
        </w:rPr>
        <w:t xml:space="preserve">, 199-221. </w:t>
      </w:r>
      <w:bookmarkEnd w:id="22"/>
    </w:p>
    <w:p w14:paraId="216AFCDD"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3" w:name="_ENREF_23"/>
      <w:r w:rsidRPr="00015A51">
        <w:rPr>
          <w:rFonts w:ascii="Times New Roman" w:hAnsi="Times New Roman" w:cs="Times New Roman"/>
          <w:noProof/>
          <w:sz w:val="24"/>
          <w:szCs w:val="24"/>
        </w:rPr>
        <w:t xml:space="preserve">Miller, J. (1988). A warning about median reaction time. </w:t>
      </w:r>
      <w:r w:rsidRPr="00015A51">
        <w:rPr>
          <w:rFonts w:ascii="Times New Roman" w:hAnsi="Times New Roman" w:cs="Times New Roman"/>
          <w:i/>
          <w:noProof/>
          <w:sz w:val="24"/>
          <w:szCs w:val="24"/>
        </w:rPr>
        <w:t>Journal of Experimental Psychology-Human Perception and Performance, 14</w:t>
      </w:r>
      <w:r w:rsidRPr="00015A51">
        <w:rPr>
          <w:rFonts w:ascii="Times New Roman" w:hAnsi="Times New Roman" w:cs="Times New Roman"/>
          <w:noProof/>
          <w:sz w:val="24"/>
          <w:szCs w:val="24"/>
        </w:rPr>
        <w:t>, 539-543. doi: Doi 10.1037/0096-1523.14.3.539</w:t>
      </w:r>
      <w:bookmarkEnd w:id="23"/>
    </w:p>
    <w:p w14:paraId="299EDAE4"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4" w:name="_ENREF_24"/>
      <w:r w:rsidRPr="00015A51">
        <w:rPr>
          <w:rFonts w:ascii="Times New Roman" w:hAnsi="Times New Roman" w:cs="Times New Roman"/>
          <w:noProof/>
          <w:sz w:val="24"/>
          <w:szCs w:val="24"/>
        </w:rPr>
        <w:t xml:space="preserve">Nemeth, D., Janacsek, K., Kiraly, K., Londe, Z., Nemeth, K., Fazekas, K., . . . Csanyi, A. (2013). Probabilistic sequence learning in mild cognitive impairment. </w:t>
      </w:r>
      <w:r w:rsidRPr="00015A51">
        <w:rPr>
          <w:rFonts w:ascii="Times New Roman" w:hAnsi="Times New Roman" w:cs="Times New Roman"/>
          <w:i/>
          <w:noProof/>
          <w:sz w:val="24"/>
          <w:szCs w:val="24"/>
        </w:rPr>
        <w:t>Frontiers in Human Neuroscience, 7</w:t>
      </w:r>
      <w:r w:rsidRPr="00015A51">
        <w:rPr>
          <w:rFonts w:ascii="Times New Roman" w:hAnsi="Times New Roman" w:cs="Times New Roman"/>
          <w:noProof/>
          <w:sz w:val="24"/>
          <w:szCs w:val="24"/>
        </w:rPr>
        <w:t xml:space="preserve">. </w:t>
      </w:r>
      <w:bookmarkEnd w:id="24"/>
    </w:p>
    <w:p w14:paraId="59EA4F86"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5" w:name="_ENREF_25"/>
      <w:r w:rsidRPr="00015A51">
        <w:rPr>
          <w:rFonts w:ascii="Times New Roman" w:hAnsi="Times New Roman" w:cs="Times New Roman"/>
          <w:noProof/>
          <w:sz w:val="24"/>
          <w:szCs w:val="24"/>
        </w:rPr>
        <w:t xml:space="preserve">Nissen, M. J., &amp; Bullemer, P. (1987). Attentional requirements of learning: Evidence from performance measures. </w:t>
      </w:r>
      <w:r w:rsidRPr="00015A51">
        <w:rPr>
          <w:rFonts w:ascii="Times New Roman" w:hAnsi="Times New Roman" w:cs="Times New Roman"/>
          <w:i/>
          <w:noProof/>
          <w:sz w:val="24"/>
          <w:szCs w:val="24"/>
        </w:rPr>
        <w:t>Cognitive Psychology, 19</w:t>
      </w:r>
      <w:r w:rsidRPr="00015A51">
        <w:rPr>
          <w:rFonts w:ascii="Times New Roman" w:hAnsi="Times New Roman" w:cs="Times New Roman"/>
          <w:noProof/>
          <w:sz w:val="24"/>
          <w:szCs w:val="24"/>
        </w:rPr>
        <w:t xml:space="preserve">, 1-32. </w:t>
      </w:r>
      <w:bookmarkEnd w:id="25"/>
    </w:p>
    <w:p w14:paraId="605455E0"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6" w:name="_ENREF_26"/>
      <w:r w:rsidRPr="00015A51">
        <w:rPr>
          <w:rFonts w:ascii="Times New Roman" w:hAnsi="Times New Roman" w:cs="Times New Roman"/>
          <w:noProof/>
          <w:sz w:val="24"/>
          <w:szCs w:val="24"/>
        </w:rPr>
        <w:t xml:space="preserve">Ratcliff, R. (1993). Methods for dealing with reaction time outliers. </w:t>
      </w:r>
      <w:r w:rsidRPr="00015A51">
        <w:rPr>
          <w:rFonts w:ascii="Times New Roman" w:hAnsi="Times New Roman" w:cs="Times New Roman"/>
          <w:i/>
          <w:noProof/>
          <w:sz w:val="24"/>
          <w:szCs w:val="24"/>
        </w:rPr>
        <w:t>Psychological Bulletin, 114</w:t>
      </w:r>
      <w:r w:rsidRPr="00015A51">
        <w:rPr>
          <w:rFonts w:ascii="Times New Roman" w:hAnsi="Times New Roman" w:cs="Times New Roman"/>
          <w:noProof/>
          <w:sz w:val="24"/>
          <w:szCs w:val="24"/>
        </w:rPr>
        <w:t xml:space="preserve">, 510-532. </w:t>
      </w:r>
      <w:bookmarkEnd w:id="26"/>
    </w:p>
    <w:p w14:paraId="7FCBF492"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7" w:name="_ENREF_27"/>
      <w:r w:rsidRPr="00015A51">
        <w:rPr>
          <w:rFonts w:ascii="Times New Roman" w:hAnsi="Times New Roman" w:cs="Times New Roman"/>
          <w:noProof/>
          <w:sz w:val="24"/>
          <w:szCs w:val="24"/>
        </w:rPr>
        <w:t xml:space="preserve">Rickard, T. C., Cai, D. J., Rieth, C. A., Jones, J., &amp; Ard, M. C. (2008). Sleep does not enhance motor sequence learning. </w:t>
      </w:r>
      <w:r w:rsidRPr="00015A51">
        <w:rPr>
          <w:rFonts w:ascii="Times New Roman" w:hAnsi="Times New Roman" w:cs="Times New Roman"/>
          <w:i/>
          <w:noProof/>
          <w:sz w:val="24"/>
          <w:szCs w:val="24"/>
        </w:rPr>
        <w:t>Journal of Experimental Psychology-Learning Memory and Cognition, 34</w:t>
      </w:r>
      <w:r w:rsidRPr="00015A51">
        <w:rPr>
          <w:rFonts w:ascii="Times New Roman" w:hAnsi="Times New Roman" w:cs="Times New Roman"/>
          <w:noProof/>
          <w:sz w:val="24"/>
          <w:szCs w:val="24"/>
        </w:rPr>
        <w:t xml:space="preserve">, 834-842. </w:t>
      </w:r>
      <w:bookmarkEnd w:id="27"/>
    </w:p>
    <w:p w14:paraId="23237EF6"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8" w:name="_ENREF_28"/>
      <w:r w:rsidRPr="00015A51">
        <w:rPr>
          <w:rFonts w:ascii="Times New Roman" w:hAnsi="Times New Roman" w:cs="Times New Roman"/>
          <w:noProof/>
          <w:sz w:val="24"/>
          <w:szCs w:val="24"/>
        </w:rPr>
        <w:t xml:space="preserve">Rieth, C. A., Cai, D. J., McDevitt, E. A., &amp; Mednick, S. C. (2010). The role of sleep and practice in implicit and explicit motor learning. </w:t>
      </w:r>
      <w:r w:rsidRPr="00015A51">
        <w:rPr>
          <w:rFonts w:ascii="Times New Roman" w:hAnsi="Times New Roman" w:cs="Times New Roman"/>
          <w:i/>
          <w:noProof/>
          <w:sz w:val="24"/>
          <w:szCs w:val="24"/>
        </w:rPr>
        <w:t>Behavioural Brain Research, 214</w:t>
      </w:r>
      <w:r w:rsidRPr="00015A51">
        <w:rPr>
          <w:rFonts w:ascii="Times New Roman" w:hAnsi="Times New Roman" w:cs="Times New Roman"/>
          <w:noProof/>
          <w:sz w:val="24"/>
          <w:szCs w:val="24"/>
        </w:rPr>
        <w:t>, 470-474. doi: 10.1016/j.bbr.2010.05.052</w:t>
      </w:r>
      <w:bookmarkEnd w:id="28"/>
    </w:p>
    <w:p w14:paraId="24E568F8"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29" w:name="_ENREF_29"/>
      <w:r w:rsidRPr="00015A51">
        <w:rPr>
          <w:rFonts w:ascii="Times New Roman" w:hAnsi="Times New Roman" w:cs="Times New Roman"/>
          <w:noProof/>
          <w:sz w:val="24"/>
          <w:szCs w:val="24"/>
        </w:rPr>
        <w:t xml:space="preserve">Robertson, E. M. (2007). The serial reaction time task: Implicit motor skill learning? </w:t>
      </w:r>
      <w:r w:rsidRPr="00015A51">
        <w:rPr>
          <w:rFonts w:ascii="Times New Roman" w:hAnsi="Times New Roman" w:cs="Times New Roman"/>
          <w:i/>
          <w:noProof/>
          <w:sz w:val="24"/>
          <w:szCs w:val="24"/>
        </w:rPr>
        <w:t>Journal of Neuroscience, 27</w:t>
      </w:r>
      <w:r w:rsidRPr="00015A51">
        <w:rPr>
          <w:rFonts w:ascii="Times New Roman" w:hAnsi="Times New Roman" w:cs="Times New Roman"/>
          <w:noProof/>
          <w:sz w:val="24"/>
          <w:szCs w:val="24"/>
        </w:rPr>
        <w:t xml:space="preserve">, 10073-10075. </w:t>
      </w:r>
      <w:bookmarkEnd w:id="29"/>
    </w:p>
    <w:p w14:paraId="5197C3CD"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0" w:name="_ENREF_30"/>
      <w:r w:rsidRPr="00015A51">
        <w:rPr>
          <w:rFonts w:ascii="Times New Roman" w:hAnsi="Times New Roman" w:cs="Times New Roman"/>
          <w:noProof/>
          <w:sz w:val="24"/>
          <w:szCs w:val="24"/>
        </w:rPr>
        <w:t xml:space="preserve">Robertson, E. M., Pascual-Leone, A., &amp; Miall, R. C. (2004). Current concepts in procedural consolidation. </w:t>
      </w:r>
      <w:r w:rsidRPr="00015A51">
        <w:rPr>
          <w:rFonts w:ascii="Times New Roman" w:hAnsi="Times New Roman" w:cs="Times New Roman"/>
          <w:i/>
          <w:noProof/>
          <w:sz w:val="24"/>
          <w:szCs w:val="24"/>
        </w:rPr>
        <w:t>Nature Reviews Neuroscience, 5</w:t>
      </w:r>
      <w:r w:rsidRPr="00015A51">
        <w:rPr>
          <w:rFonts w:ascii="Times New Roman" w:hAnsi="Times New Roman" w:cs="Times New Roman"/>
          <w:noProof/>
          <w:sz w:val="24"/>
          <w:szCs w:val="24"/>
        </w:rPr>
        <w:t xml:space="preserve">, 576-582. </w:t>
      </w:r>
      <w:bookmarkEnd w:id="30"/>
    </w:p>
    <w:p w14:paraId="0A9B0985"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1" w:name="_ENREF_31"/>
      <w:r w:rsidRPr="00015A51">
        <w:rPr>
          <w:rFonts w:ascii="Times New Roman" w:hAnsi="Times New Roman" w:cs="Times New Roman"/>
          <w:noProof/>
          <w:sz w:val="24"/>
          <w:szCs w:val="24"/>
        </w:rPr>
        <w:t xml:space="preserve">Stadler, M. A., &amp; Frensch, P. A. (1998). </w:t>
      </w:r>
      <w:r w:rsidRPr="00015A51">
        <w:rPr>
          <w:rFonts w:ascii="Times New Roman" w:hAnsi="Times New Roman" w:cs="Times New Roman"/>
          <w:i/>
          <w:noProof/>
          <w:sz w:val="24"/>
          <w:szCs w:val="24"/>
        </w:rPr>
        <w:t>Handbook of Implicit Learning</w:t>
      </w:r>
      <w:r w:rsidRPr="00015A51">
        <w:rPr>
          <w:rFonts w:ascii="Times New Roman" w:hAnsi="Times New Roman" w:cs="Times New Roman"/>
          <w:noProof/>
          <w:sz w:val="24"/>
          <w:szCs w:val="24"/>
        </w:rPr>
        <w:t>: Sage Publications, Inc.</w:t>
      </w:r>
      <w:bookmarkEnd w:id="31"/>
    </w:p>
    <w:p w14:paraId="5B1AEF3C"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2" w:name="_ENREF_32"/>
      <w:r w:rsidRPr="00015A51">
        <w:rPr>
          <w:rFonts w:ascii="Times New Roman" w:hAnsi="Times New Roman" w:cs="Times New Roman"/>
          <w:noProof/>
          <w:sz w:val="24"/>
          <w:szCs w:val="24"/>
        </w:rPr>
        <w:t xml:space="preserve">Thomas, K. M., &amp; Nelson, C. A. (2001). Serial reaction time learning in preschool- and school-age children. </w:t>
      </w:r>
      <w:r w:rsidRPr="00015A51">
        <w:rPr>
          <w:rFonts w:ascii="Times New Roman" w:hAnsi="Times New Roman" w:cs="Times New Roman"/>
          <w:i/>
          <w:noProof/>
          <w:sz w:val="24"/>
          <w:szCs w:val="24"/>
        </w:rPr>
        <w:t>Journal of Experimental Child Psychology, 79</w:t>
      </w:r>
      <w:r w:rsidRPr="00015A51">
        <w:rPr>
          <w:rFonts w:ascii="Times New Roman" w:hAnsi="Times New Roman" w:cs="Times New Roman"/>
          <w:noProof/>
          <w:sz w:val="24"/>
          <w:szCs w:val="24"/>
        </w:rPr>
        <w:t xml:space="preserve">, 364-387. </w:t>
      </w:r>
      <w:bookmarkEnd w:id="32"/>
    </w:p>
    <w:p w14:paraId="53C62E18"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3" w:name="_ENREF_33"/>
      <w:r w:rsidRPr="00015A51">
        <w:rPr>
          <w:rFonts w:ascii="Times New Roman" w:hAnsi="Times New Roman" w:cs="Times New Roman"/>
          <w:noProof/>
          <w:sz w:val="24"/>
          <w:szCs w:val="24"/>
        </w:rPr>
        <w:t xml:space="preserve">Verstynen, T., Phillips, J., Braun, E., Workman, B., Schunn, C., &amp; Schneider, W. (2012). Dynamic sensorimotor planning during long-term sequence learning: The role of variability, response chunking and planning errors. </w:t>
      </w:r>
      <w:r w:rsidRPr="00015A51">
        <w:rPr>
          <w:rFonts w:ascii="Times New Roman" w:hAnsi="Times New Roman" w:cs="Times New Roman"/>
          <w:i/>
          <w:noProof/>
          <w:sz w:val="24"/>
          <w:szCs w:val="24"/>
        </w:rPr>
        <w:t>PLoS One, 7(10)</w:t>
      </w:r>
      <w:r w:rsidRPr="00015A51">
        <w:rPr>
          <w:rFonts w:ascii="Times New Roman" w:hAnsi="Times New Roman" w:cs="Times New Roman"/>
          <w:noProof/>
          <w:sz w:val="24"/>
          <w:szCs w:val="24"/>
        </w:rPr>
        <w:t>, e47336. doi: 10.1371/journal.pone.0047336</w:t>
      </w:r>
      <w:bookmarkEnd w:id="33"/>
    </w:p>
    <w:p w14:paraId="4D469D34" w14:textId="77777777" w:rsidR="00D05F9F" w:rsidRPr="00015A51" w:rsidRDefault="00D05F9F" w:rsidP="00D05F9F">
      <w:pPr>
        <w:spacing w:after="0" w:line="240" w:lineRule="auto"/>
        <w:ind w:left="720" w:hanging="720"/>
        <w:rPr>
          <w:rFonts w:ascii="Times New Roman" w:hAnsi="Times New Roman" w:cs="Times New Roman"/>
          <w:noProof/>
          <w:sz w:val="24"/>
          <w:szCs w:val="24"/>
        </w:rPr>
      </w:pPr>
      <w:bookmarkStart w:id="34" w:name="_ENREF_34"/>
      <w:r w:rsidRPr="00015A51">
        <w:rPr>
          <w:rFonts w:ascii="Times New Roman" w:hAnsi="Times New Roman" w:cs="Times New Roman"/>
          <w:noProof/>
          <w:sz w:val="24"/>
          <w:szCs w:val="24"/>
        </w:rPr>
        <w:t xml:space="preserve">Weiermann, B., &amp; Meier, B. (2012). Incidental sequence learning across the lifespan. </w:t>
      </w:r>
      <w:r w:rsidRPr="00015A51">
        <w:rPr>
          <w:rFonts w:ascii="Times New Roman" w:hAnsi="Times New Roman" w:cs="Times New Roman"/>
          <w:i/>
          <w:noProof/>
          <w:sz w:val="24"/>
          <w:szCs w:val="24"/>
        </w:rPr>
        <w:t>Cognition, 123</w:t>
      </w:r>
      <w:r w:rsidRPr="00015A51">
        <w:rPr>
          <w:rFonts w:ascii="Times New Roman" w:hAnsi="Times New Roman" w:cs="Times New Roman"/>
          <w:noProof/>
          <w:sz w:val="24"/>
          <w:szCs w:val="24"/>
        </w:rPr>
        <w:t xml:space="preserve">, 380-391. </w:t>
      </w:r>
      <w:bookmarkEnd w:id="34"/>
    </w:p>
    <w:p w14:paraId="328DE57A" w14:textId="77777777" w:rsidR="00D05F9F" w:rsidRPr="00015A51" w:rsidRDefault="00D05F9F" w:rsidP="00D05F9F">
      <w:pPr>
        <w:spacing w:line="240" w:lineRule="auto"/>
        <w:ind w:left="720" w:hanging="720"/>
        <w:rPr>
          <w:rFonts w:ascii="Times New Roman" w:hAnsi="Times New Roman" w:cs="Times New Roman"/>
          <w:noProof/>
          <w:sz w:val="24"/>
          <w:szCs w:val="24"/>
        </w:rPr>
      </w:pPr>
      <w:bookmarkStart w:id="35" w:name="_ENREF_35"/>
      <w:r w:rsidRPr="00015A51">
        <w:rPr>
          <w:rFonts w:ascii="Times New Roman" w:hAnsi="Times New Roman" w:cs="Times New Roman"/>
          <w:noProof/>
          <w:sz w:val="24"/>
          <w:szCs w:val="24"/>
        </w:rPr>
        <w:lastRenderedPageBreak/>
        <w:t xml:space="preserve">Willingham, D. B., Nissen, M. J., &amp; Bullemer, P. (1989). On the development of procedural knowledge. </w:t>
      </w:r>
      <w:r w:rsidRPr="00015A51">
        <w:rPr>
          <w:rFonts w:ascii="Times New Roman" w:hAnsi="Times New Roman" w:cs="Times New Roman"/>
          <w:i/>
          <w:noProof/>
          <w:sz w:val="24"/>
          <w:szCs w:val="24"/>
        </w:rPr>
        <w:t>Journal of Experimental Psychology: Learning, Memory, and Cognition, 15</w:t>
      </w:r>
      <w:r w:rsidRPr="00015A51">
        <w:rPr>
          <w:rFonts w:ascii="Times New Roman" w:hAnsi="Times New Roman" w:cs="Times New Roman"/>
          <w:noProof/>
          <w:sz w:val="24"/>
          <w:szCs w:val="24"/>
        </w:rPr>
        <w:t xml:space="preserve">, 1047-1060. </w:t>
      </w:r>
      <w:bookmarkEnd w:id="35"/>
    </w:p>
    <w:p w14:paraId="702DD6C5" w14:textId="71F080E6" w:rsidR="00D05F9F" w:rsidRPr="00015A51" w:rsidRDefault="00D05F9F" w:rsidP="00D05F9F">
      <w:pPr>
        <w:spacing w:line="240" w:lineRule="auto"/>
        <w:rPr>
          <w:rFonts w:ascii="Times New Roman" w:hAnsi="Times New Roman" w:cs="Times New Roman"/>
          <w:noProof/>
          <w:sz w:val="24"/>
          <w:szCs w:val="24"/>
        </w:rPr>
      </w:pPr>
    </w:p>
    <w:p w14:paraId="65D361B7" w14:textId="113D1A7D" w:rsidR="00325835" w:rsidRPr="00015A51" w:rsidRDefault="001F73FE" w:rsidP="00C5352F">
      <w:pPr>
        <w:rPr>
          <w:rFonts w:ascii="Times New Roman" w:hAnsi="Times New Roman" w:cs="Times New Roman"/>
          <w:sz w:val="24"/>
          <w:szCs w:val="24"/>
        </w:rPr>
      </w:pPr>
      <w:r w:rsidRPr="00015A51">
        <w:rPr>
          <w:rFonts w:ascii="Times New Roman" w:hAnsi="Times New Roman" w:cs="Times New Roman"/>
          <w:sz w:val="24"/>
          <w:szCs w:val="24"/>
        </w:rPr>
        <w:fldChar w:fldCharType="end"/>
      </w:r>
    </w:p>
    <w:p w14:paraId="226B63E4" w14:textId="77777777" w:rsidR="006E0977" w:rsidRPr="00015A51" w:rsidRDefault="006E0977" w:rsidP="00C5352F">
      <w:pPr>
        <w:rPr>
          <w:rFonts w:ascii="Times New Roman" w:hAnsi="Times New Roman" w:cs="Times New Roman"/>
          <w:sz w:val="24"/>
          <w:szCs w:val="24"/>
        </w:rPr>
      </w:pPr>
    </w:p>
    <w:p w14:paraId="7B264E2B" w14:textId="77777777" w:rsidR="006E0977" w:rsidRPr="00015A51" w:rsidRDefault="006E0977" w:rsidP="00C5352F">
      <w:pPr>
        <w:rPr>
          <w:rFonts w:ascii="Times New Roman" w:hAnsi="Times New Roman" w:cs="Times New Roman"/>
          <w:sz w:val="24"/>
          <w:szCs w:val="24"/>
        </w:rPr>
      </w:pPr>
    </w:p>
    <w:p w14:paraId="14B5F264" w14:textId="77777777" w:rsidR="002F15C8" w:rsidRPr="00015A51" w:rsidRDefault="002F15C8" w:rsidP="00C5352F">
      <w:pPr>
        <w:rPr>
          <w:rFonts w:ascii="Times New Roman" w:hAnsi="Times New Roman" w:cs="Times New Roman"/>
          <w:sz w:val="24"/>
          <w:szCs w:val="24"/>
        </w:rPr>
      </w:pPr>
    </w:p>
    <w:p w14:paraId="4F06D1D1" w14:textId="77777777" w:rsidR="00366A1D" w:rsidRPr="00015A51" w:rsidRDefault="00366A1D" w:rsidP="00C5352F">
      <w:pPr>
        <w:rPr>
          <w:rFonts w:ascii="Times New Roman" w:hAnsi="Times New Roman" w:cs="Times New Roman"/>
          <w:sz w:val="24"/>
          <w:szCs w:val="24"/>
        </w:rPr>
      </w:pPr>
    </w:p>
    <w:p w14:paraId="56578094" w14:textId="77777777" w:rsidR="00366A1D" w:rsidRPr="00015A51" w:rsidRDefault="00366A1D" w:rsidP="00C5352F">
      <w:pPr>
        <w:rPr>
          <w:rFonts w:ascii="Times New Roman" w:hAnsi="Times New Roman" w:cs="Times New Roman"/>
          <w:sz w:val="24"/>
          <w:szCs w:val="24"/>
        </w:rPr>
      </w:pPr>
    </w:p>
    <w:p w14:paraId="5BF43982" w14:textId="77777777" w:rsidR="00366A1D" w:rsidRPr="00015A51" w:rsidRDefault="00366A1D" w:rsidP="00C5352F">
      <w:pPr>
        <w:rPr>
          <w:rFonts w:ascii="Times New Roman" w:hAnsi="Times New Roman" w:cs="Times New Roman"/>
          <w:sz w:val="24"/>
          <w:szCs w:val="24"/>
        </w:rPr>
      </w:pPr>
    </w:p>
    <w:p w14:paraId="43E5DFED" w14:textId="77777777" w:rsidR="00366A1D" w:rsidRPr="00015A51" w:rsidRDefault="00366A1D" w:rsidP="00C5352F">
      <w:pPr>
        <w:rPr>
          <w:rFonts w:ascii="Times New Roman" w:hAnsi="Times New Roman" w:cs="Times New Roman"/>
          <w:sz w:val="24"/>
          <w:szCs w:val="24"/>
        </w:rPr>
      </w:pPr>
    </w:p>
    <w:p w14:paraId="176A2E19" w14:textId="77777777" w:rsidR="00366A1D" w:rsidRPr="00015A51" w:rsidRDefault="00366A1D" w:rsidP="00C5352F">
      <w:pPr>
        <w:rPr>
          <w:rFonts w:ascii="Times New Roman" w:hAnsi="Times New Roman" w:cs="Times New Roman"/>
          <w:sz w:val="24"/>
          <w:szCs w:val="24"/>
        </w:rPr>
      </w:pPr>
    </w:p>
    <w:p w14:paraId="2B9A9194" w14:textId="77777777" w:rsidR="00366A1D" w:rsidRPr="00015A51" w:rsidRDefault="00366A1D" w:rsidP="00C5352F">
      <w:pPr>
        <w:rPr>
          <w:rFonts w:ascii="Times New Roman" w:hAnsi="Times New Roman" w:cs="Times New Roman"/>
          <w:sz w:val="24"/>
          <w:szCs w:val="24"/>
        </w:rPr>
      </w:pPr>
    </w:p>
    <w:p w14:paraId="3F8300D6" w14:textId="77777777" w:rsidR="00366A1D" w:rsidRPr="00015A51" w:rsidRDefault="00366A1D" w:rsidP="00C5352F">
      <w:pPr>
        <w:rPr>
          <w:rFonts w:ascii="Times New Roman" w:hAnsi="Times New Roman" w:cs="Times New Roman"/>
          <w:sz w:val="24"/>
          <w:szCs w:val="24"/>
        </w:rPr>
      </w:pPr>
    </w:p>
    <w:p w14:paraId="1DACA34E" w14:textId="1BDFE4F7" w:rsidR="00F57041" w:rsidRPr="00015A51" w:rsidRDefault="00F57041" w:rsidP="00C5352F">
      <w:pPr>
        <w:rPr>
          <w:rFonts w:ascii="Times New Roman" w:hAnsi="Times New Roman" w:cs="Times New Roman"/>
          <w:sz w:val="24"/>
          <w:szCs w:val="24"/>
        </w:rPr>
      </w:pPr>
    </w:p>
    <w:p w14:paraId="48B13080" w14:textId="77777777" w:rsidR="00274436" w:rsidRPr="00015A51" w:rsidRDefault="00274436" w:rsidP="00C5352F">
      <w:pPr>
        <w:rPr>
          <w:rFonts w:ascii="Times New Roman" w:hAnsi="Times New Roman" w:cs="Times New Roman"/>
          <w:sz w:val="24"/>
          <w:szCs w:val="24"/>
        </w:rPr>
      </w:pPr>
    </w:p>
    <w:p w14:paraId="0CB00BCC" w14:textId="77777777" w:rsidR="00274436" w:rsidRPr="00015A51" w:rsidRDefault="00274436" w:rsidP="00C5352F">
      <w:pPr>
        <w:rPr>
          <w:rFonts w:ascii="Times New Roman" w:hAnsi="Times New Roman" w:cs="Times New Roman"/>
          <w:sz w:val="24"/>
          <w:szCs w:val="24"/>
        </w:rPr>
      </w:pPr>
    </w:p>
    <w:p w14:paraId="769B9393" w14:textId="77777777" w:rsidR="00274436" w:rsidRPr="00015A51" w:rsidRDefault="00274436" w:rsidP="00C5352F">
      <w:pPr>
        <w:rPr>
          <w:rFonts w:ascii="Times New Roman" w:hAnsi="Times New Roman" w:cs="Times New Roman"/>
          <w:sz w:val="24"/>
          <w:szCs w:val="24"/>
        </w:rPr>
      </w:pPr>
    </w:p>
    <w:p w14:paraId="0C277ACE" w14:textId="77777777" w:rsidR="00274436" w:rsidRPr="00015A51" w:rsidRDefault="00274436" w:rsidP="00C5352F">
      <w:pPr>
        <w:rPr>
          <w:rFonts w:ascii="Times New Roman" w:hAnsi="Times New Roman" w:cs="Times New Roman"/>
          <w:sz w:val="24"/>
          <w:szCs w:val="24"/>
        </w:rPr>
      </w:pPr>
    </w:p>
    <w:p w14:paraId="4D0D897D" w14:textId="77777777" w:rsidR="00274436" w:rsidRPr="00015A51" w:rsidRDefault="00274436" w:rsidP="00C5352F">
      <w:pPr>
        <w:rPr>
          <w:rFonts w:ascii="Times New Roman" w:hAnsi="Times New Roman" w:cs="Times New Roman"/>
          <w:sz w:val="24"/>
          <w:szCs w:val="24"/>
        </w:rPr>
      </w:pPr>
    </w:p>
    <w:p w14:paraId="4C0939D8" w14:textId="63389792" w:rsidR="006E0977" w:rsidRPr="00015A51" w:rsidRDefault="006E0977" w:rsidP="002014C9">
      <w:pPr>
        <w:spacing w:line="240" w:lineRule="auto"/>
        <w:jc w:val="both"/>
        <w:rPr>
          <w:rFonts w:ascii="Times New Roman" w:hAnsi="Times New Roman" w:cs="Times New Roman"/>
          <w:sz w:val="24"/>
          <w:szCs w:val="24"/>
        </w:rPr>
      </w:pPr>
      <w:r w:rsidRPr="00015A51">
        <w:rPr>
          <w:rFonts w:ascii="Times New Roman" w:hAnsi="Times New Roman" w:cs="Times New Roman"/>
          <w:b/>
          <w:sz w:val="24"/>
          <w:szCs w:val="24"/>
        </w:rPr>
        <w:t>Fig</w:t>
      </w:r>
      <w:r w:rsidR="00821386" w:rsidRPr="00015A51">
        <w:rPr>
          <w:rFonts w:ascii="Times New Roman" w:hAnsi="Times New Roman" w:cs="Times New Roman"/>
          <w:b/>
          <w:sz w:val="24"/>
          <w:szCs w:val="24"/>
        </w:rPr>
        <w:t>ure</w:t>
      </w:r>
      <w:r w:rsidRPr="00015A51">
        <w:rPr>
          <w:rFonts w:ascii="Times New Roman" w:hAnsi="Times New Roman" w:cs="Times New Roman"/>
          <w:b/>
          <w:sz w:val="24"/>
          <w:szCs w:val="24"/>
        </w:rPr>
        <w:t xml:space="preserve"> 1.</w:t>
      </w:r>
      <w:r w:rsidRPr="00015A51">
        <w:rPr>
          <w:rFonts w:ascii="Times New Roman" w:hAnsi="Times New Roman" w:cs="Times New Roman"/>
          <w:sz w:val="24"/>
          <w:szCs w:val="24"/>
        </w:rPr>
        <w:t xml:space="preserve"> Experimental setup and protocol. Ten 6-year-old children, thirteen 10-year-old children (twelve were included for data analyses), and 10 adults performed a foot stepping SRT task. Participants responded to each visual stimulus as quickly and accurately as possible by stepping to the spatially-matched target on the floor. The stepping performance was measured by reaction time</w:t>
      </w:r>
      <w:r w:rsidR="004F7331" w:rsidRPr="00015A51">
        <w:rPr>
          <w:rFonts w:ascii="Times New Roman" w:hAnsi="Times New Roman" w:cs="Times New Roman"/>
          <w:sz w:val="24"/>
          <w:szCs w:val="24"/>
        </w:rPr>
        <w:t xml:space="preserve"> and movement time</w:t>
      </w:r>
      <w:r w:rsidRPr="00015A51">
        <w:rPr>
          <w:rFonts w:ascii="Times New Roman" w:hAnsi="Times New Roman" w:cs="Times New Roman"/>
          <w:sz w:val="24"/>
          <w:szCs w:val="24"/>
        </w:rPr>
        <w:t xml:space="preserve">. In blocks 1-4, the visual stimuli followed sequence A (10 repetitions of 1423564215). In block 5, the stimulus followed sequence B (ten repetitions of 3615425214). Each number was associated with one spatially located square, but the numbers were not displayed to participants.  Both sequences consist of 100 trials and each stimulus appeared 1500ms </w:t>
      </w:r>
      <w:r w:rsidRPr="00015A51">
        <w:rPr>
          <w:rFonts w:ascii="Times New Roman" w:hAnsi="Times New Roman" w:cs="Times New Roman"/>
          <w:sz w:val="24"/>
          <w:szCs w:val="24"/>
        </w:rPr>
        <w:lastRenderedPageBreak/>
        <w:t>after the preceding stimulus. After each learning block, participants had a 3-minute rest. Participants were not told that the stimuli followed a sequence until they completed all 6 blocks.</w:t>
      </w:r>
    </w:p>
    <w:p w14:paraId="3DDADC08" w14:textId="05C5B005" w:rsidR="00F57041" w:rsidRPr="00015A51" w:rsidRDefault="00F57041" w:rsidP="002014C9">
      <w:pPr>
        <w:spacing w:line="240" w:lineRule="auto"/>
        <w:jc w:val="both"/>
        <w:rPr>
          <w:rFonts w:ascii="Times New Roman" w:hAnsi="Times New Roman" w:cs="Times New Roman"/>
          <w:sz w:val="24"/>
          <w:szCs w:val="24"/>
        </w:rPr>
      </w:pPr>
    </w:p>
    <w:p w14:paraId="22FA1B33" w14:textId="7221E051" w:rsidR="006E0977" w:rsidRPr="00015A51" w:rsidRDefault="006E0977" w:rsidP="002014C9">
      <w:pPr>
        <w:spacing w:after="0" w:line="240" w:lineRule="auto"/>
        <w:jc w:val="both"/>
        <w:rPr>
          <w:rFonts w:ascii="Times New Roman" w:hAnsi="Times New Roman" w:cs="Times New Roman"/>
          <w:sz w:val="24"/>
          <w:szCs w:val="24"/>
        </w:rPr>
      </w:pPr>
      <w:r w:rsidRPr="00015A51">
        <w:rPr>
          <w:rFonts w:ascii="Times New Roman" w:hAnsi="Times New Roman" w:cs="Times New Roman"/>
          <w:b/>
          <w:sz w:val="24"/>
          <w:szCs w:val="24"/>
        </w:rPr>
        <w:t>Fig</w:t>
      </w:r>
      <w:r w:rsidR="00821386" w:rsidRPr="00015A51">
        <w:rPr>
          <w:rFonts w:ascii="Times New Roman" w:hAnsi="Times New Roman" w:cs="Times New Roman"/>
          <w:b/>
          <w:sz w:val="24"/>
          <w:szCs w:val="24"/>
        </w:rPr>
        <w:t>ure</w:t>
      </w:r>
      <w:r w:rsidRPr="00015A51">
        <w:rPr>
          <w:rFonts w:ascii="Times New Roman" w:hAnsi="Times New Roman" w:cs="Times New Roman"/>
          <w:b/>
          <w:sz w:val="24"/>
          <w:szCs w:val="24"/>
        </w:rPr>
        <w:t xml:space="preserve"> 2.</w:t>
      </w:r>
      <w:r w:rsidRPr="00015A51">
        <w:rPr>
          <w:rFonts w:ascii="Times New Roman" w:hAnsi="Times New Roman" w:cs="Times New Roman"/>
          <w:sz w:val="24"/>
          <w:szCs w:val="24"/>
        </w:rPr>
        <w:t xml:space="preserve"> </w:t>
      </w:r>
      <w:r w:rsidRPr="00015A51">
        <w:rPr>
          <w:rFonts w:ascii="Times New Roman" w:hAnsi="Times New Roman" w:cs="Times New Roman"/>
          <w:b/>
          <w:sz w:val="24"/>
          <w:szCs w:val="24"/>
        </w:rPr>
        <w:t>(A)</w:t>
      </w:r>
      <w:r w:rsidRPr="00015A51">
        <w:rPr>
          <w:rFonts w:ascii="Times New Roman" w:hAnsi="Times New Roman" w:cs="Times New Roman" w:hint="eastAsia"/>
          <w:sz w:val="24"/>
          <w:szCs w:val="24"/>
        </w:rPr>
        <w:t xml:space="preserve"> </w:t>
      </w:r>
      <w:r w:rsidRPr="00015A51">
        <w:rPr>
          <w:rFonts w:ascii="Times New Roman" w:hAnsi="Times New Roman" w:cs="Times New Roman"/>
          <w:sz w:val="24"/>
          <w:szCs w:val="24"/>
        </w:rPr>
        <w:t xml:space="preserve">The mean reaction time for each block (BMRT). The gray area represents the block in which the stimuli follows a novel sequence. The BMRT depended on learning blocks and age. Adults and 10-year-olds were faster than the 6-year-olds, while there was a trend that 10-year-olds had the same BMRT as adults. All three groups learned sequence A, as revealed by decreased BMRT from block 1 to 4 and increased BMRT from block 4 to 5. Such learning did not result from motor improvements as the BMRTs in blocks 1 and 5 were the same; </w:t>
      </w:r>
      <w:r w:rsidRPr="00015A51">
        <w:rPr>
          <w:rFonts w:ascii="Times New Roman" w:hAnsi="Times New Roman" w:cs="Times New Roman"/>
          <w:b/>
          <w:sz w:val="24"/>
          <w:szCs w:val="24"/>
        </w:rPr>
        <w:t>(B)</w:t>
      </w:r>
      <w:r w:rsidRPr="00015A51">
        <w:rPr>
          <w:rFonts w:ascii="Times New Roman" w:hAnsi="Times New Roman" w:cs="Times New Roman"/>
          <w:sz w:val="24"/>
          <w:szCs w:val="24"/>
        </w:rPr>
        <w:t xml:space="preserve"> Changes in RT within and between blocks. The solid line represents the trend as RT progressively changes, estimated by a local weighted regression. Shaded areas are the standard errors of the trend. </w:t>
      </w:r>
      <w:r w:rsidRPr="00015A51">
        <w:rPr>
          <w:rFonts w:ascii="Times New Roman" w:hAnsi="Times New Roman" w:cs="Times New Roman" w:hint="eastAsia"/>
          <w:sz w:val="24"/>
          <w:szCs w:val="24"/>
        </w:rPr>
        <w:t xml:space="preserve">Circles represent </w:t>
      </w:r>
      <w:r w:rsidRPr="00015A51">
        <w:rPr>
          <w:rFonts w:ascii="Times New Roman" w:hAnsi="Times New Roman" w:cs="Times New Roman"/>
          <w:sz w:val="24"/>
          <w:szCs w:val="24"/>
        </w:rPr>
        <w:t>R</w:t>
      </w:r>
      <w:r w:rsidRPr="00015A51">
        <w:rPr>
          <w:rFonts w:ascii="Times New Roman" w:hAnsi="Times New Roman" w:cs="Times New Roman" w:hint="eastAsia"/>
          <w:sz w:val="24"/>
          <w:szCs w:val="24"/>
        </w:rPr>
        <w:t xml:space="preserve">MRTs (i.e. the mean RT of one </w:t>
      </w:r>
      <w:r w:rsidRPr="00015A51">
        <w:rPr>
          <w:rFonts w:ascii="Times New Roman" w:hAnsi="Times New Roman" w:cs="Times New Roman"/>
          <w:sz w:val="24"/>
          <w:szCs w:val="24"/>
        </w:rPr>
        <w:t>repetition</w:t>
      </w:r>
      <w:r w:rsidRPr="00015A51">
        <w:rPr>
          <w:rFonts w:ascii="Times New Roman" w:hAnsi="Times New Roman" w:cs="Times New Roman" w:hint="eastAsia"/>
          <w:sz w:val="24"/>
          <w:szCs w:val="24"/>
        </w:rPr>
        <w:t xml:space="preserve"> of stimulus sequence)</w:t>
      </w:r>
      <w:r w:rsidRPr="00015A51">
        <w:rPr>
          <w:rFonts w:ascii="Times New Roman" w:hAnsi="Times New Roman" w:cs="Times New Roman"/>
          <w:sz w:val="24"/>
          <w:szCs w:val="24"/>
        </w:rPr>
        <w:t xml:space="preserve">. The adults’ RTs progressively decreased within each block, while there were offline boosts in RT in 6-year-olds; </w:t>
      </w:r>
      <w:r w:rsidR="00B40D77" w:rsidRPr="00015A51">
        <w:rPr>
          <w:rFonts w:ascii="Times New Roman" w:hAnsi="Times New Roman" w:cs="Times New Roman"/>
          <w:sz w:val="24"/>
          <w:szCs w:val="24"/>
        </w:rPr>
        <w:t xml:space="preserve">and </w:t>
      </w:r>
      <w:r w:rsidRPr="00015A51">
        <w:rPr>
          <w:rFonts w:ascii="Times New Roman" w:hAnsi="Times New Roman" w:cs="Times New Roman"/>
          <w:b/>
          <w:sz w:val="24"/>
          <w:szCs w:val="24"/>
        </w:rPr>
        <w:t>(C)</w:t>
      </w:r>
      <w:r w:rsidRPr="00015A51">
        <w:rPr>
          <w:rFonts w:ascii="Times New Roman" w:hAnsi="Times New Roman" w:cs="Times New Roman"/>
          <w:sz w:val="24"/>
          <w:szCs w:val="24"/>
        </w:rPr>
        <w:t xml:space="preserve"> Average online and offline RT changes when learning sequence A from blocks 1 to 4. Note that </w:t>
      </w:r>
      <w:r w:rsidR="00953FBE" w:rsidRPr="00015A51">
        <w:rPr>
          <w:rFonts w:ascii="Times New Roman" w:hAnsi="Times New Roman" w:cs="Times New Roman"/>
          <w:sz w:val="24"/>
          <w:szCs w:val="24"/>
        </w:rPr>
        <w:t xml:space="preserve">negative </w:t>
      </w:r>
      <w:r w:rsidRPr="00015A51">
        <w:rPr>
          <w:rFonts w:ascii="Times New Roman" w:hAnsi="Times New Roman" w:cs="Times New Roman"/>
          <w:sz w:val="24"/>
          <w:szCs w:val="24"/>
        </w:rPr>
        <w:t>values imply decreases in RT (i.e., RT becomes faster). Both offline and online changes in RT relied on age. Specifically, the offline change was greater in 6-year-olds</w:t>
      </w:r>
      <w:r w:rsidR="004F7331" w:rsidRPr="00015A51">
        <w:rPr>
          <w:rFonts w:ascii="Times New Roman" w:hAnsi="Times New Roman" w:cs="Times New Roman"/>
          <w:sz w:val="24"/>
          <w:szCs w:val="24"/>
        </w:rPr>
        <w:t xml:space="preserve"> (greater than zero)</w:t>
      </w:r>
      <w:r w:rsidRPr="00015A51">
        <w:rPr>
          <w:rFonts w:ascii="Times New Roman" w:hAnsi="Times New Roman" w:cs="Times New Roman"/>
          <w:sz w:val="24"/>
          <w:szCs w:val="24"/>
        </w:rPr>
        <w:t xml:space="preserve"> than 10-year-olds and adults. The online change was greater in 10-year-olds and adults than 6-year-olds whose RT deteriorated ‘online’. Error bars represent standard errors of the mean performance within each block. RT = reaction time.</w:t>
      </w:r>
    </w:p>
    <w:p w14:paraId="44FA125A" w14:textId="77777777" w:rsidR="00F57041" w:rsidRPr="00015A51" w:rsidRDefault="00F57041" w:rsidP="002014C9">
      <w:pPr>
        <w:spacing w:after="0" w:line="240" w:lineRule="auto"/>
        <w:jc w:val="both"/>
        <w:rPr>
          <w:rFonts w:ascii="Times New Roman" w:hAnsi="Times New Roman" w:cs="Times New Roman"/>
          <w:sz w:val="24"/>
          <w:szCs w:val="24"/>
        </w:rPr>
      </w:pPr>
    </w:p>
    <w:p w14:paraId="7F35D7A0" w14:textId="77777777" w:rsidR="002E7A6B" w:rsidRPr="00015A51" w:rsidRDefault="002E7A6B" w:rsidP="002014C9">
      <w:pPr>
        <w:spacing w:after="0" w:line="240" w:lineRule="auto"/>
        <w:jc w:val="both"/>
        <w:rPr>
          <w:rFonts w:ascii="Times New Roman" w:hAnsi="Times New Roman" w:cs="Times New Roman"/>
          <w:b/>
          <w:sz w:val="24"/>
          <w:szCs w:val="24"/>
        </w:rPr>
      </w:pPr>
    </w:p>
    <w:p w14:paraId="1D564C23" w14:textId="00D3F2B9" w:rsidR="006E0977" w:rsidRPr="00015A51" w:rsidRDefault="006E0977" w:rsidP="002014C9">
      <w:pPr>
        <w:spacing w:after="0" w:line="240" w:lineRule="auto"/>
        <w:jc w:val="both"/>
        <w:rPr>
          <w:rFonts w:ascii="Times New Roman" w:hAnsi="Times New Roman" w:cs="Times New Roman"/>
          <w:sz w:val="24"/>
          <w:szCs w:val="24"/>
        </w:rPr>
      </w:pPr>
      <w:r w:rsidRPr="00015A51">
        <w:rPr>
          <w:rFonts w:ascii="Times New Roman" w:hAnsi="Times New Roman" w:cs="Times New Roman"/>
          <w:b/>
          <w:sz w:val="24"/>
          <w:szCs w:val="24"/>
        </w:rPr>
        <w:t xml:space="preserve">Figure </w:t>
      </w:r>
      <w:r w:rsidR="00821386" w:rsidRPr="00015A51">
        <w:rPr>
          <w:rFonts w:ascii="Times New Roman" w:hAnsi="Times New Roman" w:cs="Times New Roman"/>
          <w:b/>
          <w:sz w:val="24"/>
          <w:szCs w:val="24"/>
        </w:rPr>
        <w:t>3</w:t>
      </w:r>
      <w:r w:rsidRPr="00015A51">
        <w:rPr>
          <w:rFonts w:ascii="Times New Roman" w:hAnsi="Times New Roman" w:cs="Times New Roman"/>
          <w:b/>
          <w:sz w:val="24"/>
          <w:szCs w:val="24"/>
        </w:rPr>
        <w:t>: (</w:t>
      </w:r>
      <w:r w:rsidR="00B40D77" w:rsidRPr="00015A51">
        <w:rPr>
          <w:rFonts w:ascii="Times New Roman" w:hAnsi="Times New Roman" w:cs="Times New Roman"/>
          <w:b/>
          <w:sz w:val="24"/>
          <w:szCs w:val="24"/>
        </w:rPr>
        <w:t>A</w:t>
      </w:r>
      <w:r w:rsidRPr="00015A51">
        <w:rPr>
          <w:rFonts w:ascii="Times New Roman" w:hAnsi="Times New Roman" w:cs="Times New Roman"/>
          <w:b/>
          <w:sz w:val="24"/>
          <w:szCs w:val="24"/>
        </w:rPr>
        <w:t>)</w:t>
      </w:r>
      <w:r w:rsidRPr="00015A51">
        <w:rPr>
          <w:rFonts w:ascii="Times New Roman" w:hAnsi="Times New Roman" w:cs="Times New Roman"/>
          <w:sz w:val="24"/>
          <w:szCs w:val="24"/>
        </w:rPr>
        <w:t xml:space="preserve"> Learning measured in </w:t>
      </w:r>
      <w:r w:rsidR="00F60F9E" w:rsidRPr="00015A51">
        <w:rPr>
          <w:rFonts w:ascii="Times New Roman" w:hAnsi="Times New Roman" w:cs="Times New Roman"/>
          <w:sz w:val="24"/>
          <w:szCs w:val="24"/>
        </w:rPr>
        <w:t>both the first and last 50 trials in blocks</w:t>
      </w:r>
      <w:r w:rsidRPr="00015A51">
        <w:rPr>
          <w:rFonts w:ascii="Times New Roman" w:hAnsi="Times New Roman" w:cs="Times New Roman"/>
          <w:sz w:val="24"/>
          <w:szCs w:val="24"/>
        </w:rPr>
        <w:t>. Learning magnitudes were comparable between two halves across all three groups; (</w:t>
      </w:r>
      <w:r w:rsidR="00B40D77" w:rsidRPr="00015A51">
        <w:rPr>
          <w:rFonts w:ascii="Times New Roman" w:hAnsi="Times New Roman" w:cs="Times New Roman"/>
          <w:b/>
          <w:sz w:val="24"/>
          <w:szCs w:val="24"/>
        </w:rPr>
        <w:t>B</w:t>
      </w:r>
      <w:r w:rsidRPr="00015A51">
        <w:rPr>
          <w:rFonts w:ascii="Times New Roman" w:hAnsi="Times New Roman" w:cs="Times New Roman"/>
          <w:sz w:val="24"/>
          <w:szCs w:val="24"/>
        </w:rPr>
        <w:t>) Corrected offline learning after removing the RT decrement within the preceding block from the total offline gain</w:t>
      </w:r>
      <w:r w:rsidR="00B40D77" w:rsidRPr="00015A51">
        <w:rPr>
          <w:rFonts w:ascii="Times New Roman" w:hAnsi="Times New Roman" w:cs="Times New Roman"/>
          <w:sz w:val="24"/>
          <w:szCs w:val="24"/>
        </w:rPr>
        <w:t xml:space="preserve"> depended on age</w:t>
      </w:r>
      <w:r w:rsidRPr="00015A51">
        <w:rPr>
          <w:rFonts w:ascii="Times New Roman" w:hAnsi="Times New Roman" w:cs="Times New Roman"/>
          <w:sz w:val="24"/>
          <w:szCs w:val="24"/>
        </w:rPr>
        <w:t xml:space="preserve">. </w:t>
      </w:r>
      <w:r w:rsidR="00B40D77" w:rsidRPr="00015A51">
        <w:rPr>
          <w:rFonts w:ascii="Times New Roman" w:hAnsi="Times New Roman" w:cs="Times New Roman"/>
          <w:sz w:val="24"/>
          <w:szCs w:val="24"/>
        </w:rPr>
        <w:t xml:space="preserve">Importantly, the corrected offline RT change was significantly different from zero in six-year-olds. </w:t>
      </w:r>
      <w:r w:rsidRPr="00015A51">
        <w:rPr>
          <w:rFonts w:ascii="Times New Roman" w:hAnsi="Times New Roman" w:cs="Times New Roman"/>
          <w:sz w:val="24"/>
          <w:szCs w:val="24"/>
        </w:rPr>
        <w:t>Error bars represent standard errors.</w:t>
      </w:r>
      <w:r w:rsidR="000774CA" w:rsidRPr="00015A51">
        <w:rPr>
          <w:rFonts w:ascii="Times New Roman" w:hAnsi="Times New Roman" w:cs="Times New Roman"/>
          <w:sz w:val="24"/>
          <w:szCs w:val="24"/>
        </w:rPr>
        <w:t xml:space="preserve"> RT = reaction time.</w:t>
      </w:r>
    </w:p>
    <w:p w14:paraId="6F63E23F" w14:textId="77777777" w:rsidR="003D49F1" w:rsidRPr="00015A51" w:rsidRDefault="003D49F1" w:rsidP="002014C9">
      <w:pPr>
        <w:spacing w:after="0" w:line="240" w:lineRule="auto"/>
        <w:jc w:val="both"/>
        <w:rPr>
          <w:rFonts w:ascii="Times New Roman" w:hAnsi="Times New Roman" w:cs="Times New Roman"/>
          <w:sz w:val="24"/>
          <w:szCs w:val="24"/>
        </w:rPr>
      </w:pPr>
    </w:p>
    <w:p w14:paraId="56495B68" w14:textId="5FBC2D25" w:rsidR="00F57041" w:rsidRPr="00015A51" w:rsidRDefault="00821386" w:rsidP="002014C9">
      <w:pPr>
        <w:jc w:val="both"/>
        <w:rPr>
          <w:rFonts w:ascii="Times New Roman" w:hAnsi="Times New Roman" w:cs="Times New Roman"/>
          <w:sz w:val="24"/>
          <w:szCs w:val="24"/>
        </w:rPr>
      </w:pPr>
      <w:r w:rsidRPr="00015A51">
        <w:rPr>
          <w:rFonts w:ascii="Times New Roman" w:hAnsi="Times New Roman" w:cs="Times New Roman"/>
          <w:b/>
          <w:sz w:val="24"/>
          <w:szCs w:val="24"/>
        </w:rPr>
        <w:t>Figure 4.</w:t>
      </w:r>
      <w:r w:rsidRPr="00015A51">
        <w:rPr>
          <w:rFonts w:ascii="Times New Roman" w:hAnsi="Times New Roman" w:cs="Times New Roman"/>
          <w:sz w:val="24"/>
          <w:szCs w:val="24"/>
        </w:rPr>
        <w:t xml:space="preserve"> </w:t>
      </w:r>
      <w:r w:rsidRPr="00015A51">
        <w:rPr>
          <w:rFonts w:ascii="Times New Roman" w:hAnsi="Times New Roman" w:cs="Times New Roman"/>
          <w:b/>
          <w:sz w:val="24"/>
          <w:szCs w:val="24"/>
        </w:rPr>
        <w:t>(A)</w:t>
      </w:r>
      <w:r w:rsidRPr="00015A51">
        <w:rPr>
          <w:rFonts w:ascii="Times New Roman" w:hAnsi="Times New Roman" w:cs="Times New Roman" w:hint="eastAsia"/>
          <w:sz w:val="24"/>
          <w:szCs w:val="24"/>
        </w:rPr>
        <w:t xml:space="preserve"> </w:t>
      </w:r>
      <w:r w:rsidRPr="00015A51">
        <w:rPr>
          <w:rFonts w:ascii="Times New Roman" w:hAnsi="Times New Roman" w:cs="Times New Roman"/>
          <w:sz w:val="24"/>
          <w:szCs w:val="24"/>
        </w:rPr>
        <w:t>The mean movement time</w:t>
      </w:r>
      <w:r w:rsidR="00A1460C" w:rsidRPr="00015A51">
        <w:rPr>
          <w:rFonts w:ascii="Times New Roman" w:hAnsi="Times New Roman" w:cs="Times New Roman"/>
          <w:sz w:val="24"/>
          <w:szCs w:val="24"/>
        </w:rPr>
        <w:t xml:space="preserve"> (MT)</w:t>
      </w:r>
      <w:r w:rsidRPr="00015A51">
        <w:rPr>
          <w:rFonts w:ascii="Times New Roman" w:hAnsi="Times New Roman" w:cs="Times New Roman"/>
          <w:sz w:val="24"/>
          <w:szCs w:val="24"/>
        </w:rPr>
        <w:t xml:space="preserve"> for each block. The gray area represents the block in which the stimuli follows a novel sequence. </w:t>
      </w:r>
      <w:r w:rsidR="00A1460C" w:rsidRPr="00015A51">
        <w:rPr>
          <w:rFonts w:ascii="Times New Roman" w:hAnsi="Times New Roman" w:cs="Times New Roman"/>
          <w:sz w:val="24"/>
          <w:szCs w:val="24"/>
        </w:rPr>
        <w:t>All three groups had comparable MT. In addition,</w:t>
      </w:r>
      <w:r w:rsidRPr="00015A51">
        <w:rPr>
          <w:rFonts w:ascii="Times New Roman" w:hAnsi="Times New Roman" w:cs="Times New Roman"/>
          <w:sz w:val="24"/>
          <w:szCs w:val="24"/>
        </w:rPr>
        <w:t xml:space="preserve"> </w:t>
      </w:r>
      <w:r w:rsidR="00A1460C" w:rsidRPr="00015A51">
        <w:rPr>
          <w:rFonts w:ascii="Times New Roman" w:hAnsi="Times New Roman" w:cs="Times New Roman"/>
          <w:sz w:val="24"/>
          <w:szCs w:val="24"/>
        </w:rPr>
        <w:t xml:space="preserve">MT did not change from block 4 to 5 in all three groups, suggesting that MT does not represent sequence learning; </w:t>
      </w:r>
      <w:r w:rsidRPr="00015A51">
        <w:rPr>
          <w:rFonts w:ascii="Times New Roman" w:hAnsi="Times New Roman" w:cs="Times New Roman"/>
          <w:b/>
          <w:sz w:val="24"/>
          <w:szCs w:val="24"/>
        </w:rPr>
        <w:t>(B)</w:t>
      </w:r>
      <w:r w:rsidRPr="00015A51">
        <w:rPr>
          <w:rFonts w:ascii="Times New Roman" w:hAnsi="Times New Roman" w:cs="Times New Roman"/>
          <w:sz w:val="24"/>
          <w:szCs w:val="24"/>
        </w:rPr>
        <w:t xml:space="preserve"> </w:t>
      </w:r>
      <w:r w:rsidR="00A1460C" w:rsidRPr="00015A51">
        <w:rPr>
          <w:rFonts w:ascii="Times New Roman" w:hAnsi="Times New Roman" w:cs="Times New Roman"/>
          <w:sz w:val="24"/>
          <w:szCs w:val="24"/>
        </w:rPr>
        <w:t xml:space="preserve">Changes from block 4 to 5, in terms of MT, measured in both the first and second halves. The changes were comparable between two halves across all three groups; </w:t>
      </w:r>
      <w:r w:rsidRPr="00015A51">
        <w:rPr>
          <w:rFonts w:ascii="Times New Roman" w:hAnsi="Times New Roman" w:cs="Times New Roman"/>
          <w:sz w:val="24"/>
          <w:szCs w:val="24"/>
        </w:rPr>
        <w:t xml:space="preserve">Changes in RT within and between blocks. </w:t>
      </w:r>
      <w:r w:rsidRPr="00015A51">
        <w:rPr>
          <w:rFonts w:ascii="Times New Roman" w:hAnsi="Times New Roman" w:cs="Times New Roman"/>
          <w:b/>
          <w:sz w:val="24"/>
          <w:szCs w:val="24"/>
        </w:rPr>
        <w:t>(C)</w:t>
      </w:r>
      <w:r w:rsidRPr="00015A51">
        <w:rPr>
          <w:rFonts w:ascii="Times New Roman" w:hAnsi="Times New Roman" w:cs="Times New Roman"/>
          <w:sz w:val="24"/>
          <w:szCs w:val="24"/>
        </w:rPr>
        <w:t xml:space="preserve"> Average online and offline </w:t>
      </w:r>
      <w:r w:rsidR="00370CD7" w:rsidRPr="00015A51">
        <w:rPr>
          <w:rFonts w:ascii="Times New Roman" w:hAnsi="Times New Roman" w:cs="Times New Roman"/>
          <w:sz w:val="24"/>
          <w:szCs w:val="24"/>
        </w:rPr>
        <w:t>M</w:t>
      </w:r>
      <w:r w:rsidRPr="00015A51">
        <w:rPr>
          <w:rFonts w:ascii="Times New Roman" w:hAnsi="Times New Roman" w:cs="Times New Roman"/>
          <w:sz w:val="24"/>
          <w:szCs w:val="24"/>
        </w:rPr>
        <w:t xml:space="preserve">T changes when learning sequence A from blocks 1 to 4. Note that </w:t>
      </w:r>
      <w:r w:rsidR="00953FBE" w:rsidRPr="00015A51">
        <w:rPr>
          <w:rFonts w:ascii="Times New Roman" w:hAnsi="Times New Roman" w:cs="Times New Roman"/>
          <w:sz w:val="24"/>
          <w:szCs w:val="24"/>
        </w:rPr>
        <w:t xml:space="preserve">negative </w:t>
      </w:r>
      <w:r w:rsidRPr="00015A51">
        <w:rPr>
          <w:rFonts w:ascii="Times New Roman" w:hAnsi="Times New Roman" w:cs="Times New Roman"/>
          <w:sz w:val="24"/>
          <w:szCs w:val="24"/>
        </w:rPr>
        <w:t xml:space="preserve">values imply decreases in </w:t>
      </w:r>
      <w:r w:rsidR="00370CD7" w:rsidRPr="00015A51">
        <w:rPr>
          <w:rFonts w:ascii="Times New Roman" w:hAnsi="Times New Roman" w:cs="Times New Roman"/>
          <w:sz w:val="24"/>
          <w:szCs w:val="24"/>
        </w:rPr>
        <w:t>M</w:t>
      </w:r>
      <w:r w:rsidRPr="00015A51">
        <w:rPr>
          <w:rFonts w:ascii="Times New Roman" w:hAnsi="Times New Roman" w:cs="Times New Roman"/>
          <w:sz w:val="24"/>
          <w:szCs w:val="24"/>
        </w:rPr>
        <w:t xml:space="preserve">T (i.e., </w:t>
      </w:r>
      <w:r w:rsidR="00370CD7" w:rsidRPr="00015A51">
        <w:rPr>
          <w:rFonts w:ascii="Times New Roman" w:hAnsi="Times New Roman" w:cs="Times New Roman"/>
          <w:sz w:val="24"/>
          <w:szCs w:val="24"/>
        </w:rPr>
        <w:t>M</w:t>
      </w:r>
      <w:r w:rsidRPr="00015A51">
        <w:rPr>
          <w:rFonts w:ascii="Times New Roman" w:hAnsi="Times New Roman" w:cs="Times New Roman"/>
          <w:sz w:val="24"/>
          <w:szCs w:val="24"/>
        </w:rPr>
        <w:t xml:space="preserve">T becomes faster). </w:t>
      </w:r>
      <w:r w:rsidR="00370CD7" w:rsidRPr="00015A51">
        <w:rPr>
          <w:rFonts w:ascii="Times New Roman" w:hAnsi="Times New Roman" w:cs="Times New Roman"/>
          <w:sz w:val="24"/>
          <w:szCs w:val="24"/>
        </w:rPr>
        <w:t>O</w:t>
      </w:r>
      <w:r w:rsidRPr="00015A51">
        <w:rPr>
          <w:rFonts w:ascii="Times New Roman" w:hAnsi="Times New Roman" w:cs="Times New Roman"/>
          <w:sz w:val="24"/>
          <w:szCs w:val="24"/>
        </w:rPr>
        <w:t xml:space="preserve">nline changes in </w:t>
      </w:r>
      <w:r w:rsidR="00370CD7" w:rsidRPr="00015A51">
        <w:rPr>
          <w:rFonts w:ascii="Times New Roman" w:hAnsi="Times New Roman" w:cs="Times New Roman"/>
          <w:sz w:val="24"/>
          <w:szCs w:val="24"/>
        </w:rPr>
        <w:t>M</w:t>
      </w:r>
      <w:r w:rsidRPr="00015A51">
        <w:rPr>
          <w:rFonts w:ascii="Times New Roman" w:hAnsi="Times New Roman" w:cs="Times New Roman"/>
          <w:sz w:val="24"/>
          <w:szCs w:val="24"/>
        </w:rPr>
        <w:t xml:space="preserve">T </w:t>
      </w:r>
      <w:r w:rsidR="00370CD7" w:rsidRPr="00015A51">
        <w:rPr>
          <w:rFonts w:ascii="Times New Roman" w:hAnsi="Times New Roman" w:cs="Times New Roman"/>
          <w:sz w:val="24"/>
          <w:szCs w:val="24"/>
        </w:rPr>
        <w:t>did not rely</w:t>
      </w:r>
      <w:r w:rsidRPr="00015A51">
        <w:rPr>
          <w:rFonts w:ascii="Times New Roman" w:hAnsi="Times New Roman" w:cs="Times New Roman"/>
          <w:sz w:val="24"/>
          <w:szCs w:val="24"/>
        </w:rPr>
        <w:t xml:space="preserve"> on age. </w:t>
      </w:r>
      <w:r w:rsidR="00370CD7" w:rsidRPr="00015A51">
        <w:rPr>
          <w:rFonts w:ascii="Times New Roman" w:hAnsi="Times New Roman" w:cs="Times New Roman"/>
          <w:sz w:val="24"/>
          <w:szCs w:val="24"/>
        </w:rPr>
        <w:t xml:space="preserve">In contrast, offline MT changes significantly depend on age. </w:t>
      </w:r>
      <w:r w:rsidRPr="00015A51">
        <w:rPr>
          <w:rFonts w:ascii="Times New Roman" w:hAnsi="Times New Roman" w:cs="Times New Roman"/>
          <w:sz w:val="24"/>
          <w:szCs w:val="24"/>
        </w:rPr>
        <w:t>Specifically, the offline change was greater in 6-year-olds than a</w:t>
      </w:r>
      <w:r w:rsidR="00370CD7" w:rsidRPr="00015A51">
        <w:rPr>
          <w:rFonts w:ascii="Times New Roman" w:hAnsi="Times New Roman" w:cs="Times New Roman"/>
          <w:sz w:val="24"/>
          <w:szCs w:val="24"/>
        </w:rPr>
        <w:t xml:space="preserve">dults; and </w:t>
      </w:r>
      <w:r w:rsidR="00370CD7" w:rsidRPr="00015A51">
        <w:rPr>
          <w:rFonts w:ascii="Times New Roman" w:hAnsi="Times New Roman" w:cs="Times New Roman"/>
          <w:b/>
          <w:sz w:val="24"/>
          <w:szCs w:val="24"/>
        </w:rPr>
        <w:t>(D)</w:t>
      </w:r>
      <w:r w:rsidR="00370CD7" w:rsidRPr="00015A51">
        <w:rPr>
          <w:rFonts w:ascii="Times New Roman" w:hAnsi="Times New Roman" w:cs="Times New Roman"/>
          <w:sz w:val="24"/>
          <w:szCs w:val="24"/>
        </w:rPr>
        <w:t xml:space="preserve"> When the offline gain was corrected by removing the MT decrement within the preceding block from the total offline change, the age effect vanished. Importantly, the corrected offline </w:t>
      </w:r>
      <w:r w:rsidR="00370CD7" w:rsidRPr="00015A51">
        <w:rPr>
          <w:rFonts w:ascii="Times New Roman" w:hAnsi="Times New Roman" w:cs="Times New Roman"/>
          <w:sz w:val="24"/>
          <w:szCs w:val="24"/>
        </w:rPr>
        <w:lastRenderedPageBreak/>
        <w:t xml:space="preserve">MT change was no longer significantly different from zero in six-year-olds. </w:t>
      </w:r>
      <w:r w:rsidRPr="00015A51">
        <w:rPr>
          <w:rFonts w:ascii="Times New Roman" w:hAnsi="Times New Roman" w:cs="Times New Roman"/>
          <w:sz w:val="24"/>
          <w:szCs w:val="24"/>
        </w:rPr>
        <w:t xml:space="preserve">Error bars represent standard errors of the mean performance within each block. </w:t>
      </w:r>
      <w:r w:rsidR="00370CD7" w:rsidRPr="00015A51">
        <w:rPr>
          <w:rFonts w:ascii="Times New Roman" w:hAnsi="Times New Roman" w:cs="Times New Roman"/>
          <w:sz w:val="24"/>
          <w:szCs w:val="24"/>
        </w:rPr>
        <w:t>M</w:t>
      </w:r>
      <w:r w:rsidRPr="00015A51">
        <w:rPr>
          <w:rFonts w:ascii="Times New Roman" w:hAnsi="Times New Roman" w:cs="Times New Roman"/>
          <w:sz w:val="24"/>
          <w:szCs w:val="24"/>
        </w:rPr>
        <w:t xml:space="preserve">T = </w:t>
      </w:r>
      <w:r w:rsidR="00C90D71" w:rsidRPr="00015A51">
        <w:rPr>
          <w:rFonts w:ascii="Times New Roman" w:hAnsi="Times New Roman" w:cs="Times New Roman"/>
          <w:sz w:val="24"/>
          <w:szCs w:val="24"/>
        </w:rPr>
        <w:t xml:space="preserve">movement </w:t>
      </w:r>
      <w:r w:rsidRPr="00015A51">
        <w:rPr>
          <w:rFonts w:ascii="Times New Roman" w:hAnsi="Times New Roman" w:cs="Times New Roman"/>
          <w:sz w:val="24"/>
          <w:szCs w:val="24"/>
        </w:rPr>
        <w:t>time.</w:t>
      </w:r>
    </w:p>
    <w:p w14:paraId="6B0C1A23" w14:textId="77777777" w:rsidR="00274436" w:rsidRPr="00015A51" w:rsidRDefault="00274436" w:rsidP="002014C9">
      <w:pPr>
        <w:jc w:val="both"/>
        <w:rPr>
          <w:rFonts w:ascii="Times New Roman" w:hAnsi="Times New Roman" w:cs="Times New Roman"/>
          <w:sz w:val="24"/>
          <w:szCs w:val="24"/>
        </w:rPr>
      </w:pPr>
    </w:p>
    <w:p w14:paraId="09988A39" w14:textId="4A265CCC" w:rsidR="00F57041" w:rsidRPr="009F57EC" w:rsidRDefault="002E7A6B" w:rsidP="009F57EC">
      <w:pPr>
        <w:spacing w:after="0" w:line="240" w:lineRule="auto"/>
        <w:jc w:val="both"/>
        <w:rPr>
          <w:rFonts w:ascii="Times New Roman" w:hAnsi="Times New Roman" w:cs="Times New Roman"/>
          <w:sz w:val="24"/>
          <w:szCs w:val="24"/>
        </w:rPr>
      </w:pPr>
      <w:r w:rsidRPr="00015A51">
        <w:rPr>
          <w:rFonts w:ascii="Times New Roman" w:hAnsi="Times New Roman" w:cs="Times New Roman"/>
          <w:b/>
          <w:sz w:val="24"/>
          <w:szCs w:val="24"/>
        </w:rPr>
        <w:t>Figure 5: (A)</w:t>
      </w:r>
      <w:r w:rsidRPr="00015A51">
        <w:rPr>
          <w:rFonts w:ascii="Times New Roman" w:hAnsi="Times New Roman" w:cs="Times New Roman"/>
          <w:sz w:val="24"/>
          <w:szCs w:val="24"/>
        </w:rPr>
        <w:t xml:space="preserve"> The </w:t>
      </w:r>
      <w:r w:rsidR="004F7331" w:rsidRPr="00015A51">
        <w:rPr>
          <w:rFonts w:ascii="Times New Roman" w:hAnsi="Times New Roman" w:cs="Times New Roman"/>
          <w:sz w:val="24"/>
          <w:szCs w:val="24"/>
        </w:rPr>
        <w:t xml:space="preserve">recall </w:t>
      </w:r>
      <w:r w:rsidRPr="00015A51">
        <w:rPr>
          <w:rFonts w:ascii="Times New Roman" w:hAnsi="Times New Roman" w:cs="Times New Roman"/>
          <w:sz w:val="24"/>
          <w:szCs w:val="24"/>
        </w:rPr>
        <w:t xml:space="preserve">score. There was a tendency that </w:t>
      </w:r>
      <w:r w:rsidR="00507863" w:rsidRPr="00015A51">
        <w:rPr>
          <w:rFonts w:ascii="Times New Roman" w:hAnsi="Times New Roman" w:cs="Times New Roman"/>
          <w:sz w:val="24"/>
          <w:szCs w:val="24"/>
        </w:rPr>
        <w:t xml:space="preserve">the </w:t>
      </w:r>
      <w:r w:rsidR="004F7331" w:rsidRPr="00015A51">
        <w:rPr>
          <w:rFonts w:ascii="Times New Roman" w:hAnsi="Times New Roman" w:cs="Times New Roman"/>
          <w:sz w:val="24"/>
          <w:szCs w:val="24"/>
        </w:rPr>
        <w:t xml:space="preserve">recall </w:t>
      </w:r>
      <w:r w:rsidRPr="00015A51">
        <w:rPr>
          <w:rFonts w:ascii="Times New Roman" w:hAnsi="Times New Roman" w:cs="Times New Roman"/>
          <w:sz w:val="24"/>
          <w:szCs w:val="24"/>
        </w:rPr>
        <w:t xml:space="preserve">score reduced with age decreasing; </w:t>
      </w:r>
      <w:r w:rsidRPr="00015A51">
        <w:rPr>
          <w:rFonts w:ascii="Times New Roman" w:hAnsi="Times New Roman" w:cs="Times New Roman"/>
          <w:b/>
          <w:sz w:val="24"/>
          <w:szCs w:val="24"/>
        </w:rPr>
        <w:t>(B)</w:t>
      </w:r>
      <w:r w:rsidRPr="00015A51">
        <w:rPr>
          <w:rFonts w:ascii="Times New Roman" w:hAnsi="Times New Roman" w:cs="Times New Roman"/>
          <w:sz w:val="24"/>
          <w:szCs w:val="24"/>
        </w:rPr>
        <w:t xml:space="preserve"> Recognition score. Six-year-olds showed lower recognition score compared to adults and 10-year-olds. Error bars represent</w:t>
      </w:r>
      <w:r w:rsidRPr="002014C9">
        <w:rPr>
          <w:rFonts w:ascii="Times New Roman" w:hAnsi="Times New Roman" w:cs="Times New Roman"/>
          <w:sz w:val="24"/>
          <w:szCs w:val="24"/>
        </w:rPr>
        <w:t xml:space="preserve"> standard errors. </w:t>
      </w:r>
    </w:p>
    <w:sectPr w:rsidR="00F57041" w:rsidRPr="009F57EC" w:rsidSect="00847B10">
      <w:headerReference w:type="even" r:id="rId9"/>
      <w:headerReference w:type="default" r:id="rId10"/>
      <w:footerReference w:type="default" r:id="rId11"/>
      <w:pgSz w:w="12240" w:h="15840" w:code="1"/>
      <w:pgMar w:top="1440" w:right="1800" w:bottom="1440" w:left="180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39260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C67CA" w14:textId="77777777" w:rsidR="00C43691" w:rsidRDefault="00C43691" w:rsidP="005443A7">
      <w:pPr>
        <w:spacing w:after="0" w:line="240" w:lineRule="auto"/>
      </w:pPr>
      <w:r>
        <w:separator/>
      </w:r>
    </w:p>
  </w:endnote>
  <w:endnote w:type="continuationSeparator" w:id="0">
    <w:p w14:paraId="1FB48E03" w14:textId="77777777" w:rsidR="00C43691" w:rsidRDefault="00C43691" w:rsidP="00544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AB9C9" w14:textId="012EA37A" w:rsidR="00086BF9" w:rsidRDefault="00086BF9">
    <w:pPr>
      <w:pStyle w:val="Footer"/>
      <w:jc w:val="right"/>
    </w:pPr>
  </w:p>
  <w:p w14:paraId="4B3B57A9" w14:textId="77777777" w:rsidR="00086BF9" w:rsidRDefault="00086B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D338C" w14:textId="77777777" w:rsidR="00C43691" w:rsidRDefault="00C43691" w:rsidP="005443A7">
      <w:pPr>
        <w:spacing w:after="0" w:line="240" w:lineRule="auto"/>
      </w:pPr>
      <w:r>
        <w:separator/>
      </w:r>
    </w:p>
  </w:footnote>
  <w:footnote w:type="continuationSeparator" w:id="0">
    <w:p w14:paraId="1C1181ED" w14:textId="77777777" w:rsidR="00C43691" w:rsidRDefault="00C43691" w:rsidP="005443A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98CFC" w14:textId="77777777" w:rsidR="00086BF9" w:rsidRDefault="00086BF9" w:rsidP="004D14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9436DD" w14:textId="77777777" w:rsidR="00086BF9" w:rsidRDefault="00086BF9" w:rsidP="00A828C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14155" w14:textId="19FB99FF" w:rsidR="00086BF9" w:rsidRDefault="00086BF9">
    <w:pPr>
      <w:pStyle w:val="Header"/>
    </w:pPr>
    <w:r>
      <w:t xml:space="preserve">Running title: Age-related sequence learning processes                                                            </w:t>
    </w:r>
    <w:r>
      <w:fldChar w:fldCharType="begin"/>
    </w:r>
    <w:r>
      <w:instrText xml:space="preserve"> PAGE   \* MERGEFORMAT </w:instrText>
    </w:r>
    <w:r>
      <w:fldChar w:fldCharType="separate"/>
    </w:r>
    <w:r w:rsidR="0073604F">
      <w:rPr>
        <w:noProof/>
      </w:rPr>
      <w:t>1</w:t>
    </w:r>
    <w:r>
      <w:rPr>
        <w:noProof/>
      </w:rPr>
      <w:fldChar w:fldCharType="end"/>
    </w:r>
  </w:p>
  <w:p w14:paraId="25829557" w14:textId="0D9F3DB2" w:rsidR="00086BF9" w:rsidRDefault="00086BF9" w:rsidP="004D142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DA2448"/>
    <w:multiLevelType w:val="hybridMultilevel"/>
    <w:tmpl w:val="103AEA16"/>
    <w:lvl w:ilvl="0" w:tplc="BCE65E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874879"/>
    <w:multiLevelType w:val="hybridMultilevel"/>
    <w:tmpl w:val="1F22B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787372"/>
    <w:multiLevelType w:val="hybridMultilevel"/>
    <w:tmpl w:val="C40A642C"/>
    <w:lvl w:ilvl="0" w:tplc="C534D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e E. Clark">
    <w15:presenceInfo w15:providerId="None" w15:userId="Jane E.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e2r9ed7vdet0efwdqp9pffewatwpwx2asd&quot;&gt;My EndNote Library&lt;record-ids&gt;&lt;item&gt;31&lt;/item&gt;&lt;item&gt;59&lt;/item&gt;&lt;item&gt;62&lt;/item&gt;&lt;item&gt;162&lt;/item&gt;&lt;item&gt;189&lt;/item&gt;&lt;item&gt;217&lt;/item&gt;&lt;item&gt;366&lt;/item&gt;&lt;item&gt;412&lt;/item&gt;&lt;item&gt;433&lt;/item&gt;&lt;item&gt;666&lt;/item&gt;&lt;item&gt;851&lt;/item&gt;&lt;item&gt;1224&lt;/item&gt;&lt;item&gt;2101&lt;/item&gt;&lt;item&gt;2183&lt;/item&gt;&lt;item&gt;2269&lt;/item&gt;&lt;item&gt;2404&lt;/item&gt;&lt;item&gt;2480&lt;/item&gt;&lt;item&gt;2575&lt;/item&gt;&lt;item&gt;2659&lt;/item&gt;&lt;item&gt;2702&lt;/item&gt;&lt;item&gt;2735&lt;/item&gt;&lt;item&gt;2737&lt;/item&gt;&lt;item&gt;2742&lt;/item&gt;&lt;item&gt;2798&lt;/item&gt;&lt;item&gt;2818&lt;/item&gt;&lt;item&gt;2821&lt;/item&gt;&lt;item&gt;2822&lt;/item&gt;&lt;item&gt;2823&lt;/item&gt;&lt;item&gt;2826&lt;/item&gt;&lt;item&gt;2829&lt;/item&gt;&lt;item&gt;2892&lt;/item&gt;&lt;item&gt;2893&lt;/item&gt;&lt;item&gt;2894&lt;/item&gt;&lt;item&gt;2897&lt;/item&gt;&lt;/record-ids&gt;&lt;/item&gt;&lt;/Libraries&gt;"/>
  </w:docVars>
  <w:rsids>
    <w:rsidRoot w:val="00E36F62"/>
    <w:rsid w:val="00000577"/>
    <w:rsid w:val="000028E6"/>
    <w:rsid w:val="00002B02"/>
    <w:rsid w:val="00002B30"/>
    <w:rsid w:val="0000345A"/>
    <w:rsid w:val="0000371B"/>
    <w:rsid w:val="00004A14"/>
    <w:rsid w:val="00004DF3"/>
    <w:rsid w:val="000059A7"/>
    <w:rsid w:val="00005A8A"/>
    <w:rsid w:val="00006C7A"/>
    <w:rsid w:val="00006F45"/>
    <w:rsid w:val="000072BB"/>
    <w:rsid w:val="00007E7D"/>
    <w:rsid w:val="00010764"/>
    <w:rsid w:val="00010CB1"/>
    <w:rsid w:val="00012246"/>
    <w:rsid w:val="00012914"/>
    <w:rsid w:val="00012F33"/>
    <w:rsid w:val="0001358A"/>
    <w:rsid w:val="00013C29"/>
    <w:rsid w:val="00014888"/>
    <w:rsid w:val="00014B8F"/>
    <w:rsid w:val="000153C0"/>
    <w:rsid w:val="00015A51"/>
    <w:rsid w:val="00015CEB"/>
    <w:rsid w:val="000173A4"/>
    <w:rsid w:val="00017BEF"/>
    <w:rsid w:val="0002008C"/>
    <w:rsid w:val="00020798"/>
    <w:rsid w:val="00020B46"/>
    <w:rsid w:val="00020CB2"/>
    <w:rsid w:val="00021047"/>
    <w:rsid w:val="00021DF1"/>
    <w:rsid w:val="00023760"/>
    <w:rsid w:val="00023AD7"/>
    <w:rsid w:val="00024676"/>
    <w:rsid w:val="000258FA"/>
    <w:rsid w:val="00025CA8"/>
    <w:rsid w:val="00026946"/>
    <w:rsid w:val="0002712F"/>
    <w:rsid w:val="00027221"/>
    <w:rsid w:val="000300F9"/>
    <w:rsid w:val="00030B4F"/>
    <w:rsid w:val="000314A8"/>
    <w:rsid w:val="000318B0"/>
    <w:rsid w:val="000324C9"/>
    <w:rsid w:val="0003385C"/>
    <w:rsid w:val="00033D17"/>
    <w:rsid w:val="00033D60"/>
    <w:rsid w:val="000345B0"/>
    <w:rsid w:val="00035140"/>
    <w:rsid w:val="00035E0A"/>
    <w:rsid w:val="0003654D"/>
    <w:rsid w:val="000365BB"/>
    <w:rsid w:val="0003670A"/>
    <w:rsid w:val="00037193"/>
    <w:rsid w:val="00037A71"/>
    <w:rsid w:val="0004012F"/>
    <w:rsid w:val="00042923"/>
    <w:rsid w:val="00042E3C"/>
    <w:rsid w:val="00042F58"/>
    <w:rsid w:val="000431A9"/>
    <w:rsid w:val="0004336F"/>
    <w:rsid w:val="00043658"/>
    <w:rsid w:val="00043C62"/>
    <w:rsid w:val="00043ECA"/>
    <w:rsid w:val="00044383"/>
    <w:rsid w:val="000448DD"/>
    <w:rsid w:val="00044E7B"/>
    <w:rsid w:val="00045D46"/>
    <w:rsid w:val="00045D68"/>
    <w:rsid w:val="00046927"/>
    <w:rsid w:val="00047190"/>
    <w:rsid w:val="0004747F"/>
    <w:rsid w:val="00047799"/>
    <w:rsid w:val="00047847"/>
    <w:rsid w:val="000479D2"/>
    <w:rsid w:val="000507C2"/>
    <w:rsid w:val="00052DB2"/>
    <w:rsid w:val="000536BC"/>
    <w:rsid w:val="00053DE3"/>
    <w:rsid w:val="00054D71"/>
    <w:rsid w:val="00054F3B"/>
    <w:rsid w:val="00055767"/>
    <w:rsid w:val="000563A4"/>
    <w:rsid w:val="00056AF6"/>
    <w:rsid w:val="00056E06"/>
    <w:rsid w:val="00057104"/>
    <w:rsid w:val="00060122"/>
    <w:rsid w:val="000603E3"/>
    <w:rsid w:val="000605B3"/>
    <w:rsid w:val="00060DF6"/>
    <w:rsid w:val="00062039"/>
    <w:rsid w:val="00062390"/>
    <w:rsid w:val="00063486"/>
    <w:rsid w:val="00063C32"/>
    <w:rsid w:val="00063DCD"/>
    <w:rsid w:val="00064B69"/>
    <w:rsid w:val="00064C5E"/>
    <w:rsid w:val="00065701"/>
    <w:rsid w:val="000658EE"/>
    <w:rsid w:val="00065B36"/>
    <w:rsid w:val="00066150"/>
    <w:rsid w:val="00066787"/>
    <w:rsid w:val="00066B87"/>
    <w:rsid w:val="00066E57"/>
    <w:rsid w:val="00067958"/>
    <w:rsid w:val="00067AE7"/>
    <w:rsid w:val="000701CE"/>
    <w:rsid w:val="00070F9B"/>
    <w:rsid w:val="00070FA6"/>
    <w:rsid w:val="000710CD"/>
    <w:rsid w:val="00071217"/>
    <w:rsid w:val="00071E4D"/>
    <w:rsid w:val="000738FB"/>
    <w:rsid w:val="00074711"/>
    <w:rsid w:val="00074A5E"/>
    <w:rsid w:val="00074C56"/>
    <w:rsid w:val="0007544C"/>
    <w:rsid w:val="0007546B"/>
    <w:rsid w:val="00075DAA"/>
    <w:rsid w:val="00075E8E"/>
    <w:rsid w:val="00075ED9"/>
    <w:rsid w:val="000774CA"/>
    <w:rsid w:val="000806F5"/>
    <w:rsid w:val="00080FB9"/>
    <w:rsid w:val="00081739"/>
    <w:rsid w:val="00081CA7"/>
    <w:rsid w:val="00081F94"/>
    <w:rsid w:val="00082657"/>
    <w:rsid w:val="0008296A"/>
    <w:rsid w:val="00082A1D"/>
    <w:rsid w:val="000841D8"/>
    <w:rsid w:val="00084B0D"/>
    <w:rsid w:val="00085ADC"/>
    <w:rsid w:val="00085BCD"/>
    <w:rsid w:val="00085BF8"/>
    <w:rsid w:val="00085E8D"/>
    <w:rsid w:val="00086435"/>
    <w:rsid w:val="0008646E"/>
    <w:rsid w:val="00086BF9"/>
    <w:rsid w:val="00087342"/>
    <w:rsid w:val="0008747D"/>
    <w:rsid w:val="00087915"/>
    <w:rsid w:val="00087F9A"/>
    <w:rsid w:val="00090315"/>
    <w:rsid w:val="00090D3C"/>
    <w:rsid w:val="00090E4A"/>
    <w:rsid w:val="00090E97"/>
    <w:rsid w:val="00091DB3"/>
    <w:rsid w:val="00091F59"/>
    <w:rsid w:val="0009208B"/>
    <w:rsid w:val="000923BC"/>
    <w:rsid w:val="0009277E"/>
    <w:rsid w:val="000933FF"/>
    <w:rsid w:val="000934FB"/>
    <w:rsid w:val="00093B2C"/>
    <w:rsid w:val="00093C5A"/>
    <w:rsid w:val="000945A8"/>
    <w:rsid w:val="00094BC6"/>
    <w:rsid w:val="00096369"/>
    <w:rsid w:val="00096925"/>
    <w:rsid w:val="00096DD3"/>
    <w:rsid w:val="000A0F7C"/>
    <w:rsid w:val="000A1968"/>
    <w:rsid w:val="000A1F49"/>
    <w:rsid w:val="000A2EE5"/>
    <w:rsid w:val="000A330C"/>
    <w:rsid w:val="000A4476"/>
    <w:rsid w:val="000A45D1"/>
    <w:rsid w:val="000A502C"/>
    <w:rsid w:val="000A5FC9"/>
    <w:rsid w:val="000A6BF8"/>
    <w:rsid w:val="000B02B3"/>
    <w:rsid w:val="000B055A"/>
    <w:rsid w:val="000B096D"/>
    <w:rsid w:val="000B1091"/>
    <w:rsid w:val="000B1321"/>
    <w:rsid w:val="000B19DA"/>
    <w:rsid w:val="000B1A0B"/>
    <w:rsid w:val="000B2747"/>
    <w:rsid w:val="000B3203"/>
    <w:rsid w:val="000B32A9"/>
    <w:rsid w:val="000B32D0"/>
    <w:rsid w:val="000B3566"/>
    <w:rsid w:val="000B3891"/>
    <w:rsid w:val="000B5158"/>
    <w:rsid w:val="000B59A1"/>
    <w:rsid w:val="000B5D50"/>
    <w:rsid w:val="000B6563"/>
    <w:rsid w:val="000B68CA"/>
    <w:rsid w:val="000B6CE9"/>
    <w:rsid w:val="000B706F"/>
    <w:rsid w:val="000B77D5"/>
    <w:rsid w:val="000B7A1A"/>
    <w:rsid w:val="000B7B92"/>
    <w:rsid w:val="000C016C"/>
    <w:rsid w:val="000C074B"/>
    <w:rsid w:val="000C0925"/>
    <w:rsid w:val="000C09E4"/>
    <w:rsid w:val="000C154E"/>
    <w:rsid w:val="000C209E"/>
    <w:rsid w:val="000C2A01"/>
    <w:rsid w:val="000C2B81"/>
    <w:rsid w:val="000C2FA2"/>
    <w:rsid w:val="000C33B5"/>
    <w:rsid w:val="000C3488"/>
    <w:rsid w:val="000C4D47"/>
    <w:rsid w:val="000C53AE"/>
    <w:rsid w:val="000C56BE"/>
    <w:rsid w:val="000C638B"/>
    <w:rsid w:val="000C68E8"/>
    <w:rsid w:val="000C6938"/>
    <w:rsid w:val="000C6AF8"/>
    <w:rsid w:val="000C6E50"/>
    <w:rsid w:val="000C6F53"/>
    <w:rsid w:val="000C7543"/>
    <w:rsid w:val="000C7D8B"/>
    <w:rsid w:val="000D13A8"/>
    <w:rsid w:val="000D146C"/>
    <w:rsid w:val="000D147C"/>
    <w:rsid w:val="000D2ADC"/>
    <w:rsid w:val="000D2B29"/>
    <w:rsid w:val="000D3C9F"/>
    <w:rsid w:val="000D456E"/>
    <w:rsid w:val="000D4978"/>
    <w:rsid w:val="000D499D"/>
    <w:rsid w:val="000D4AA5"/>
    <w:rsid w:val="000D542C"/>
    <w:rsid w:val="000D5484"/>
    <w:rsid w:val="000D54CE"/>
    <w:rsid w:val="000D5CC4"/>
    <w:rsid w:val="000D67AE"/>
    <w:rsid w:val="000D7D29"/>
    <w:rsid w:val="000E02CA"/>
    <w:rsid w:val="000E0908"/>
    <w:rsid w:val="000E0C31"/>
    <w:rsid w:val="000E0DEB"/>
    <w:rsid w:val="000E1229"/>
    <w:rsid w:val="000E2A43"/>
    <w:rsid w:val="000E2C7E"/>
    <w:rsid w:val="000E35D3"/>
    <w:rsid w:val="000E3C40"/>
    <w:rsid w:val="000E3EDD"/>
    <w:rsid w:val="000E4362"/>
    <w:rsid w:val="000E4F05"/>
    <w:rsid w:val="000E5327"/>
    <w:rsid w:val="000E53E0"/>
    <w:rsid w:val="000E6168"/>
    <w:rsid w:val="000E668E"/>
    <w:rsid w:val="000E6777"/>
    <w:rsid w:val="000E6892"/>
    <w:rsid w:val="000E69C3"/>
    <w:rsid w:val="000E7E62"/>
    <w:rsid w:val="000F224C"/>
    <w:rsid w:val="000F29D4"/>
    <w:rsid w:val="000F2C9F"/>
    <w:rsid w:val="000F3CBA"/>
    <w:rsid w:val="000F49C6"/>
    <w:rsid w:val="000F5F35"/>
    <w:rsid w:val="000F5F3A"/>
    <w:rsid w:val="000F7458"/>
    <w:rsid w:val="000F75EC"/>
    <w:rsid w:val="00100671"/>
    <w:rsid w:val="00100684"/>
    <w:rsid w:val="00100A16"/>
    <w:rsid w:val="00101708"/>
    <w:rsid w:val="00105916"/>
    <w:rsid w:val="00105C2C"/>
    <w:rsid w:val="0010680B"/>
    <w:rsid w:val="00106B75"/>
    <w:rsid w:val="00107B92"/>
    <w:rsid w:val="0011007B"/>
    <w:rsid w:val="001102E1"/>
    <w:rsid w:val="00110377"/>
    <w:rsid w:val="001103E1"/>
    <w:rsid w:val="00110F6B"/>
    <w:rsid w:val="0011135B"/>
    <w:rsid w:val="00111523"/>
    <w:rsid w:val="00111952"/>
    <w:rsid w:val="00111BB5"/>
    <w:rsid w:val="00111C24"/>
    <w:rsid w:val="00111E9F"/>
    <w:rsid w:val="00112990"/>
    <w:rsid w:val="00112DF8"/>
    <w:rsid w:val="00112E48"/>
    <w:rsid w:val="001139C3"/>
    <w:rsid w:val="0011425D"/>
    <w:rsid w:val="001149B6"/>
    <w:rsid w:val="00114C43"/>
    <w:rsid w:val="00114D26"/>
    <w:rsid w:val="00116D62"/>
    <w:rsid w:val="00117909"/>
    <w:rsid w:val="00120513"/>
    <w:rsid w:val="00120E90"/>
    <w:rsid w:val="00121236"/>
    <w:rsid w:val="0012189A"/>
    <w:rsid w:val="001219BE"/>
    <w:rsid w:val="00121D7F"/>
    <w:rsid w:val="0012256A"/>
    <w:rsid w:val="00122EC4"/>
    <w:rsid w:val="0012309A"/>
    <w:rsid w:val="00123C9A"/>
    <w:rsid w:val="00124606"/>
    <w:rsid w:val="00124662"/>
    <w:rsid w:val="0012508D"/>
    <w:rsid w:val="0012519D"/>
    <w:rsid w:val="0012524B"/>
    <w:rsid w:val="00125340"/>
    <w:rsid w:val="001262E1"/>
    <w:rsid w:val="00127D6C"/>
    <w:rsid w:val="00127F1B"/>
    <w:rsid w:val="00127F49"/>
    <w:rsid w:val="001304AD"/>
    <w:rsid w:val="001306B6"/>
    <w:rsid w:val="00130AAE"/>
    <w:rsid w:val="00132501"/>
    <w:rsid w:val="0013288D"/>
    <w:rsid w:val="00133F17"/>
    <w:rsid w:val="001342EF"/>
    <w:rsid w:val="00134B68"/>
    <w:rsid w:val="00134C62"/>
    <w:rsid w:val="00134CC0"/>
    <w:rsid w:val="0013578F"/>
    <w:rsid w:val="00136056"/>
    <w:rsid w:val="001361FA"/>
    <w:rsid w:val="001362B9"/>
    <w:rsid w:val="001364FD"/>
    <w:rsid w:val="001368C4"/>
    <w:rsid w:val="00137191"/>
    <w:rsid w:val="0013757F"/>
    <w:rsid w:val="001377E2"/>
    <w:rsid w:val="0014023C"/>
    <w:rsid w:val="0014124A"/>
    <w:rsid w:val="001414C7"/>
    <w:rsid w:val="0014183E"/>
    <w:rsid w:val="00141916"/>
    <w:rsid w:val="00141954"/>
    <w:rsid w:val="00141AFF"/>
    <w:rsid w:val="0014209E"/>
    <w:rsid w:val="00142392"/>
    <w:rsid w:val="0014285C"/>
    <w:rsid w:val="0014333E"/>
    <w:rsid w:val="00143908"/>
    <w:rsid w:val="00143E6C"/>
    <w:rsid w:val="00144246"/>
    <w:rsid w:val="001444E2"/>
    <w:rsid w:val="0014462E"/>
    <w:rsid w:val="00144BF4"/>
    <w:rsid w:val="001451BA"/>
    <w:rsid w:val="0014653E"/>
    <w:rsid w:val="001466FC"/>
    <w:rsid w:val="00146964"/>
    <w:rsid w:val="00151C9A"/>
    <w:rsid w:val="001520AA"/>
    <w:rsid w:val="0015210D"/>
    <w:rsid w:val="001550B0"/>
    <w:rsid w:val="0015555F"/>
    <w:rsid w:val="00155A20"/>
    <w:rsid w:val="00155A46"/>
    <w:rsid w:val="00155B17"/>
    <w:rsid w:val="00156BDD"/>
    <w:rsid w:val="00156DF7"/>
    <w:rsid w:val="001577FF"/>
    <w:rsid w:val="00160158"/>
    <w:rsid w:val="00160289"/>
    <w:rsid w:val="00160905"/>
    <w:rsid w:val="001609E9"/>
    <w:rsid w:val="00161362"/>
    <w:rsid w:val="00161576"/>
    <w:rsid w:val="00161893"/>
    <w:rsid w:val="001623AE"/>
    <w:rsid w:val="001633AE"/>
    <w:rsid w:val="00163945"/>
    <w:rsid w:val="00163C08"/>
    <w:rsid w:val="00163D01"/>
    <w:rsid w:val="0016414E"/>
    <w:rsid w:val="00164712"/>
    <w:rsid w:val="00164D84"/>
    <w:rsid w:val="00164EF1"/>
    <w:rsid w:val="00165F2A"/>
    <w:rsid w:val="001662EA"/>
    <w:rsid w:val="00166367"/>
    <w:rsid w:val="00167825"/>
    <w:rsid w:val="00167A02"/>
    <w:rsid w:val="001709B8"/>
    <w:rsid w:val="001710B2"/>
    <w:rsid w:val="00171F1A"/>
    <w:rsid w:val="00172108"/>
    <w:rsid w:val="00172245"/>
    <w:rsid w:val="00172B1E"/>
    <w:rsid w:val="00172D16"/>
    <w:rsid w:val="0017342F"/>
    <w:rsid w:val="00173C1E"/>
    <w:rsid w:val="001745FB"/>
    <w:rsid w:val="00174A4D"/>
    <w:rsid w:val="00174DAE"/>
    <w:rsid w:val="00174F23"/>
    <w:rsid w:val="001751EC"/>
    <w:rsid w:val="00175F77"/>
    <w:rsid w:val="00175FE0"/>
    <w:rsid w:val="00176529"/>
    <w:rsid w:val="0017669F"/>
    <w:rsid w:val="00177BA8"/>
    <w:rsid w:val="00180938"/>
    <w:rsid w:val="00180953"/>
    <w:rsid w:val="001809EB"/>
    <w:rsid w:val="00181127"/>
    <w:rsid w:val="0018115D"/>
    <w:rsid w:val="00181F6D"/>
    <w:rsid w:val="00182145"/>
    <w:rsid w:val="001825F9"/>
    <w:rsid w:val="00182EC7"/>
    <w:rsid w:val="00183184"/>
    <w:rsid w:val="001834C1"/>
    <w:rsid w:val="00183CD0"/>
    <w:rsid w:val="00184EE2"/>
    <w:rsid w:val="00185597"/>
    <w:rsid w:val="00185858"/>
    <w:rsid w:val="00185C07"/>
    <w:rsid w:val="00186183"/>
    <w:rsid w:val="00186B7B"/>
    <w:rsid w:val="001901FD"/>
    <w:rsid w:val="001902C9"/>
    <w:rsid w:val="0019037F"/>
    <w:rsid w:val="001908FC"/>
    <w:rsid w:val="00191538"/>
    <w:rsid w:val="00191843"/>
    <w:rsid w:val="00192044"/>
    <w:rsid w:val="001920A8"/>
    <w:rsid w:val="001922B6"/>
    <w:rsid w:val="001925A2"/>
    <w:rsid w:val="00193338"/>
    <w:rsid w:val="00193460"/>
    <w:rsid w:val="001939DA"/>
    <w:rsid w:val="00193B2B"/>
    <w:rsid w:val="00194953"/>
    <w:rsid w:val="00195E66"/>
    <w:rsid w:val="001961FD"/>
    <w:rsid w:val="0019633A"/>
    <w:rsid w:val="0019656D"/>
    <w:rsid w:val="001970F1"/>
    <w:rsid w:val="00197242"/>
    <w:rsid w:val="00197471"/>
    <w:rsid w:val="00197EC9"/>
    <w:rsid w:val="001A03B0"/>
    <w:rsid w:val="001A1013"/>
    <w:rsid w:val="001A14E2"/>
    <w:rsid w:val="001A15A4"/>
    <w:rsid w:val="001A1924"/>
    <w:rsid w:val="001A249F"/>
    <w:rsid w:val="001A350A"/>
    <w:rsid w:val="001A3656"/>
    <w:rsid w:val="001A540E"/>
    <w:rsid w:val="001A60BA"/>
    <w:rsid w:val="001A6233"/>
    <w:rsid w:val="001A62D9"/>
    <w:rsid w:val="001B02B8"/>
    <w:rsid w:val="001B13B0"/>
    <w:rsid w:val="001B1548"/>
    <w:rsid w:val="001B1E3B"/>
    <w:rsid w:val="001B2E87"/>
    <w:rsid w:val="001B35CE"/>
    <w:rsid w:val="001B3F2E"/>
    <w:rsid w:val="001B4160"/>
    <w:rsid w:val="001B561C"/>
    <w:rsid w:val="001B5B9B"/>
    <w:rsid w:val="001B7DEC"/>
    <w:rsid w:val="001C08A5"/>
    <w:rsid w:val="001C107A"/>
    <w:rsid w:val="001C138B"/>
    <w:rsid w:val="001C1B27"/>
    <w:rsid w:val="001C1C72"/>
    <w:rsid w:val="001C2530"/>
    <w:rsid w:val="001C265B"/>
    <w:rsid w:val="001C26B8"/>
    <w:rsid w:val="001C2759"/>
    <w:rsid w:val="001C29C7"/>
    <w:rsid w:val="001C2DC7"/>
    <w:rsid w:val="001C3587"/>
    <w:rsid w:val="001C421F"/>
    <w:rsid w:val="001C4330"/>
    <w:rsid w:val="001C4BB0"/>
    <w:rsid w:val="001C5F89"/>
    <w:rsid w:val="001C64F4"/>
    <w:rsid w:val="001C6965"/>
    <w:rsid w:val="001C6DC9"/>
    <w:rsid w:val="001C7691"/>
    <w:rsid w:val="001C7C9F"/>
    <w:rsid w:val="001C7E61"/>
    <w:rsid w:val="001D0191"/>
    <w:rsid w:val="001D038B"/>
    <w:rsid w:val="001D06C8"/>
    <w:rsid w:val="001D0D4C"/>
    <w:rsid w:val="001D1CF0"/>
    <w:rsid w:val="001D234C"/>
    <w:rsid w:val="001D2817"/>
    <w:rsid w:val="001D287C"/>
    <w:rsid w:val="001D33C4"/>
    <w:rsid w:val="001D3575"/>
    <w:rsid w:val="001D37D8"/>
    <w:rsid w:val="001D39C6"/>
    <w:rsid w:val="001D423D"/>
    <w:rsid w:val="001D44E6"/>
    <w:rsid w:val="001D5176"/>
    <w:rsid w:val="001D5A15"/>
    <w:rsid w:val="001D5C27"/>
    <w:rsid w:val="001D6A6D"/>
    <w:rsid w:val="001D796F"/>
    <w:rsid w:val="001D7B32"/>
    <w:rsid w:val="001E05F1"/>
    <w:rsid w:val="001E113E"/>
    <w:rsid w:val="001E1C64"/>
    <w:rsid w:val="001E1D0E"/>
    <w:rsid w:val="001E3F01"/>
    <w:rsid w:val="001E4557"/>
    <w:rsid w:val="001E5AC9"/>
    <w:rsid w:val="001E6AC4"/>
    <w:rsid w:val="001E6CFB"/>
    <w:rsid w:val="001E7924"/>
    <w:rsid w:val="001E7A01"/>
    <w:rsid w:val="001E7EE7"/>
    <w:rsid w:val="001F08FF"/>
    <w:rsid w:val="001F095F"/>
    <w:rsid w:val="001F0BF1"/>
    <w:rsid w:val="001F1000"/>
    <w:rsid w:val="001F13D2"/>
    <w:rsid w:val="001F15D0"/>
    <w:rsid w:val="001F1A59"/>
    <w:rsid w:val="001F1FD8"/>
    <w:rsid w:val="001F22B9"/>
    <w:rsid w:val="001F23E4"/>
    <w:rsid w:val="001F258C"/>
    <w:rsid w:val="001F293F"/>
    <w:rsid w:val="001F2B38"/>
    <w:rsid w:val="001F2F9E"/>
    <w:rsid w:val="001F3036"/>
    <w:rsid w:val="001F3259"/>
    <w:rsid w:val="001F33CB"/>
    <w:rsid w:val="001F3662"/>
    <w:rsid w:val="001F3BB0"/>
    <w:rsid w:val="001F4288"/>
    <w:rsid w:val="001F464E"/>
    <w:rsid w:val="001F487C"/>
    <w:rsid w:val="001F5370"/>
    <w:rsid w:val="001F5DC0"/>
    <w:rsid w:val="001F63D5"/>
    <w:rsid w:val="001F73FE"/>
    <w:rsid w:val="001F785A"/>
    <w:rsid w:val="001F79C8"/>
    <w:rsid w:val="00201043"/>
    <w:rsid w:val="002014C9"/>
    <w:rsid w:val="002019E7"/>
    <w:rsid w:val="00201A91"/>
    <w:rsid w:val="00202596"/>
    <w:rsid w:val="002030A4"/>
    <w:rsid w:val="00203235"/>
    <w:rsid w:val="0020357B"/>
    <w:rsid w:val="00203E3D"/>
    <w:rsid w:val="00203F8B"/>
    <w:rsid w:val="00205B3A"/>
    <w:rsid w:val="00205F6F"/>
    <w:rsid w:val="002060F4"/>
    <w:rsid w:val="00206F76"/>
    <w:rsid w:val="002077A7"/>
    <w:rsid w:val="00207DCD"/>
    <w:rsid w:val="002101EC"/>
    <w:rsid w:val="0021054E"/>
    <w:rsid w:val="00210A64"/>
    <w:rsid w:val="00210C20"/>
    <w:rsid w:val="00210F37"/>
    <w:rsid w:val="00211408"/>
    <w:rsid w:val="002114EB"/>
    <w:rsid w:val="00211EAC"/>
    <w:rsid w:val="0021204E"/>
    <w:rsid w:val="0021289E"/>
    <w:rsid w:val="00212D4D"/>
    <w:rsid w:val="00212F58"/>
    <w:rsid w:val="002133B2"/>
    <w:rsid w:val="00214618"/>
    <w:rsid w:val="0021556B"/>
    <w:rsid w:val="00215731"/>
    <w:rsid w:val="00215B40"/>
    <w:rsid w:val="00215FB4"/>
    <w:rsid w:val="002165D6"/>
    <w:rsid w:val="00216EEB"/>
    <w:rsid w:val="002213E2"/>
    <w:rsid w:val="002217F6"/>
    <w:rsid w:val="002218FC"/>
    <w:rsid w:val="002223FF"/>
    <w:rsid w:val="00222550"/>
    <w:rsid w:val="0022465D"/>
    <w:rsid w:val="00225DF7"/>
    <w:rsid w:val="00226997"/>
    <w:rsid w:val="00226A6D"/>
    <w:rsid w:val="00226C30"/>
    <w:rsid w:val="00227314"/>
    <w:rsid w:val="00227B25"/>
    <w:rsid w:val="00227EBC"/>
    <w:rsid w:val="00230252"/>
    <w:rsid w:val="00230956"/>
    <w:rsid w:val="00231601"/>
    <w:rsid w:val="00231D11"/>
    <w:rsid w:val="002322E4"/>
    <w:rsid w:val="00232B17"/>
    <w:rsid w:val="00232B5C"/>
    <w:rsid w:val="002334F6"/>
    <w:rsid w:val="00233770"/>
    <w:rsid w:val="00233E83"/>
    <w:rsid w:val="00234E00"/>
    <w:rsid w:val="00235680"/>
    <w:rsid w:val="00236635"/>
    <w:rsid w:val="002366FD"/>
    <w:rsid w:val="0023743D"/>
    <w:rsid w:val="002409D5"/>
    <w:rsid w:val="00240A1F"/>
    <w:rsid w:val="00241C3C"/>
    <w:rsid w:val="00241C57"/>
    <w:rsid w:val="00241F8F"/>
    <w:rsid w:val="002422BF"/>
    <w:rsid w:val="00242778"/>
    <w:rsid w:val="00242A3C"/>
    <w:rsid w:val="002433D9"/>
    <w:rsid w:val="00244454"/>
    <w:rsid w:val="00244764"/>
    <w:rsid w:val="002448EB"/>
    <w:rsid w:val="002450C0"/>
    <w:rsid w:val="00245D84"/>
    <w:rsid w:val="0024606D"/>
    <w:rsid w:val="00246978"/>
    <w:rsid w:val="00247DFB"/>
    <w:rsid w:val="00247EC4"/>
    <w:rsid w:val="002503B6"/>
    <w:rsid w:val="002505DE"/>
    <w:rsid w:val="0025101F"/>
    <w:rsid w:val="002517E8"/>
    <w:rsid w:val="00251DAB"/>
    <w:rsid w:val="00252335"/>
    <w:rsid w:val="002524FB"/>
    <w:rsid w:val="002529D6"/>
    <w:rsid w:val="00252D05"/>
    <w:rsid w:val="00253139"/>
    <w:rsid w:val="00254C08"/>
    <w:rsid w:val="00254DA4"/>
    <w:rsid w:val="0025503E"/>
    <w:rsid w:val="00255116"/>
    <w:rsid w:val="002554C1"/>
    <w:rsid w:val="00255DF4"/>
    <w:rsid w:val="00255F84"/>
    <w:rsid w:val="0025608D"/>
    <w:rsid w:val="00256889"/>
    <w:rsid w:val="00256E5F"/>
    <w:rsid w:val="0025745C"/>
    <w:rsid w:val="00257960"/>
    <w:rsid w:val="00257BCC"/>
    <w:rsid w:val="00261465"/>
    <w:rsid w:val="00261A92"/>
    <w:rsid w:val="002625AA"/>
    <w:rsid w:val="00262F0F"/>
    <w:rsid w:val="00262FAA"/>
    <w:rsid w:val="002632CD"/>
    <w:rsid w:val="002637E2"/>
    <w:rsid w:val="00263BDE"/>
    <w:rsid w:val="00263DE7"/>
    <w:rsid w:val="00264960"/>
    <w:rsid w:val="002649BD"/>
    <w:rsid w:val="00264C4F"/>
    <w:rsid w:val="00264D93"/>
    <w:rsid w:val="00265990"/>
    <w:rsid w:val="00266BFC"/>
    <w:rsid w:val="00266FB8"/>
    <w:rsid w:val="002674FF"/>
    <w:rsid w:val="00270AF0"/>
    <w:rsid w:val="00270B01"/>
    <w:rsid w:val="00271315"/>
    <w:rsid w:val="002716DE"/>
    <w:rsid w:val="00271831"/>
    <w:rsid w:val="0027217F"/>
    <w:rsid w:val="00272496"/>
    <w:rsid w:val="002725B7"/>
    <w:rsid w:val="0027310A"/>
    <w:rsid w:val="00274436"/>
    <w:rsid w:val="00274B82"/>
    <w:rsid w:val="00275B4E"/>
    <w:rsid w:val="002766BC"/>
    <w:rsid w:val="00277273"/>
    <w:rsid w:val="00277A60"/>
    <w:rsid w:val="00277B26"/>
    <w:rsid w:val="00280862"/>
    <w:rsid w:val="00280DDF"/>
    <w:rsid w:val="002818F8"/>
    <w:rsid w:val="0028224E"/>
    <w:rsid w:val="00283EB0"/>
    <w:rsid w:val="00284887"/>
    <w:rsid w:val="002854B3"/>
    <w:rsid w:val="00285A18"/>
    <w:rsid w:val="002860C5"/>
    <w:rsid w:val="0028630C"/>
    <w:rsid w:val="002863D9"/>
    <w:rsid w:val="00286827"/>
    <w:rsid w:val="0028687C"/>
    <w:rsid w:val="00286A5F"/>
    <w:rsid w:val="00286C20"/>
    <w:rsid w:val="002877DF"/>
    <w:rsid w:val="002903D8"/>
    <w:rsid w:val="002907C3"/>
    <w:rsid w:val="002907D8"/>
    <w:rsid w:val="002910ED"/>
    <w:rsid w:val="00291262"/>
    <w:rsid w:val="00291F48"/>
    <w:rsid w:val="0029205B"/>
    <w:rsid w:val="00292597"/>
    <w:rsid w:val="002937D9"/>
    <w:rsid w:val="00293AE2"/>
    <w:rsid w:val="00293EEA"/>
    <w:rsid w:val="00293FA8"/>
    <w:rsid w:val="00294EE9"/>
    <w:rsid w:val="00296096"/>
    <w:rsid w:val="0029676B"/>
    <w:rsid w:val="002968F4"/>
    <w:rsid w:val="00296F98"/>
    <w:rsid w:val="00297539"/>
    <w:rsid w:val="0029772A"/>
    <w:rsid w:val="00297744"/>
    <w:rsid w:val="00297DC4"/>
    <w:rsid w:val="00297FB8"/>
    <w:rsid w:val="002A11EE"/>
    <w:rsid w:val="002A1B02"/>
    <w:rsid w:val="002A24E1"/>
    <w:rsid w:val="002A26B1"/>
    <w:rsid w:val="002A2B03"/>
    <w:rsid w:val="002A3149"/>
    <w:rsid w:val="002A3BD2"/>
    <w:rsid w:val="002A495F"/>
    <w:rsid w:val="002A5234"/>
    <w:rsid w:val="002A5CCB"/>
    <w:rsid w:val="002A6388"/>
    <w:rsid w:val="002A673B"/>
    <w:rsid w:val="002A67C9"/>
    <w:rsid w:val="002A6B22"/>
    <w:rsid w:val="002A6B4B"/>
    <w:rsid w:val="002A6C3E"/>
    <w:rsid w:val="002A751F"/>
    <w:rsid w:val="002A77B0"/>
    <w:rsid w:val="002A7E22"/>
    <w:rsid w:val="002B10A9"/>
    <w:rsid w:val="002B10AE"/>
    <w:rsid w:val="002B1E09"/>
    <w:rsid w:val="002B331C"/>
    <w:rsid w:val="002B3B3B"/>
    <w:rsid w:val="002B3FA4"/>
    <w:rsid w:val="002B47D0"/>
    <w:rsid w:val="002B535D"/>
    <w:rsid w:val="002B54A5"/>
    <w:rsid w:val="002B70AE"/>
    <w:rsid w:val="002B715C"/>
    <w:rsid w:val="002B7899"/>
    <w:rsid w:val="002B7B68"/>
    <w:rsid w:val="002B7C6E"/>
    <w:rsid w:val="002C007F"/>
    <w:rsid w:val="002C0F3C"/>
    <w:rsid w:val="002C29E5"/>
    <w:rsid w:val="002C2C6E"/>
    <w:rsid w:val="002C2E64"/>
    <w:rsid w:val="002C30A7"/>
    <w:rsid w:val="002C3B8D"/>
    <w:rsid w:val="002C4BEF"/>
    <w:rsid w:val="002C4D55"/>
    <w:rsid w:val="002C5153"/>
    <w:rsid w:val="002C5646"/>
    <w:rsid w:val="002C5B26"/>
    <w:rsid w:val="002C7AC3"/>
    <w:rsid w:val="002C7BE3"/>
    <w:rsid w:val="002D0C69"/>
    <w:rsid w:val="002D0FAE"/>
    <w:rsid w:val="002D15C7"/>
    <w:rsid w:val="002D19F6"/>
    <w:rsid w:val="002D24FE"/>
    <w:rsid w:val="002D2A29"/>
    <w:rsid w:val="002D2CF2"/>
    <w:rsid w:val="002D2E5E"/>
    <w:rsid w:val="002D3A40"/>
    <w:rsid w:val="002D44C3"/>
    <w:rsid w:val="002D55A0"/>
    <w:rsid w:val="002D5B43"/>
    <w:rsid w:val="002D6316"/>
    <w:rsid w:val="002D65EE"/>
    <w:rsid w:val="002D65F2"/>
    <w:rsid w:val="002D74CF"/>
    <w:rsid w:val="002D7C5D"/>
    <w:rsid w:val="002E0578"/>
    <w:rsid w:val="002E09BF"/>
    <w:rsid w:val="002E1E44"/>
    <w:rsid w:val="002E24F0"/>
    <w:rsid w:val="002E2589"/>
    <w:rsid w:val="002E298B"/>
    <w:rsid w:val="002E3194"/>
    <w:rsid w:val="002E3903"/>
    <w:rsid w:val="002E3A8A"/>
    <w:rsid w:val="002E3C41"/>
    <w:rsid w:val="002E3F83"/>
    <w:rsid w:val="002E4393"/>
    <w:rsid w:val="002E4866"/>
    <w:rsid w:val="002E48DD"/>
    <w:rsid w:val="002E5DDE"/>
    <w:rsid w:val="002E5F37"/>
    <w:rsid w:val="002E6535"/>
    <w:rsid w:val="002E7A6B"/>
    <w:rsid w:val="002E7AED"/>
    <w:rsid w:val="002E7BD9"/>
    <w:rsid w:val="002E7D3A"/>
    <w:rsid w:val="002F0148"/>
    <w:rsid w:val="002F049C"/>
    <w:rsid w:val="002F0566"/>
    <w:rsid w:val="002F0D89"/>
    <w:rsid w:val="002F0DB1"/>
    <w:rsid w:val="002F15C8"/>
    <w:rsid w:val="002F1E0B"/>
    <w:rsid w:val="002F1F59"/>
    <w:rsid w:val="002F22F2"/>
    <w:rsid w:val="002F2BB0"/>
    <w:rsid w:val="002F3E13"/>
    <w:rsid w:val="002F4D8C"/>
    <w:rsid w:val="002F4DE5"/>
    <w:rsid w:val="002F5CFE"/>
    <w:rsid w:val="002F6162"/>
    <w:rsid w:val="002F6ADF"/>
    <w:rsid w:val="002F715B"/>
    <w:rsid w:val="002F7866"/>
    <w:rsid w:val="00300384"/>
    <w:rsid w:val="0030075C"/>
    <w:rsid w:val="00300C1D"/>
    <w:rsid w:val="0030121E"/>
    <w:rsid w:val="00301290"/>
    <w:rsid w:val="00301439"/>
    <w:rsid w:val="00301740"/>
    <w:rsid w:val="00301D1F"/>
    <w:rsid w:val="0030308D"/>
    <w:rsid w:val="00304030"/>
    <w:rsid w:val="00304388"/>
    <w:rsid w:val="0030553F"/>
    <w:rsid w:val="00306120"/>
    <w:rsid w:val="0030669C"/>
    <w:rsid w:val="00306DC7"/>
    <w:rsid w:val="00307AA1"/>
    <w:rsid w:val="0031011D"/>
    <w:rsid w:val="003110AA"/>
    <w:rsid w:val="00311F02"/>
    <w:rsid w:val="003125CE"/>
    <w:rsid w:val="003125F0"/>
    <w:rsid w:val="00312897"/>
    <w:rsid w:val="00312CAB"/>
    <w:rsid w:val="00312DA1"/>
    <w:rsid w:val="00313455"/>
    <w:rsid w:val="00313D9B"/>
    <w:rsid w:val="00313E6D"/>
    <w:rsid w:val="00313F9F"/>
    <w:rsid w:val="00314B7D"/>
    <w:rsid w:val="00314C49"/>
    <w:rsid w:val="00315794"/>
    <w:rsid w:val="00315E3F"/>
    <w:rsid w:val="003161BE"/>
    <w:rsid w:val="00316861"/>
    <w:rsid w:val="003169B0"/>
    <w:rsid w:val="003173B6"/>
    <w:rsid w:val="00317798"/>
    <w:rsid w:val="00320AF8"/>
    <w:rsid w:val="0032185C"/>
    <w:rsid w:val="003219F9"/>
    <w:rsid w:val="00321B19"/>
    <w:rsid w:val="0032244F"/>
    <w:rsid w:val="00323655"/>
    <w:rsid w:val="00324D15"/>
    <w:rsid w:val="00325410"/>
    <w:rsid w:val="003254AD"/>
    <w:rsid w:val="00325835"/>
    <w:rsid w:val="00325C4D"/>
    <w:rsid w:val="00326879"/>
    <w:rsid w:val="00326CF3"/>
    <w:rsid w:val="00327635"/>
    <w:rsid w:val="00327818"/>
    <w:rsid w:val="00327A1A"/>
    <w:rsid w:val="00330116"/>
    <w:rsid w:val="0033082A"/>
    <w:rsid w:val="00330FC3"/>
    <w:rsid w:val="00330FDD"/>
    <w:rsid w:val="0033147A"/>
    <w:rsid w:val="00331BC2"/>
    <w:rsid w:val="00331D35"/>
    <w:rsid w:val="003323EF"/>
    <w:rsid w:val="00332485"/>
    <w:rsid w:val="003329F2"/>
    <w:rsid w:val="00333278"/>
    <w:rsid w:val="00333743"/>
    <w:rsid w:val="00333B0E"/>
    <w:rsid w:val="00334936"/>
    <w:rsid w:val="00334BDC"/>
    <w:rsid w:val="003359D1"/>
    <w:rsid w:val="003400F7"/>
    <w:rsid w:val="00340AB5"/>
    <w:rsid w:val="003410DF"/>
    <w:rsid w:val="00343879"/>
    <w:rsid w:val="00344C73"/>
    <w:rsid w:val="003453DF"/>
    <w:rsid w:val="00346714"/>
    <w:rsid w:val="003475C3"/>
    <w:rsid w:val="00350619"/>
    <w:rsid w:val="00350C4F"/>
    <w:rsid w:val="003513EF"/>
    <w:rsid w:val="0035152C"/>
    <w:rsid w:val="00352C70"/>
    <w:rsid w:val="003534CA"/>
    <w:rsid w:val="0035358E"/>
    <w:rsid w:val="00353673"/>
    <w:rsid w:val="00353969"/>
    <w:rsid w:val="00353AE2"/>
    <w:rsid w:val="00353C47"/>
    <w:rsid w:val="00354A77"/>
    <w:rsid w:val="00354D9B"/>
    <w:rsid w:val="00354F22"/>
    <w:rsid w:val="00355B8D"/>
    <w:rsid w:val="0035766B"/>
    <w:rsid w:val="00357B65"/>
    <w:rsid w:val="00360D30"/>
    <w:rsid w:val="00361578"/>
    <w:rsid w:val="003619F2"/>
    <w:rsid w:val="00361F05"/>
    <w:rsid w:val="00362377"/>
    <w:rsid w:val="00362C70"/>
    <w:rsid w:val="00362EFF"/>
    <w:rsid w:val="00363A94"/>
    <w:rsid w:val="00363AE9"/>
    <w:rsid w:val="00363D68"/>
    <w:rsid w:val="00364062"/>
    <w:rsid w:val="003648D0"/>
    <w:rsid w:val="00364A17"/>
    <w:rsid w:val="00364B4F"/>
    <w:rsid w:val="00364BA4"/>
    <w:rsid w:val="00364FA1"/>
    <w:rsid w:val="00365230"/>
    <w:rsid w:val="0036612C"/>
    <w:rsid w:val="003663AA"/>
    <w:rsid w:val="00366A1D"/>
    <w:rsid w:val="00366A3A"/>
    <w:rsid w:val="00366FAB"/>
    <w:rsid w:val="00367371"/>
    <w:rsid w:val="003700E3"/>
    <w:rsid w:val="003701DD"/>
    <w:rsid w:val="00370318"/>
    <w:rsid w:val="00370CD7"/>
    <w:rsid w:val="003712B1"/>
    <w:rsid w:val="0037156C"/>
    <w:rsid w:val="00371C6D"/>
    <w:rsid w:val="00373198"/>
    <w:rsid w:val="003735E0"/>
    <w:rsid w:val="003737BA"/>
    <w:rsid w:val="00374471"/>
    <w:rsid w:val="00374B47"/>
    <w:rsid w:val="003752A7"/>
    <w:rsid w:val="00375CFD"/>
    <w:rsid w:val="00375DD1"/>
    <w:rsid w:val="003760D0"/>
    <w:rsid w:val="00376DA4"/>
    <w:rsid w:val="00377EC0"/>
    <w:rsid w:val="003800EF"/>
    <w:rsid w:val="00380F8C"/>
    <w:rsid w:val="0038265E"/>
    <w:rsid w:val="003826AA"/>
    <w:rsid w:val="0038363B"/>
    <w:rsid w:val="0038482F"/>
    <w:rsid w:val="00384937"/>
    <w:rsid w:val="00384A96"/>
    <w:rsid w:val="00384CCC"/>
    <w:rsid w:val="00384E8E"/>
    <w:rsid w:val="00384EC8"/>
    <w:rsid w:val="0038515D"/>
    <w:rsid w:val="0038527C"/>
    <w:rsid w:val="0038534A"/>
    <w:rsid w:val="0038538F"/>
    <w:rsid w:val="003853C0"/>
    <w:rsid w:val="00385B34"/>
    <w:rsid w:val="00385EC5"/>
    <w:rsid w:val="00386E96"/>
    <w:rsid w:val="003877F1"/>
    <w:rsid w:val="003878E4"/>
    <w:rsid w:val="003902F5"/>
    <w:rsid w:val="0039044D"/>
    <w:rsid w:val="00391892"/>
    <w:rsid w:val="00391C30"/>
    <w:rsid w:val="0039217C"/>
    <w:rsid w:val="0039241E"/>
    <w:rsid w:val="003925D1"/>
    <w:rsid w:val="00393693"/>
    <w:rsid w:val="003938E4"/>
    <w:rsid w:val="00393B33"/>
    <w:rsid w:val="00393BD4"/>
    <w:rsid w:val="00393E17"/>
    <w:rsid w:val="00394668"/>
    <w:rsid w:val="003946E1"/>
    <w:rsid w:val="00394C35"/>
    <w:rsid w:val="00395525"/>
    <w:rsid w:val="0039565F"/>
    <w:rsid w:val="00395826"/>
    <w:rsid w:val="003958FB"/>
    <w:rsid w:val="003959A0"/>
    <w:rsid w:val="00396275"/>
    <w:rsid w:val="00396660"/>
    <w:rsid w:val="00396664"/>
    <w:rsid w:val="00396AAE"/>
    <w:rsid w:val="003971D1"/>
    <w:rsid w:val="00397E19"/>
    <w:rsid w:val="00397E25"/>
    <w:rsid w:val="00397F20"/>
    <w:rsid w:val="003A023F"/>
    <w:rsid w:val="003A0353"/>
    <w:rsid w:val="003A0D7B"/>
    <w:rsid w:val="003A1800"/>
    <w:rsid w:val="003A1B44"/>
    <w:rsid w:val="003A2A41"/>
    <w:rsid w:val="003A2CE1"/>
    <w:rsid w:val="003A2E8F"/>
    <w:rsid w:val="003A319A"/>
    <w:rsid w:val="003A3625"/>
    <w:rsid w:val="003A3F42"/>
    <w:rsid w:val="003A44DD"/>
    <w:rsid w:val="003A52E6"/>
    <w:rsid w:val="003A5B5A"/>
    <w:rsid w:val="003A5E24"/>
    <w:rsid w:val="003A62E7"/>
    <w:rsid w:val="003A75CF"/>
    <w:rsid w:val="003A7714"/>
    <w:rsid w:val="003A7D6F"/>
    <w:rsid w:val="003A7E27"/>
    <w:rsid w:val="003A7EB9"/>
    <w:rsid w:val="003B077C"/>
    <w:rsid w:val="003B0BF9"/>
    <w:rsid w:val="003B26CD"/>
    <w:rsid w:val="003B2FFE"/>
    <w:rsid w:val="003B35DB"/>
    <w:rsid w:val="003B3DCC"/>
    <w:rsid w:val="003B429B"/>
    <w:rsid w:val="003B4E7C"/>
    <w:rsid w:val="003B5608"/>
    <w:rsid w:val="003B6703"/>
    <w:rsid w:val="003B680B"/>
    <w:rsid w:val="003B706A"/>
    <w:rsid w:val="003C0E8E"/>
    <w:rsid w:val="003C174F"/>
    <w:rsid w:val="003C180A"/>
    <w:rsid w:val="003C2A1D"/>
    <w:rsid w:val="003C4B35"/>
    <w:rsid w:val="003C4DA0"/>
    <w:rsid w:val="003C5372"/>
    <w:rsid w:val="003C599B"/>
    <w:rsid w:val="003C6CE0"/>
    <w:rsid w:val="003C6D6D"/>
    <w:rsid w:val="003C7440"/>
    <w:rsid w:val="003C747A"/>
    <w:rsid w:val="003C7719"/>
    <w:rsid w:val="003C79AB"/>
    <w:rsid w:val="003C7D96"/>
    <w:rsid w:val="003C7F42"/>
    <w:rsid w:val="003C7F4A"/>
    <w:rsid w:val="003D0469"/>
    <w:rsid w:val="003D04D2"/>
    <w:rsid w:val="003D0772"/>
    <w:rsid w:val="003D0D42"/>
    <w:rsid w:val="003D0ECE"/>
    <w:rsid w:val="003D11EF"/>
    <w:rsid w:val="003D17AA"/>
    <w:rsid w:val="003D2609"/>
    <w:rsid w:val="003D2BF3"/>
    <w:rsid w:val="003D2E8B"/>
    <w:rsid w:val="003D3300"/>
    <w:rsid w:val="003D36B0"/>
    <w:rsid w:val="003D3BE6"/>
    <w:rsid w:val="003D47A1"/>
    <w:rsid w:val="003D49F1"/>
    <w:rsid w:val="003D4C7D"/>
    <w:rsid w:val="003D4D24"/>
    <w:rsid w:val="003D4F19"/>
    <w:rsid w:val="003D4FDB"/>
    <w:rsid w:val="003D50BF"/>
    <w:rsid w:val="003D56E7"/>
    <w:rsid w:val="003D5D3E"/>
    <w:rsid w:val="003D614E"/>
    <w:rsid w:val="003D63C4"/>
    <w:rsid w:val="003D772C"/>
    <w:rsid w:val="003D7D7B"/>
    <w:rsid w:val="003E077B"/>
    <w:rsid w:val="003E0AAE"/>
    <w:rsid w:val="003E0E20"/>
    <w:rsid w:val="003E10A6"/>
    <w:rsid w:val="003E1605"/>
    <w:rsid w:val="003E1FB2"/>
    <w:rsid w:val="003E2185"/>
    <w:rsid w:val="003E2E15"/>
    <w:rsid w:val="003E2FE6"/>
    <w:rsid w:val="003E32FE"/>
    <w:rsid w:val="003E3477"/>
    <w:rsid w:val="003E34D3"/>
    <w:rsid w:val="003E3DBC"/>
    <w:rsid w:val="003E433D"/>
    <w:rsid w:val="003E4408"/>
    <w:rsid w:val="003E4643"/>
    <w:rsid w:val="003E4760"/>
    <w:rsid w:val="003E479B"/>
    <w:rsid w:val="003E576A"/>
    <w:rsid w:val="003E595E"/>
    <w:rsid w:val="003E63EC"/>
    <w:rsid w:val="003E7B86"/>
    <w:rsid w:val="003F0C58"/>
    <w:rsid w:val="003F1EDC"/>
    <w:rsid w:val="003F1F70"/>
    <w:rsid w:val="003F2077"/>
    <w:rsid w:val="003F22CF"/>
    <w:rsid w:val="003F2E2F"/>
    <w:rsid w:val="003F419A"/>
    <w:rsid w:val="003F4AEA"/>
    <w:rsid w:val="003F5F3F"/>
    <w:rsid w:val="003F5FAC"/>
    <w:rsid w:val="003F60D0"/>
    <w:rsid w:val="003F6728"/>
    <w:rsid w:val="003F6E50"/>
    <w:rsid w:val="003F6E89"/>
    <w:rsid w:val="004004AD"/>
    <w:rsid w:val="0040050E"/>
    <w:rsid w:val="00400DF7"/>
    <w:rsid w:val="0040155A"/>
    <w:rsid w:val="00401E7F"/>
    <w:rsid w:val="00402730"/>
    <w:rsid w:val="00403FB8"/>
    <w:rsid w:val="00405643"/>
    <w:rsid w:val="00405932"/>
    <w:rsid w:val="00405939"/>
    <w:rsid w:val="00405F89"/>
    <w:rsid w:val="00406A20"/>
    <w:rsid w:val="00407133"/>
    <w:rsid w:val="00407696"/>
    <w:rsid w:val="00407C8F"/>
    <w:rsid w:val="004102EB"/>
    <w:rsid w:val="00410ACD"/>
    <w:rsid w:val="00410C01"/>
    <w:rsid w:val="00410F5B"/>
    <w:rsid w:val="0041100A"/>
    <w:rsid w:val="0041121D"/>
    <w:rsid w:val="0041130B"/>
    <w:rsid w:val="0041157D"/>
    <w:rsid w:val="00412C97"/>
    <w:rsid w:val="00413823"/>
    <w:rsid w:val="00413E52"/>
    <w:rsid w:val="00413FE6"/>
    <w:rsid w:val="004140A6"/>
    <w:rsid w:val="00414C75"/>
    <w:rsid w:val="004152B7"/>
    <w:rsid w:val="004158E2"/>
    <w:rsid w:val="00415F4A"/>
    <w:rsid w:val="0041631D"/>
    <w:rsid w:val="00416DB9"/>
    <w:rsid w:val="00416F02"/>
    <w:rsid w:val="0041733A"/>
    <w:rsid w:val="0041756E"/>
    <w:rsid w:val="004175C8"/>
    <w:rsid w:val="0041798A"/>
    <w:rsid w:val="00417D92"/>
    <w:rsid w:val="004203B4"/>
    <w:rsid w:val="00420724"/>
    <w:rsid w:val="0042075E"/>
    <w:rsid w:val="00420A20"/>
    <w:rsid w:val="00421314"/>
    <w:rsid w:val="00421E91"/>
    <w:rsid w:val="004221C2"/>
    <w:rsid w:val="00423274"/>
    <w:rsid w:val="004235A0"/>
    <w:rsid w:val="0042415A"/>
    <w:rsid w:val="00424643"/>
    <w:rsid w:val="00424832"/>
    <w:rsid w:val="00425C00"/>
    <w:rsid w:val="0042672F"/>
    <w:rsid w:val="00427474"/>
    <w:rsid w:val="004276A4"/>
    <w:rsid w:val="004279F8"/>
    <w:rsid w:val="004304DE"/>
    <w:rsid w:val="00430A45"/>
    <w:rsid w:val="00430A61"/>
    <w:rsid w:val="00431724"/>
    <w:rsid w:val="00431C58"/>
    <w:rsid w:val="00433870"/>
    <w:rsid w:val="00433BE8"/>
    <w:rsid w:val="00435EEF"/>
    <w:rsid w:val="00436419"/>
    <w:rsid w:val="00436DE4"/>
    <w:rsid w:val="0043797E"/>
    <w:rsid w:val="0044062C"/>
    <w:rsid w:val="004408B0"/>
    <w:rsid w:val="00440FA6"/>
    <w:rsid w:val="00441118"/>
    <w:rsid w:val="004415D2"/>
    <w:rsid w:val="00441976"/>
    <w:rsid w:val="00442C33"/>
    <w:rsid w:val="0044463D"/>
    <w:rsid w:val="00444D83"/>
    <w:rsid w:val="004453B9"/>
    <w:rsid w:val="00446237"/>
    <w:rsid w:val="00446869"/>
    <w:rsid w:val="004470AB"/>
    <w:rsid w:val="0044726F"/>
    <w:rsid w:val="0044751B"/>
    <w:rsid w:val="00447D03"/>
    <w:rsid w:val="00447E0B"/>
    <w:rsid w:val="00447E5B"/>
    <w:rsid w:val="00450593"/>
    <w:rsid w:val="00450BDC"/>
    <w:rsid w:val="00450D99"/>
    <w:rsid w:val="00450E63"/>
    <w:rsid w:val="004516BF"/>
    <w:rsid w:val="004521F7"/>
    <w:rsid w:val="0045266F"/>
    <w:rsid w:val="00452CBF"/>
    <w:rsid w:val="00453A10"/>
    <w:rsid w:val="00453C64"/>
    <w:rsid w:val="00455262"/>
    <w:rsid w:val="004556CD"/>
    <w:rsid w:val="004558BA"/>
    <w:rsid w:val="004560A7"/>
    <w:rsid w:val="00457094"/>
    <w:rsid w:val="0045756E"/>
    <w:rsid w:val="0045791A"/>
    <w:rsid w:val="0046036B"/>
    <w:rsid w:val="0046054C"/>
    <w:rsid w:val="0046081A"/>
    <w:rsid w:val="004608BB"/>
    <w:rsid w:val="00460B1D"/>
    <w:rsid w:val="00460E1F"/>
    <w:rsid w:val="004611E3"/>
    <w:rsid w:val="004614C2"/>
    <w:rsid w:val="00461D59"/>
    <w:rsid w:val="00462955"/>
    <w:rsid w:val="00462A48"/>
    <w:rsid w:val="00462DA1"/>
    <w:rsid w:val="00462FCB"/>
    <w:rsid w:val="00464840"/>
    <w:rsid w:val="00465E08"/>
    <w:rsid w:val="00465ED8"/>
    <w:rsid w:val="00466654"/>
    <w:rsid w:val="0046672F"/>
    <w:rsid w:val="004667D4"/>
    <w:rsid w:val="00466F15"/>
    <w:rsid w:val="004701B6"/>
    <w:rsid w:val="0047038D"/>
    <w:rsid w:val="00470D62"/>
    <w:rsid w:val="00470EF3"/>
    <w:rsid w:val="00471284"/>
    <w:rsid w:val="00471963"/>
    <w:rsid w:val="004719A1"/>
    <w:rsid w:val="0047229B"/>
    <w:rsid w:val="004726F3"/>
    <w:rsid w:val="00472DA5"/>
    <w:rsid w:val="004735B1"/>
    <w:rsid w:val="00473AB8"/>
    <w:rsid w:val="00474069"/>
    <w:rsid w:val="00474110"/>
    <w:rsid w:val="004742CF"/>
    <w:rsid w:val="00474338"/>
    <w:rsid w:val="00474499"/>
    <w:rsid w:val="00474626"/>
    <w:rsid w:val="00474658"/>
    <w:rsid w:val="00474AC0"/>
    <w:rsid w:val="00475199"/>
    <w:rsid w:val="004757C8"/>
    <w:rsid w:val="00476489"/>
    <w:rsid w:val="004768FD"/>
    <w:rsid w:val="00476B5B"/>
    <w:rsid w:val="00476FDA"/>
    <w:rsid w:val="00477216"/>
    <w:rsid w:val="00477796"/>
    <w:rsid w:val="0047792B"/>
    <w:rsid w:val="0048017A"/>
    <w:rsid w:val="004811BE"/>
    <w:rsid w:val="0048173E"/>
    <w:rsid w:val="0048283B"/>
    <w:rsid w:val="00483745"/>
    <w:rsid w:val="00483F05"/>
    <w:rsid w:val="004840E6"/>
    <w:rsid w:val="00484BA2"/>
    <w:rsid w:val="00484D65"/>
    <w:rsid w:val="00485595"/>
    <w:rsid w:val="004857D2"/>
    <w:rsid w:val="004859A7"/>
    <w:rsid w:val="004865FB"/>
    <w:rsid w:val="0048761C"/>
    <w:rsid w:val="004907FD"/>
    <w:rsid w:val="00490983"/>
    <w:rsid w:val="00491295"/>
    <w:rsid w:val="00491BAA"/>
    <w:rsid w:val="00492155"/>
    <w:rsid w:val="00492403"/>
    <w:rsid w:val="004932C2"/>
    <w:rsid w:val="004935AE"/>
    <w:rsid w:val="004936EC"/>
    <w:rsid w:val="004939DD"/>
    <w:rsid w:val="004941AB"/>
    <w:rsid w:val="0049423B"/>
    <w:rsid w:val="00494BFE"/>
    <w:rsid w:val="00496813"/>
    <w:rsid w:val="004968BB"/>
    <w:rsid w:val="0049692A"/>
    <w:rsid w:val="00496B41"/>
    <w:rsid w:val="00496B6C"/>
    <w:rsid w:val="00497646"/>
    <w:rsid w:val="00497DFA"/>
    <w:rsid w:val="00497FB4"/>
    <w:rsid w:val="004A07C7"/>
    <w:rsid w:val="004A1486"/>
    <w:rsid w:val="004A1BA9"/>
    <w:rsid w:val="004A30D3"/>
    <w:rsid w:val="004A3F38"/>
    <w:rsid w:val="004A3FFC"/>
    <w:rsid w:val="004A41C3"/>
    <w:rsid w:val="004A5BBC"/>
    <w:rsid w:val="004A5F52"/>
    <w:rsid w:val="004A65B9"/>
    <w:rsid w:val="004A76C5"/>
    <w:rsid w:val="004A786D"/>
    <w:rsid w:val="004A7E8C"/>
    <w:rsid w:val="004B14F5"/>
    <w:rsid w:val="004B16C7"/>
    <w:rsid w:val="004B3849"/>
    <w:rsid w:val="004B494F"/>
    <w:rsid w:val="004B4B5B"/>
    <w:rsid w:val="004B6AE5"/>
    <w:rsid w:val="004B7CCA"/>
    <w:rsid w:val="004C0D2F"/>
    <w:rsid w:val="004C11FB"/>
    <w:rsid w:val="004C1202"/>
    <w:rsid w:val="004C13E1"/>
    <w:rsid w:val="004C1E01"/>
    <w:rsid w:val="004C26B3"/>
    <w:rsid w:val="004C2F8C"/>
    <w:rsid w:val="004C3216"/>
    <w:rsid w:val="004C3C09"/>
    <w:rsid w:val="004C46D8"/>
    <w:rsid w:val="004C490D"/>
    <w:rsid w:val="004C4BA5"/>
    <w:rsid w:val="004C5268"/>
    <w:rsid w:val="004C5C7F"/>
    <w:rsid w:val="004C5D48"/>
    <w:rsid w:val="004C68B9"/>
    <w:rsid w:val="004C69F4"/>
    <w:rsid w:val="004C6FA2"/>
    <w:rsid w:val="004C7ADB"/>
    <w:rsid w:val="004C7F15"/>
    <w:rsid w:val="004C7FAC"/>
    <w:rsid w:val="004D03DA"/>
    <w:rsid w:val="004D0E45"/>
    <w:rsid w:val="004D13EA"/>
    <w:rsid w:val="004D142E"/>
    <w:rsid w:val="004D1982"/>
    <w:rsid w:val="004D1A64"/>
    <w:rsid w:val="004D231B"/>
    <w:rsid w:val="004D242D"/>
    <w:rsid w:val="004D26B5"/>
    <w:rsid w:val="004D2AAF"/>
    <w:rsid w:val="004D2AEA"/>
    <w:rsid w:val="004D43AE"/>
    <w:rsid w:val="004D5101"/>
    <w:rsid w:val="004D5CB7"/>
    <w:rsid w:val="004D5EE6"/>
    <w:rsid w:val="004D6441"/>
    <w:rsid w:val="004D6CE8"/>
    <w:rsid w:val="004E03C9"/>
    <w:rsid w:val="004E0644"/>
    <w:rsid w:val="004E08EC"/>
    <w:rsid w:val="004E0ADB"/>
    <w:rsid w:val="004E190F"/>
    <w:rsid w:val="004E1BAA"/>
    <w:rsid w:val="004E202A"/>
    <w:rsid w:val="004E2B8A"/>
    <w:rsid w:val="004E32C2"/>
    <w:rsid w:val="004E35BD"/>
    <w:rsid w:val="004E3B81"/>
    <w:rsid w:val="004E47B1"/>
    <w:rsid w:val="004E49A0"/>
    <w:rsid w:val="004E6254"/>
    <w:rsid w:val="004E63B5"/>
    <w:rsid w:val="004E68BC"/>
    <w:rsid w:val="004E7231"/>
    <w:rsid w:val="004E7399"/>
    <w:rsid w:val="004E7C74"/>
    <w:rsid w:val="004E7F02"/>
    <w:rsid w:val="004F03AF"/>
    <w:rsid w:val="004F08A6"/>
    <w:rsid w:val="004F0F74"/>
    <w:rsid w:val="004F10FF"/>
    <w:rsid w:val="004F1179"/>
    <w:rsid w:val="004F12C1"/>
    <w:rsid w:val="004F12F7"/>
    <w:rsid w:val="004F19E5"/>
    <w:rsid w:val="004F2A7D"/>
    <w:rsid w:val="004F3268"/>
    <w:rsid w:val="004F3420"/>
    <w:rsid w:val="004F375A"/>
    <w:rsid w:val="004F3962"/>
    <w:rsid w:val="004F3EDF"/>
    <w:rsid w:val="004F40F3"/>
    <w:rsid w:val="004F4523"/>
    <w:rsid w:val="004F46A7"/>
    <w:rsid w:val="004F4B24"/>
    <w:rsid w:val="004F5518"/>
    <w:rsid w:val="004F62EA"/>
    <w:rsid w:val="004F663B"/>
    <w:rsid w:val="004F7331"/>
    <w:rsid w:val="004F7379"/>
    <w:rsid w:val="004F753C"/>
    <w:rsid w:val="004F7946"/>
    <w:rsid w:val="00500FA1"/>
    <w:rsid w:val="00501136"/>
    <w:rsid w:val="00501305"/>
    <w:rsid w:val="00501E0E"/>
    <w:rsid w:val="00501FDF"/>
    <w:rsid w:val="0050287F"/>
    <w:rsid w:val="00502C55"/>
    <w:rsid w:val="005033D6"/>
    <w:rsid w:val="00503807"/>
    <w:rsid w:val="00504152"/>
    <w:rsid w:val="005046C0"/>
    <w:rsid w:val="00504E36"/>
    <w:rsid w:val="00505933"/>
    <w:rsid w:val="0050600A"/>
    <w:rsid w:val="0050607D"/>
    <w:rsid w:val="00506649"/>
    <w:rsid w:val="005067D0"/>
    <w:rsid w:val="0050749B"/>
    <w:rsid w:val="0050754B"/>
    <w:rsid w:val="00507863"/>
    <w:rsid w:val="00507A73"/>
    <w:rsid w:val="00510C48"/>
    <w:rsid w:val="0051150D"/>
    <w:rsid w:val="0051207D"/>
    <w:rsid w:val="00512323"/>
    <w:rsid w:val="0051233B"/>
    <w:rsid w:val="00513038"/>
    <w:rsid w:val="00513954"/>
    <w:rsid w:val="00513972"/>
    <w:rsid w:val="005145BB"/>
    <w:rsid w:val="005159D1"/>
    <w:rsid w:val="00515A30"/>
    <w:rsid w:val="00515DB6"/>
    <w:rsid w:val="00515F00"/>
    <w:rsid w:val="00516949"/>
    <w:rsid w:val="00516C57"/>
    <w:rsid w:val="00517782"/>
    <w:rsid w:val="00517D9D"/>
    <w:rsid w:val="005208A1"/>
    <w:rsid w:val="005209F5"/>
    <w:rsid w:val="00520A4C"/>
    <w:rsid w:val="00521116"/>
    <w:rsid w:val="00523EE8"/>
    <w:rsid w:val="005248A3"/>
    <w:rsid w:val="00524C4B"/>
    <w:rsid w:val="00525C58"/>
    <w:rsid w:val="00526191"/>
    <w:rsid w:val="00526DF3"/>
    <w:rsid w:val="00526E48"/>
    <w:rsid w:val="00527479"/>
    <w:rsid w:val="00527F23"/>
    <w:rsid w:val="005303A1"/>
    <w:rsid w:val="00530A66"/>
    <w:rsid w:val="00530C22"/>
    <w:rsid w:val="005312E1"/>
    <w:rsid w:val="0053211F"/>
    <w:rsid w:val="00532728"/>
    <w:rsid w:val="00532CDF"/>
    <w:rsid w:val="0053307E"/>
    <w:rsid w:val="00533267"/>
    <w:rsid w:val="0053332A"/>
    <w:rsid w:val="005338F6"/>
    <w:rsid w:val="00533AAD"/>
    <w:rsid w:val="00533EBF"/>
    <w:rsid w:val="00534466"/>
    <w:rsid w:val="005345FF"/>
    <w:rsid w:val="0053490C"/>
    <w:rsid w:val="00534949"/>
    <w:rsid w:val="00534BCA"/>
    <w:rsid w:val="00534E62"/>
    <w:rsid w:val="00535843"/>
    <w:rsid w:val="00535F34"/>
    <w:rsid w:val="00536CA9"/>
    <w:rsid w:val="00536E2D"/>
    <w:rsid w:val="005413DC"/>
    <w:rsid w:val="00541AA7"/>
    <w:rsid w:val="00543583"/>
    <w:rsid w:val="0054376F"/>
    <w:rsid w:val="00543BEF"/>
    <w:rsid w:val="005442E4"/>
    <w:rsid w:val="005443A7"/>
    <w:rsid w:val="00545164"/>
    <w:rsid w:val="005458EA"/>
    <w:rsid w:val="00545AAE"/>
    <w:rsid w:val="00545CD0"/>
    <w:rsid w:val="0054692F"/>
    <w:rsid w:val="00546BB9"/>
    <w:rsid w:val="00546FC6"/>
    <w:rsid w:val="00547645"/>
    <w:rsid w:val="005508C3"/>
    <w:rsid w:val="005516F2"/>
    <w:rsid w:val="00551A57"/>
    <w:rsid w:val="00551E4A"/>
    <w:rsid w:val="00552C52"/>
    <w:rsid w:val="00552DD2"/>
    <w:rsid w:val="0055334B"/>
    <w:rsid w:val="00553390"/>
    <w:rsid w:val="005536A5"/>
    <w:rsid w:val="005545C7"/>
    <w:rsid w:val="005551AC"/>
    <w:rsid w:val="00555872"/>
    <w:rsid w:val="00556337"/>
    <w:rsid w:val="00556803"/>
    <w:rsid w:val="00556AFB"/>
    <w:rsid w:val="00556B33"/>
    <w:rsid w:val="0055754E"/>
    <w:rsid w:val="005575D5"/>
    <w:rsid w:val="00557693"/>
    <w:rsid w:val="005579D5"/>
    <w:rsid w:val="00557DEC"/>
    <w:rsid w:val="00560027"/>
    <w:rsid w:val="00560E11"/>
    <w:rsid w:val="005617E2"/>
    <w:rsid w:val="005618CE"/>
    <w:rsid w:val="005630D7"/>
    <w:rsid w:val="00563D87"/>
    <w:rsid w:val="00563F73"/>
    <w:rsid w:val="00565A2B"/>
    <w:rsid w:val="00565FF5"/>
    <w:rsid w:val="005665DF"/>
    <w:rsid w:val="00566911"/>
    <w:rsid w:val="00566FFF"/>
    <w:rsid w:val="00567595"/>
    <w:rsid w:val="00567FAD"/>
    <w:rsid w:val="00570154"/>
    <w:rsid w:val="00570290"/>
    <w:rsid w:val="00570472"/>
    <w:rsid w:val="0057054C"/>
    <w:rsid w:val="0057065C"/>
    <w:rsid w:val="00573067"/>
    <w:rsid w:val="005730FB"/>
    <w:rsid w:val="005733E4"/>
    <w:rsid w:val="005735DF"/>
    <w:rsid w:val="0057374D"/>
    <w:rsid w:val="0057430E"/>
    <w:rsid w:val="00575871"/>
    <w:rsid w:val="00577B3D"/>
    <w:rsid w:val="00577F0C"/>
    <w:rsid w:val="005802BB"/>
    <w:rsid w:val="00580722"/>
    <w:rsid w:val="00580862"/>
    <w:rsid w:val="00581312"/>
    <w:rsid w:val="00581461"/>
    <w:rsid w:val="00581D22"/>
    <w:rsid w:val="00582246"/>
    <w:rsid w:val="00582720"/>
    <w:rsid w:val="0058279E"/>
    <w:rsid w:val="00582D68"/>
    <w:rsid w:val="00582F67"/>
    <w:rsid w:val="00583226"/>
    <w:rsid w:val="00584F2B"/>
    <w:rsid w:val="00585356"/>
    <w:rsid w:val="005854B7"/>
    <w:rsid w:val="00585F93"/>
    <w:rsid w:val="00586393"/>
    <w:rsid w:val="005867F8"/>
    <w:rsid w:val="00586942"/>
    <w:rsid w:val="00587BD7"/>
    <w:rsid w:val="005906DD"/>
    <w:rsid w:val="005909D2"/>
    <w:rsid w:val="005911F2"/>
    <w:rsid w:val="00591AA2"/>
    <w:rsid w:val="00591AE2"/>
    <w:rsid w:val="00591FD3"/>
    <w:rsid w:val="00592A06"/>
    <w:rsid w:val="00592C6E"/>
    <w:rsid w:val="00592DF6"/>
    <w:rsid w:val="00593A4E"/>
    <w:rsid w:val="00594304"/>
    <w:rsid w:val="005947BE"/>
    <w:rsid w:val="00594805"/>
    <w:rsid w:val="005950DA"/>
    <w:rsid w:val="00595B45"/>
    <w:rsid w:val="00595F80"/>
    <w:rsid w:val="005967AB"/>
    <w:rsid w:val="005967CB"/>
    <w:rsid w:val="005970F5"/>
    <w:rsid w:val="00597140"/>
    <w:rsid w:val="00597830"/>
    <w:rsid w:val="005A0776"/>
    <w:rsid w:val="005A173A"/>
    <w:rsid w:val="005A1CC3"/>
    <w:rsid w:val="005A27ED"/>
    <w:rsid w:val="005A2D64"/>
    <w:rsid w:val="005A3089"/>
    <w:rsid w:val="005A3101"/>
    <w:rsid w:val="005A39A2"/>
    <w:rsid w:val="005A3F5C"/>
    <w:rsid w:val="005A4183"/>
    <w:rsid w:val="005A425C"/>
    <w:rsid w:val="005A4419"/>
    <w:rsid w:val="005A4889"/>
    <w:rsid w:val="005A4980"/>
    <w:rsid w:val="005A6064"/>
    <w:rsid w:val="005B00E9"/>
    <w:rsid w:val="005B01AE"/>
    <w:rsid w:val="005B0856"/>
    <w:rsid w:val="005B087F"/>
    <w:rsid w:val="005B0BEB"/>
    <w:rsid w:val="005B1F1B"/>
    <w:rsid w:val="005B2695"/>
    <w:rsid w:val="005B28E8"/>
    <w:rsid w:val="005B2D67"/>
    <w:rsid w:val="005B3969"/>
    <w:rsid w:val="005B4FBB"/>
    <w:rsid w:val="005B5417"/>
    <w:rsid w:val="005B578B"/>
    <w:rsid w:val="005B6257"/>
    <w:rsid w:val="005B739E"/>
    <w:rsid w:val="005B75AD"/>
    <w:rsid w:val="005C03AB"/>
    <w:rsid w:val="005C155A"/>
    <w:rsid w:val="005C18AB"/>
    <w:rsid w:val="005C1F98"/>
    <w:rsid w:val="005C282A"/>
    <w:rsid w:val="005C486A"/>
    <w:rsid w:val="005C48CE"/>
    <w:rsid w:val="005C4ABF"/>
    <w:rsid w:val="005C50E5"/>
    <w:rsid w:val="005C6302"/>
    <w:rsid w:val="005C6B5E"/>
    <w:rsid w:val="005C6BAB"/>
    <w:rsid w:val="005C6E7F"/>
    <w:rsid w:val="005C7198"/>
    <w:rsid w:val="005C7445"/>
    <w:rsid w:val="005D08B1"/>
    <w:rsid w:val="005D0B04"/>
    <w:rsid w:val="005D0DC6"/>
    <w:rsid w:val="005D210D"/>
    <w:rsid w:val="005D21FE"/>
    <w:rsid w:val="005D223D"/>
    <w:rsid w:val="005D2526"/>
    <w:rsid w:val="005D25EC"/>
    <w:rsid w:val="005D2A54"/>
    <w:rsid w:val="005D337B"/>
    <w:rsid w:val="005D360F"/>
    <w:rsid w:val="005D3E17"/>
    <w:rsid w:val="005D4999"/>
    <w:rsid w:val="005D5002"/>
    <w:rsid w:val="005D56C9"/>
    <w:rsid w:val="005D5D3B"/>
    <w:rsid w:val="005D6412"/>
    <w:rsid w:val="005D64AA"/>
    <w:rsid w:val="005D69F3"/>
    <w:rsid w:val="005D6C50"/>
    <w:rsid w:val="005D7E48"/>
    <w:rsid w:val="005E042B"/>
    <w:rsid w:val="005E04F2"/>
    <w:rsid w:val="005E091E"/>
    <w:rsid w:val="005E0964"/>
    <w:rsid w:val="005E161E"/>
    <w:rsid w:val="005E1729"/>
    <w:rsid w:val="005E1A56"/>
    <w:rsid w:val="005E35A0"/>
    <w:rsid w:val="005E3C3D"/>
    <w:rsid w:val="005E3DA5"/>
    <w:rsid w:val="005E4B55"/>
    <w:rsid w:val="005E4BFE"/>
    <w:rsid w:val="005E51AD"/>
    <w:rsid w:val="005E6077"/>
    <w:rsid w:val="005E627A"/>
    <w:rsid w:val="005E667D"/>
    <w:rsid w:val="005E71A3"/>
    <w:rsid w:val="005E7742"/>
    <w:rsid w:val="005F0888"/>
    <w:rsid w:val="005F2485"/>
    <w:rsid w:val="005F2C8A"/>
    <w:rsid w:val="005F2DC6"/>
    <w:rsid w:val="005F3069"/>
    <w:rsid w:val="005F30B0"/>
    <w:rsid w:val="005F34D1"/>
    <w:rsid w:val="005F34D2"/>
    <w:rsid w:val="005F3ECE"/>
    <w:rsid w:val="005F4313"/>
    <w:rsid w:val="005F4417"/>
    <w:rsid w:val="005F4612"/>
    <w:rsid w:val="005F5064"/>
    <w:rsid w:val="005F599F"/>
    <w:rsid w:val="005F5C63"/>
    <w:rsid w:val="005F6542"/>
    <w:rsid w:val="005F68FB"/>
    <w:rsid w:val="005F7A85"/>
    <w:rsid w:val="00600CCC"/>
    <w:rsid w:val="0060168E"/>
    <w:rsid w:val="006019A7"/>
    <w:rsid w:val="00601A54"/>
    <w:rsid w:val="00601D60"/>
    <w:rsid w:val="00601EC4"/>
    <w:rsid w:val="00602042"/>
    <w:rsid w:val="00602074"/>
    <w:rsid w:val="006023CC"/>
    <w:rsid w:val="00602531"/>
    <w:rsid w:val="00603958"/>
    <w:rsid w:val="00603D24"/>
    <w:rsid w:val="006044BF"/>
    <w:rsid w:val="00604B69"/>
    <w:rsid w:val="00605698"/>
    <w:rsid w:val="0060577A"/>
    <w:rsid w:val="00606691"/>
    <w:rsid w:val="0060690C"/>
    <w:rsid w:val="006076A0"/>
    <w:rsid w:val="00607B4A"/>
    <w:rsid w:val="00607E2B"/>
    <w:rsid w:val="006101DA"/>
    <w:rsid w:val="006107F6"/>
    <w:rsid w:val="00610B16"/>
    <w:rsid w:val="00611754"/>
    <w:rsid w:val="00611E59"/>
    <w:rsid w:val="00612F13"/>
    <w:rsid w:val="0061309B"/>
    <w:rsid w:val="006137C8"/>
    <w:rsid w:val="00613BE9"/>
    <w:rsid w:val="00614182"/>
    <w:rsid w:val="00614910"/>
    <w:rsid w:val="006149EC"/>
    <w:rsid w:val="00614CC4"/>
    <w:rsid w:val="0061679D"/>
    <w:rsid w:val="00616911"/>
    <w:rsid w:val="00616A04"/>
    <w:rsid w:val="00616EB5"/>
    <w:rsid w:val="006170E9"/>
    <w:rsid w:val="006175DF"/>
    <w:rsid w:val="00617839"/>
    <w:rsid w:val="006178BD"/>
    <w:rsid w:val="0062009E"/>
    <w:rsid w:val="00620C30"/>
    <w:rsid w:val="0062101A"/>
    <w:rsid w:val="00622428"/>
    <w:rsid w:val="006224FC"/>
    <w:rsid w:val="00622A1C"/>
    <w:rsid w:val="00623B94"/>
    <w:rsid w:val="00623DA4"/>
    <w:rsid w:val="00625744"/>
    <w:rsid w:val="0062581E"/>
    <w:rsid w:val="00625AE2"/>
    <w:rsid w:val="00625C63"/>
    <w:rsid w:val="00625F13"/>
    <w:rsid w:val="00626022"/>
    <w:rsid w:val="0062617C"/>
    <w:rsid w:val="0062669B"/>
    <w:rsid w:val="00626F9F"/>
    <w:rsid w:val="00627996"/>
    <w:rsid w:val="00627B54"/>
    <w:rsid w:val="00630072"/>
    <w:rsid w:val="006301B1"/>
    <w:rsid w:val="006303EE"/>
    <w:rsid w:val="00630B4C"/>
    <w:rsid w:val="0063232F"/>
    <w:rsid w:val="006344D4"/>
    <w:rsid w:val="00634B33"/>
    <w:rsid w:val="00634FD6"/>
    <w:rsid w:val="0063531D"/>
    <w:rsid w:val="00635675"/>
    <w:rsid w:val="00636993"/>
    <w:rsid w:val="00636BBB"/>
    <w:rsid w:val="00637C48"/>
    <w:rsid w:val="00640FD6"/>
    <w:rsid w:val="00643484"/>
    <w:rsid w:val="00643583"/>
    <w:rsid w:val="00643AB6"/>
    <w:rsid w:val="00643ACB"/>
    <w:rsid w:val="006445C9"/>
    <w:rsid w:val="00644620"/>
    <w:rsid w:val="00644661"/>
    <w:rsid w:val="006447F9"/>
    <w:rsid w:val="00644F30"/>
    <w:rsid w:val="00645058"/>
    <w:rsid w:val="00645BFE"/>
    <w:rsid w:val="006468C1"/>
    <w:rsid w:val="00647D3D"/>
    <w:rsid w:val="00650505"/>
    <w:rsid w:val="00650B6B"/>
    <w:rsid w:val="006512CC"/>
    <w:rsid w:val="00651609"/>
    <w:rsid w:val="00651E84"/>
    <w:rsid w:val="006524F3"/>
    <w:rsid w:val="0065307F"/>
    <w:rsid w:val="00653368"/>
    <w:rsid w:val="0065399F"/>
    <w:rsid w:val="006539C2"/>
    <w:rsid w:val="00653A1B"/>
    <w:rsid w:val="00655114"/>
    <w:rsid w:val="00655573"/>
    <w:rsid w:val="00655FB7"/>
    <w:rsid w:val="006562F7"/>
    <w:rsid w:val="00656B6B"/>
    <w:rsid w:val="00656F5D"/>
    <w:rsid w:val="006571ED"/>
    <w:rsid w:val="00657B62"/>
    <w:rsid w:val="0066025D"/>
    <w:rsid w:val="0066089A"/>
    <w:rsid w:val="00660A0D"/>
    <w:rsid w:val="006612A9"/>
    <w:rsid w:val="006613A9"/>
    <w:rsid w:val="00661679"/>
    <w:rsid w:val="00661938"/>
    <w:rsid w:val="00661B41"/>
    <w:rsid w:val="00662618"/>
    <w:rsid w:val="00664DFC"/>
    <w:rsid w:val="00665582"/>
    <w:rsid w:val="0066567E"/>
    <w:rsid w:val="00666217"/>
    <w:rsid w:val="0066640D"/>
    <w:rsid w:val="0066682F"/>
    <w:rsid w:val="00666872"/>
    <w:rsid w:val="006669E1"/>
    <w:rsid w:val="00666E08"/>
    <w:rsid w:val="00666EAC"/>
    <w:rsid w:val="00666F17"/>
    <w:rsid w:val="00667201"/>
    <w:rsid w:val="00667633"/>
    <w:rsid w:val="00667A0A"/>
    <w:rsid w:val="00667BE1"/>
    <w:rsid w:val="006710FA"/>
    <w:rsid w:val="006712A4"/>
    <w:rsid w:val="0067183D"/>
    <w:rsid w:val="00671C5E"/>
    <w:rsid w:val="00671EDC"/>
    <w:rsid w:val="00672658"/>
    <w:rsid w:val="00673152"/>
    <w:rsid w:val="00673C63"/>
    <w:rsid w:val="00673DF9"/>
    <w:rsid w:val="00674D12"/>
    <w:rsid w:val="006753F2"/>
    <w:rsid w:val="006758A4"/>
    <w:rsid w:val="00675EB2"/>
    <w:rsid w:val="0067630B"/>
    <w:rsid w:val="00680C6B"/>
    <w:rsid w:val="006811F6"/>
    <w:rsid w:val="00681DCC"/>
    <w:rsid w:val="006823F5"/>
    <w:rsid w:val="00682B0A"/>
    <w:rsid w:val="00682B45"/>
    <w:rsid w:val="0068328B"/>
    <w:rsid w:val="00683B2D"/>
    <w:rsid w:val="006840EC"/>
    <w:rsid w:val="0068411F"/>
    <w:rsid w:val="0068418C"/>
    <w:rsid w:val="00684606"/>
    <w:rsid w:val="00684A30"/>
    <w:rsid w:val="00684FA6"/>
    <w:rsid w:val="006852B4"/>
    <w:rsid w:val="006852C3"/>
    <w:rsid w:val="006854A6"/>
    <w:rsid w:val="00685622"/>
    <w:rsid w:val="006860BA"/>
    <w:rsid w:val="0068687F"/>
    <w:rsid w:val="00686951"/>
    <w:rsid w:val="00686A99"/>
    <w:rsid w:val="00686D2B"/>
    <w:rsid w:val="00686EC3"/>
    <w:rsid w:val="00687B97"/>
    <w:rsid w:val="0069035F"/>
    <w:rsid w:val="0069122E"/>
    <w:rsid w:val="00691517"/>
    <w:rsid w:val="00691880"/>
    <w:rsid w:val="00691895"/>
    <w:rsid w:val="006919A8"/>
    <w:rsid w:val="006929B1"/>
    <w:rsid w:val="00692AF0"/>
    <w:rsid w:val="00693405"/>
    <w:rsid w:val="00694A7B"/>
    <w:rsid w:val="00695424"/>
    <w:rsid w:val="00696BF4"/>
    <w:rsid w:val="006973FE"/>
    <w:rsid w:val="006A02F1"/>
    <w:rsid w:val="006A0437"/>
    <w:rsid w:val="006A09F7"/>
    <w:rsid w:val="006A0F82"/>
    <w:rsid w:val="006A203E"/>
    <w:rsid w:val="006A2795"/>
    <w:rsid w:val="006A2D42"/>
    <w:rsid w:val="006A2ED6"/>
    <w:rsid w:val="006A436E"/>
    <w:rsid w:val="006A512C"/>
    <w:rsid w:val="006A5285"/>
    <w:rsid w:val="006A5311"/>
    <w:rsid w:val="006A5500"/>
    <w:rsid w:val="006A5A86"/>
    <w:rsid w:val="006A5FCA"/>
    <w:rsid w:val="006A6A52"/>
    <w:rsid w:val="006A7637"/>
    <w:rsid w:val="006A7E20"/>
    <w:rsid w:val="006A7E5A"/>
    <w:rsid w:val="006B0BCC"/>
    <w:rsid w:val="006B1C05"/>
    <w:rsid w:val="006B20F9"/>
    <w:rsid w:val="006B2D3C"/>
    <w:rsid w:val="006B2D6C"/>
    <w:rsid w:val="006B399A"/>
    <w:rsid w:val="006B4B39"/>
    <w:rsid w:val="006B4FC5"/>
    <w:rsid w:val="006B55C7"/>
    <w:rsid w:val="006B67D0"/>
    <w:rsid w:val="006B6DA3"/>
    <w:rsid w:val="006B6E6F"/>
    <w:rsid w:val="006B7623"/>
    <w:rsid w:val="006B7AC8"/>
    <w:rsid w:val="006B7C8B"/>
    <w:rsid w:val="006C0370"/>
    <w:rsid w:val="006C03D9"/>
    <w:rsid w:val="006C0A84"/>
    <w:rsid w:val="006C0E5D"/>
    <w:rsid w:val="006C12EF"/>
    <w:rsid w:val="006C1559"/>
    <w:rsid w:val="006C203E"/>
    <w:rsid w:val="006C2633"/>
    <w:rsid w:val="006C2882"/>
    <w:rsid w:val="006C2B77"/>
    <w:rsid w:val="006C2F64"/>
    <w:rsid w:val="006C3252"/>
    <w:rsid w:val="006C32D2"/>
    <w:rsid w:val="006C35DA"/>
    <w:rsid w:val="006C3A6B"/>
    <w:rsid w:val="006C3BFE"/>
    <w:rsid w:val="006C3D0D"/>
    <w:rsid w:val="006C4127"/>
    <w:rsid w:val="006C4E68"/>
    <w:rsid w:val="006C51F1"/>
    <w:rsid w:val="006C63FE"/>
    <w:rsid w:val="006C6D22"/>
    <w:rsid w:val="006C7565"/>
    <w:rsid w:val="006C7CF6"/>
    <w:rsid w:val="006D0796"/>
    <w:rsid w:val="006D0AC4"/>
    <w:rsid w:val="006D0CCA"/>
    <w:rsid w:val="006D0EA4"/>
    <w:rsid w:val="006D0F79"/>
    <w:rsid w:val="006D120E"/>
    <w:rsid w:val="006D1412"/>
    <w:rsid w:val="006D1FED"/>
    <w:rsid w:val="006D22D4"/>
    <w:rsid w:val="006D281A"/>
    <w:rsid w:val="006D3131"/>
    <w:rsid w:val="006D3C0A"/>
    <w:rsid w:val="006D4263"/>
    <w:rsid w:val="006D4E43"/>
    <w:rsid w:val="006D57AB"/>
    <w:rsid w:val="006D5AE9"/>
    <w:rsid w:val="006D6A47"/>
    <w:rsid w:val="006D6B8D"/>
    <w:rsid w:val="006D7768"/>
    <w:rsid w:val="006D79AC"/>
    <w:rsid w:val="006D7B16"/>
    <w:rsid w:val="006E0977"/>
    <w:rsid w:val="006E0EDD"/>
    <w:rsid w:val="006E1978"/>
    <w:rsid w:val="006E1A84"/>
    <w:rsid w:val="006E1CDE"/>
    <w:rsid w:val="006E23C8"/>
    <w:rsid w:val="006E312E"/>
    <w:rsid w:val="006E3255"/>
    <w:rsid w:val="006E5E3B"/>
    <w:rsid w:val="006E6E67"/>
    <w:rsid w:val="006E6F63"/>
    <w:rsid w:val="006F00C9"/>
    <w:rsid w:val="006F08FB"/>
    <w:rsid w:val="006F0DC0"/>
    <w:rsid w:val="006F0E63"/>
    <w:rsid w:val="006F16DD"/>
    <w:rsid w:val="006F18AF"/>
    <w:rsid w:val="006F1927"/>
    <w:rsid w:val="006F1A24"/>
    <w:rsid w:val="006F1F66"/>
    <w:rsid w:val="006F293B"/>
    <w:rsid w:val="006F2AC7"/>
    <w:rsid w:val="006F2DEC"/>
    <w:rsid w:val="006F3439"/>
    <w:rsid w:val="006F3554"/>
    <w:rsid w:val="006F3AFE"/>
    <w:rsid w:val="006F4226"/>
    <w:rsid w:val="006F44DB"/>
    <w:rsid w:val="006F465F"/>
    <w:rsid w:val="006F5FBE"/>
    <w:rsid w:val="006F6767"/>
    <w:rsid w:val="006F693C"/>
    <w:rsid w:val="006F6AF0"/>
    <w:rsid w:val="006F7134"/>
    <w:rsid w:val="006F77A2"/>
    <w:rsid w:val="006F7BA0"/>
    <w:rsid w:val="006F7CA5"/>
    <w:rsid w:val="00701697"/>
    <w:rsid w:val="00701929"/>
    <w:rsid w:val="00701FD7"/>
    <w:rsid w:val="00702450"/>
    <w:rsid w:val="007034E2"/>
    <w:rsid w:val="00703A98"/>
    <w:rsid w:val="00703C0A"/>
    <w:rsid w:val="00704525"/>
    <w:rsid w:val="00705072"/>
    <w:rsid w:val="007053B8"/>
    <w:rsid w:val="007065FE"/>
    <w:rsid w:val="007066A1"/>
    <w:rsid w:val="007070FA"/>
    <w:rsid w:val="00707698"/>
    <w:rsid w:val="00707F60"/>
    <w:rsid w:val="00712046"/>
    <w:rsid w:val="00712108"/>
    <w:rsid w:val="007124EF"/>
    <w:rsid w:val="0071258D"/>
    <w:rsid w:val="00712912"/>
    <w:rsid w:val="0071361C"/>
    <w:rsid w:val="00713D7F"/>
    <w:rsid w:val="007146ED"/>
    <w:rsid w:val="00714CBD"/>
    <w:rsid w:val="00714EAF"/>
    <w:rsid w:val="00715CAF"/>
    <w:rsid w:val="007163C1"/>
    <w:rsid w:val="007163EA"/>
    <w:rsid w:val="0072088F"/>
    <w:rsid w:val="00720C60"/>
    <w:rsid w:val="00720D75"/>
    <w:rsid w:val="00721265"/>
    <w:rsid w:val="00722244"/>
    <w:rsid w:val="0072226F"/>
    <w:rsid w:val="00722298"/>
    <w:rsid w:val="00723AD4"/>
    <w:rsid w:val="00724C7E"/>
    <w:rsid w:val="007255FA"/>
    <w:rsid w:val="0072584D"/>
    <w:rsid w:val="00726492"/>
    <w:rsid w:val="00727C49"/>
    <w:rsid w:val="00730836"/>
    <w:rsid w:val="00730A58"/>
    <w:rsid w:val="00730B53"/>
    <w:rsid w:val="00730C28"/>
    <w:rsid w:val="00730F07"/>
    <w:rsid w:val="00731B05"/>
    <w:rsid w:val="00731FBC"/>
    <w:rsid w:val="00732A6A"/>
    <w:rsid w:val="00732EDD"/>
    <w:rsid w:val="00732F45"/>
    <w:rsid w:val="00733475"/>
    <w:rsid w:val="0073366B"/>
    <w:rsid w:val="0073369A"/>
    <w:rsid w:val="0073437E"/>
    <w:rsid w:val="00734CF0"/>
    <w:rsid w:val="00734E39"/>
    <w:rsid w:val="007356AF"/>
    <w:rsid w:val="007356C5"/>
    <w:rsid w:val="00735EE7"/>
    <w:rsid w:val="0073604F"/>
    <w:rsid w:val="007372FF"/>
    <w:rsid w:val="007402C7"/>
    <w:rsid w:val="0074054D"/>
    <w:rsid w:val="00740A3A"/>
    <w:rsid w:val="00740A51"/>
    <w:rsid w:val="00740B76"/>
    <w:rsid w:val="00740E2D"/>
    <w:rsid w:val="00741250"/>
    <w:rsid w:val="00741845"/>
    <w:rsid w:val="0074185E"/>
    <w:rsid w:val="00741E6C"/>
    <w:rsid w:val="0074267E"/>
    <w:rsid w:val="00743DFA"/>
    <w:rsid w:val="007470B8"/>
    <w:rsid w:val="00747685"/>
    <w:rsid w:val="00747D0B"/>
    <w:rsid w:val="00750374"/>
    <w:rsid w:val="007503C5"/>
    <w:rsid w:val="00751411"/>
    <w:rsid w:val="00751660"/>
    <w:rsid w:val="0075187D"/>
    <w:rsid w:val="0075251C"/>
    <w:rsid w:val="00752842"/>
    <w:rsid w:val="00753030"/>
    <w:rsid w:val="00754FCD"/>
    <w:rsid w:val="0075617A"/>
    <w:rsid w:val="007571F1"/>
    <w:rsid w:val="00757BB2"/>
    <w:rsid w:val="0076101C"/>
    <w:rsid w:val="00761084"/>
    <w:rsid w:val="007621F7"/>
    <w:rsid w:val="007623A6"/>
    <w:rsid w:val="00762441"/>
    <w:rsid w:val="00763245"/>
    <w:rsid w:val="00763963"/>
    <w:rsid w:val="00764959"/>
    <w:rsid w:val="00765B41"/>
    <w:rsid w:val="00766F17"/>
    <w:rsid w:val="00770551"/>
    <w:rsid w:val="00770CF6"/>
    <w:rsid w:val="00771420"/>
    <w:rsid w:val="00771907"/>
    <w:rsid w:val="0077258E"/>
    <w:rsid w:val="00772AA4"/>
    <w:rsid w:val="00773789"/>
    <w:rsid w:val="007749CE"/>
    <w:rsid w:val="007757A8"/>
    <w:rsid w:val="00775A61"/>
    <w:rsid w:val="007762CD"/>
    <w:rsid w:val="00776621"/>
    <w:rsid w:val="0077672C"/>
    <w:rsid w:val="007770B6"/>
    <w:rsid w:val="00777C65"/>
    <w:rsid w:val="007804A2"/>
    <w:rsid w:val="0078157B"/>
    <w:rsid w:val="007815EA"/>
    <w:rsid w:val="00782A19"/>
    <w:rsid w:val="0078335D"/>
    <w:rsid w:val="007839AE"/>
    <w:rsid w:val="00784A80"/>
    <w:rsid w:val="00784A95"/>
    <w:rsid w:val="00784F98"/>
    <w:rsid w:val="007851E6"/>
    <w:rsid w:val="007854FA"/>
    <w:rsid w:val="00786EF1"/>
    <w:rsid w:val="00790182"/>
    <w:rsid w:val="0079063F"/>
    <w:rsid w:val="00790EC2"/>
    <w:rsid w:val="0079103D"/>
    <w:rsid w:val="00792712"/>
    <w:rsid w:val="00792B92"/>
    <w:rsid w:val="00792E95"/>
    <w:rsid w:val="00794165"/>
    <w:rsid w:val="007941E9"/>
    <w:rsid w:val="0079441C"/>
    <w:rsid w:val="00794F15"/>
    <w:rsid w:val="0079538A"/>
    <w:rsid w:val="007954E8"/>
    <w:rsid w:val="00796281"/>
    <w:rsid w:val="0079653F"/>
    <w:rsid w:val="00796DF4"/>
    <w:rsid w:val="00797EB5"/>
    <w:rsid w:val="007A0891"/>
    <w:rsid w:val="007A15A0"/>
    <w:rsid w:val="007A25F1"/>
    <w:rsid w:val="007A3027"/>
    <w:rsid w:val="007A358C"/>
    <w:rsid w:val="007A3AE8"/>
    <w:rsid w:val="007A3AFB"/>
    <w:rsid w:val="007A3F8D"/>
    <w:rsid w:val="007A5872"/>
    <w:rsid w:val="007A5B31"/>
    <w:rsid w:val="007A5BD1"/>
    <w:rsid w:val="007A6058"/>
    <w:rsid w:val="007A60E1"/>
    <w:rsid w:val="007A6EF5"/>
    <w:rsid w:val="007A700E"/>
    <w:rsid w:val="007A70EA"/>
    <w:rsid w:val="007A7270"/>
    <w:rsid w:val="007A74F4"/>
    <w:rsid w:val="007B0683"/>
    <w:rsid w:val="007B1C46"/>
    <w:rsid w:val="007B2551"/>
    <w:rsid w:val="007B277B"/>
    <w:rsid w:val="007B2AAE"/>
    <w:rsid w:val="007B387A"/>
    <w:rsid w:val="007B455F"/>
    <w:rsid w:val="007B4582"/>
    <w:rsid w:val="007B4BD5"/>
    <w:rsid w:val="007B4C2D"/>
    <w:rsid w:val="007B5A84"/>
    <w:rsid w:val="007B5C03"/>
    <w:rsid w:val="007B6114"/>
    <w:rsid w:val="007B6285"/>
    <w:rsid w:val="007B6449"/>
    <w:rsid w:val="007B64B3"/>
    <w:rsid w:val="007B6AE2"/>
    <w:rsid w:val="007B72D9"/>
    <w:rsid w:val="007B7A3A"/>
    <w:rsid w:val="007C0E8B"/>
    <w:rsid w:val="007C112D"/>
    <w:rsid w:val="007C209B"/>
    <w:rsid w:val="007C2746"/>
    <w:rsid w:val="007C2F00"/>
    <w:rsid w:val="007C3805"/>
    <w:rsid w:val="007C3B03"/>
    <w:rsid w:val="007C4217"/>
    <w:rsid w:val="007C4334"/>
    <w:rsid w:val="007C57D1"/>
    <w:rsid w:val="007C5968"/>
    <w:rsid w:val="007C63A0"/>
    <w:rsid w:val="007C65A9"/>
    <w:rsid w:val="007C7717"/>
    <w:rsid w:val="007C7917"/>
    <w:rsid w:val="007D0E1B"/>
    <w:rsid w:val="007D2673"/>
    <w:rsid w:val="007D2A09"/>
    <w:rsid w:val="007D2C81"/>
    <w:rsid w:val="007D2F63"/>
    <w:rsid w:val="007D3365"/>
    <w:rsid w:val="007D4CEF"/>
    <w:rsid w:val="007D4D77"/>
    <w:rsid w:val="007D525A"/>
    <w:rsid w:val="007D5311"/>
    <w:rsid w:val="007D5C62"/>
    <w:rsid w:val="007D5EE1"/>
    <w:rsid w:val="007D6A4F"/>
    <w:rsid w:val="007D6A86"/>
    <w:rsid w:val="007D76CE"/>
    <w:rsid w:val="007D7B5F"/>
    <w:rsid w:val="007D7D12"/>
    <w:rsid w:val="007E06B4"/>
    <w:rsid w:val="007E06B6"/>
    <w:rsid w:val="007E1010"/>
    <w:rsid w:val="007E15EA"/>
    <w:rsid w:val="007E1E4D"/>
    <w:rsid w:val="007E29B4"/>
    <w:rsid w:val="007E2EC9"/>
    <w:rsid w:val="007E2F7F"/>
    <w:rsid w:val="007E2F88"/>
    <w:rsid w:val="007E3946"/>
    <w:rsid w:val="007E39CE"/>
    <w:rsid w:val="007E4F50"/>
    <w:rsid w:val="007E587E"/>
    <w:rsid w:val="007E6E4E"/>
    <w:rsid w:val="007F0C46"/>
    <w:rsid w:val="007F0C78"/>
    <w:rsid w:val="007F0DF8"/>
    <w:rsid w:val="007F1407"/>
    <w:rsid w:val="007F19B6"/>
    <w:rsid w:val="007F2433"/>
    <w:rsid w:val="007F24E0"/>
    <w:rsid w:val="007F2CA7"/>
    <w:rsid w:val="007F2D58"/>
    <w:rsid w:val="007F3076"/>
    <w:rsid w:val="007F3D5F"/>
    <w:rsid w:val="007F3DD1"/>
    <w:rsid w:val="007F4D79"/>
    <w:rsid w:val="007F6006"/>
    <w:rsid w:val="007F690D"/>
    <w:rsid w:val="007F787A"/>
    <w:rsid w:val="008004D4"/>
    <w:rsid w:val="00801E1B"/>
    <w:rsid w:val="00802255"/>
    <w:rsid w:val="008029BE"/>
    <w:rsid w:val="00803020"/>
    <w:rsid w:val="0080390A"/>
    <w:rsid w:val="00803DFE"/>
    <w:rsid w:val="00804679"/>
    <w:rsid w:val="00804C60"/>
    <w:rsid w:val="00804D8E"/>
    <w:rsid w:val="00804DA8"/>
    <w:rsid w:val="00804E32"/>
    <w:rsid w:val="00804F5B"/>
    <w:rsid w:val="00805356"/>
    <w:rsid w:val="00805675"/>
    <w:rsid w:val="00806ACF"/>
    <w:rsid w:val="00806D7B"/>
    <w:rsid w:val="008070EA"/>
    <w:rsid w:val="0080782B"/>
    <w:rsid w:val="00807B89"/>
    <w:rsid w:val="00807FC1"/>
    <w:rsid w:val="0081047C"/>
    <w:rsid w:val="00810658"/>
    <w:rsid w:val="00810DD8"/>
    <w:rsid w:val="00811146"/>
    <w:rsid w:val="00811EC0"/>
    <w:rsid w:val="00812493"/>
    <w:rsid w:val="00813D17"/>
    <w:rsid w:val="00815F05"/>
    <w:rsid w:val="008179E5"/>
    <w:rsid w:val="00817EDE"/>
    <w:rsid w:val="00820176"/>
    <w:rsid w:val="008201AF"/>
    <w:rsid w:val="008210F8"/>
    <w:rsid w:val="00821386"/>
    <w:rsid w:val="008214A1"/>
    <w:rsid w:val="00821D53"/>
    <w:rsid w:val="008226FF"/>
    <w:rsid w:val="00822FE9"/>
    <w:rsid w:val="00823771"/>
    <w:rsid w:val="00823C20"/>
    <w:rsid w:val="008245CA"/>
    <w:rsid w:val="00824A42"/>
    <w:rsid w:val="0082514F"/>
    <w:rsid w:val="00825390"/>
    <w:rsid w:val="008253C1"/>
    <w:rsid w:val="008260B7"/>
    <w:rsid w:val="0082642B"/>
    <w:rsid w:val="00826D4B"/>
    <w:rsid w:val="00827EEB"/>
    <w:rsid w:val="00830187"/>
    <w:rsid w:val="008313FD"/>
    <w:rsid w:val="00831837"/>
    <w:rsid w:val="00832B3C"/>
    <w:rsid w:val="00832E38"/>
    <w:rsid w:val="008338E1"/>
    <w:rsid w:val="00833EF7"/>
    <w:rsid w:val="00834179"/>
    <w:rsid w:val="008345A7"/>
    <w:rsid w:val="008347AA"/>
    <w:rsid w:val="00834DD7"/>
    <w:rsid w:val="008350DC"/>
    <w:rsid w:val="00835B9F"/>
    <w:rsid w:val="00835D84"/>
    <w:rsid w:val="008367D8"/>
    <w:rsid w:val="008377FD"/>
    <w:rsid w:val="00837941"/>
    <w:rsid w:val="00840A38"/>
    <w:rsid w:val="00841283"/>
    <w:rsid w:val="00841DD6"/>
    <w:rsid w:val="00842579"/>
    <w:rsid w:val="00842F7C"/>
    <w:rsid w:val="0084348B"/>
    <w:rsid w:val="00843542"/>
    <w:rsid w:val="00843FD4"/>
    <w:rsid w:val="00844135"/>
    <w:rsid w:val="008444B6"/>
    <w:rsid w:val="00846049"/>
    <w:rsid w:val="00846826"/>
    <w:rsid w:val="0084743A"/>
    <w:rsid w:val="0084762D"/>
    <w:rsid w:val="00847B10"/>
    <w:rsid w:val="00847DA0"/>
    <w:rsid w:val="00847F07"/>
    <w:rsid w:val="008503F8"/>
    <w:rsid w:val="008506E2"/>
    <w:rsid w:val="00850B04"/>
    <w:rsid w:val="008522B7"/>
    <w:rsid w:val="00852E56"/>
    <w:rsid w:val="008537CA"/>
    <w:rsid w:val="0085392A"/>
    <w:rsid w:val="00854033"/>
    <w:rsid w:val="008542AA"/>
    <w:rsid w:val="00854DF2"/>
    <w:rsid w:val="008559DE"/>
    <w:rsid w:val="00855BF6"/>
    <w:rsid w:val="00855CAB"/>
    <w:rsid w:val="00855E07"/>
    <w:rsid w:val="00856AA5"/>
    <w:rsid w:val="008573E2"/>
    <w:rsid w:val="008607AF"/>
    <w:rsid w:val="00860819"/>
    <w:rsid w:val="00860AA7"/>
    <w:rsid w:val="00861275"/>
    <w:rsid w:val="00861307"/>
    <w:rsid w:val="00861412"/>
    <w:rsid w:val="008614F2"/>
    <w:rsid w:val="00861B66"/>
    <w:rsid w:val="00861DB2"/>
    <w:rsid w:val="008623DD"/>
    <w:rsid w:val="008629B9"/>
    <w:rsid w:val="008631F1"/>
    <w:rsid w:val="00863AC0"/>
    <w:rsid w:val="0086445D"/>
    <w:rsid w:val="008644A5"/>
    <w:rsid w:val="00864532"/>
    <w:rsid w:val="008648AB"/>
    <w:rsid w:val="00864AC2"/>
    <w:rsid w:val="00864C3C"/>
    <w:rsid w:val="00865285"/>
    <w:rsid w:val="00865DFC"/>
    <w:rsid w:val="0086609A"/>
    <w:rsid w:val="00866147"/>
    <w:rsid w:val="00866797"/>
    <w:rsid w:val="0086799B"/>
    <w:rsid w:val="00867F72"/>
    <w:rsid w:val="00870D70"/>
    <w:rsid w:val="00871052"/>
    <w:rsid w:val="008720BC"/>
    <w:rsid w:val="008725C7"/>
    <w:rsid w:val="00873593"/>
    <w:rsid w:val="008735AA"/>
    <w:rsid w:val="0087399D"/>
    <w:rsid w:val="00873B1E"/>
    <w:rsid w:val="00874138"/>
    <w:rsid w:val="008742B6"/>
    <w:rsid w:val="008750F5"/>
    <w:rsid w:val="00875291"/>
    <w:rsid w:val="00875B52"/>
    <w:rsid w:val="0087652A"/>
    <w:rsid w:val="00877B74"/>
    <w:rsid w:val="00877FD1"/>
    <w:rsid w:val="00880617"/>
    <w:rsid w:val="00880D63"/>
    <w:rsid w:val="00880E7B"/>
    <w:rsid w:val="00881286"/>
    <w:rsid w:val="00881C87"/>
    <w:rsid w:val="00882820"/>
    <w:rsid w:val="00882B2F"/>
    <w:rsid w:val="00882C08"/>
    <w:rsid w:val="00882C1D"/>
    <w:rsid w:val="00882C36"/>
    <w:rsid w:val="00882CC6"/>
    <w:rsid w:val="0088393A"/>
    <w:rsid w:val="008839C8"/>
    <w:rsid w:val="008841F8"/>
    <w:rsid w:val="0088494B"/>
    <w:rsid w:val="00884D51"/>
    <w:rsid w:val="00885308"/>
    <w:rsid w:val="00885534"/>
    <w:rsid w:val="00885684"/>
    <w:rsid w:val="0088592B"/>
    <w:rsid w:val="008859F4"/>
    <w:rsid w:val="00886858"/>
    <w:rsid w:val="00886A8C"/>
    <w:rsid w:val="00886D71"/>
    <w:rsid w:val="008875A1"/>
    <w:rsid w:val="008876B0"/>
    <w:rsid w:val="00887E80"/>
    <w:rsid w:val="00887F5D"/>
    <w:rsid w:val="00890036"/>
    <w:rsid w:val="0089075C"/>
    <w:rsid w:val="0089092E"/>
    <w:rsid w:val="008911EE"/>
    <w:rsid w:val="00892236"/>
    <w:rsid w:val="008922A0"/>
    <w:rsid w:val="008924F9"/>
    <w:rsid w:val="008928A6"/>
    <w:rsid w:val="00892FF2"/>
    <w:rsid w:val="008939E8"/>
    <w:rsid w:val="00894263"/>
    <w:rsid w:val="00894662"/>
    <w:rsid w:val="00894C90"/>
    <w:rsid w:val="00895F44"/>
    <w:rsid w:val="00896E91"/>
    <w:rsid w:val="00897C1D"/>
    <w:rsid w:val="008A01ED"/>
    <w:rsid w:val="008A192A"/>
    <w:rsid w:val="008A1DB1"/>
    <w:rsid w:val="008A28CC"/>
    <w:rsid w:val="008A28DA"/>
    <w:rsid w:val="008A3126"/>
    <w:rsid w:val="008A3390"/>
    <w:rsid w:val="008A35C5"/>
    <w:rsid w:val="008A3602"/>
    <w:rsid w:val="008A392B"/>
    <w:rsid w:val="008A3A90"/>
    <w:rsid w:val="008A3BEB"/>
    <w:rsid w:val="008A3D2A"/>
    <w:rsid w:val="008A486E"/>
    <w:rsid w:val="008A4E34"/>
    <w:rsid w:val="008A513F"/>
    <w:rsid w:val="008A516A"/>
    <w:rsid w:val="008A5CEB"/>
    <w:rsid w:val="008A6D01"/>
    <w:rsid w:val="008A6D1C"/>
    <w:rsid w:val="008A7B5E"/>
    <w:rsid w:val="008A7EED"/>
    <w:rsid w:val="008B0D1F"/>
    <w:rsid w:val="008B0DCB"/>
    <w:rsid w:val="008B0FC1"/>
    <w:rsid w:val="008B133C"/>
    <w:rsid w:val="008B13FE"/>
    <w:rsid w:val="008B2204"/>
    <w:rsid w:val="008B2461"/>
    <w:rsid w:val="008B3030"/>
    <w:rsid w:val="008B576A"/>
    <w:rsid w:val="008B716C"/>
    <w:rsid w:val="008B754F"/>
    <w:rsid w:val="008B763C"/>
    <w:rsid w:val="008C03DC"/>
    <w:rsid w:val="008C0E76"/>
    <w:rsid w:val="008C1A0D"/>
    <w:rsid w:val="008C2027"/>
    <w:rsid w:val="008C2219"/>
    <w:rsid w:val="008C2420"/>
    <w:rsid w:val="008C33BC"/>
    <w:rsid w:val="008C3899"/>
    <w:rsid w:val="008C3FB0"/>
    <w:rsid w:val="008C465E"/>
    <w:rsid w:val="008C4770"/>
    <w:rsid w:val="008C4A1A"/>
    <w:rsid w:val="008C4BFE"/>
    <w:rsid w:val="008C535A"/>
    <w:rsid w:val="008C60F0"/>
    <w:rsid w:val="008C6F68"/>
    <w:rsid w:val="008C73E6"/>
    <w:rsid w:val="008C793E"/>
    <w:rsid w:val="008D030A"/>
    <w:rsid w:val="008D085F"/>
    <w:rsid w:val="008D108F"/>
    <w:rsid w:val="008D2463"/>
    <w:rsid w:val="008D34A5"/>
    <w:rsid w:val="008D3557"/>
    <w:rsid w:val="008D35BE"/>
    <w:rsid w:val="008D3BC9"/>
    <w:rsid w:val="008D41A8"/>
    <w:rsid w:val="008D41B2"/>
    <w:rsid w:val="008D46E4"/>
    <w:rsid w:val="008D4E22"/>
    <w:rsid w:val="008D5461"/>
    <w:rsid w:val="008D547E"/>
    <w:rsid w:val="008D60AF"/>
    <w:rsid w:val="008D6378"/>
    <w:rsid w:val="008D637F"/>
    <w:rsid w:val="008D66A4"/>
    <w:rsid w:val="008D673C"/>
    <w:rsid w:val="008E040D"/>
    <w:rsid w:val="008E0E42"/>
    <w:rsid w:val="008E0E95"/>
    <w:rsid w:val="008E1105"/>
    <w:rsid w:val="008E120A"/>
    <w:rsid w:val="008E1903"/>
    <w:rsid w:val="008E2031"/>
    <w:rsid w:val="008E36D0"/>
    <w:rsid w:val="008E3C48"/>
    <w:rsid w:val="008E400D"/>
    <w:rsid w:val="008E45BE"/>
    <w:rsid w:val="008E45E3"/>
    <w:rsid w:val="008E45F0"/>
    <w:rsid w:val="008E4746"/>
    <w:rsid w:val="008E4FAE"/>
    <w:rsid w:val="008E5052"/>
    <w:rsid w:val="008E5983"/>
    <w:rsid w:val="008E5F8A"/>
    <w:rsid w:val="008E5F8C"/>
    <w:rsid w:val="008E6028"/>
    <w:rsid w:val="008E6619"/>
    <w:rsid w:val="008E67E8"/>
    <w:rsid w:val="008E75B5"/>
    <w:rsid w:val="008E7DD8"/>
    <w:rsid w:val="008F0993"/>
    <w:rsid w:val="008F10BA"/>
    <w:rsid w:val="008F1312"/>
    <w:rsid w:val="008F169F"/>
    <w:rsid w:val="008F20BC"/>
    <w:rsid w:val="008F2E80"/>
    <w:rsid w:val="008F320B"/>
    <w:rsid w:val="008F32B9"/>
    <w:rsid w:val="008F3D90"/>
    <w:rsid w:val="008F4039"/>
    <w:rsid w:val="008F4AB6"/>
    <w:rsid w:val="008F4D71"/>
    <w:rsid w:val="008F4F1A"/>
    <w:rsid w:val="008F5771"/>
    <w:rsid w:val="008F5A7B"/>
    <w:rsid w:val="008F5B67"/>
    <w:rsid w:val="008F5E8E"/>
    <w:rsid w:val="008F6FF2"/>
    <w:rsid w:val="008F70B0"/>
    <w:rsid w:val="008F7280"/>
    <w:rsid w:val="008F7A27"/>
    <w:rsid w:val="008F7D43"/>
    <w:rsid w:val="00900AB0"/>
    <w:rsid w:val="0090179B"/>
    <w:rsid w:val="00901A54"/>
    <w:rsid w:val="0090270D"/>
    <w:rsid w:val="009029B1"/>
    <w:rsid w:val="00902DE2"/>
    <w:rsid w:val="00902EE8"/>
    <w:rsid w:val="00903259"/>
    <w:rsid w:val="00903AE8"/>
    <w:rsid w:val="00904005"/>
    <w:rsid w:val="009052F6"/>
    <w:rsid w:val="00906EDE"/>
    <w:rsid w:val="0090719E"/>
    <w:rsid w:val="00907553"/>
    <w:rsid w:val="00907647"/>
    <w:rsid w:val="00907722"/>
    <w:rsid w:val="00907A1C"/>
    <w:rsid w:val="00910A83"/>
    <w:rsid w:val="00910B61"/>
    <w:rsid w:val="009114EA"/>
    <w:rsid w:val="009119B6"/>
    <w:rsid w:val="00911BA5"/>
    <w:rsid w:val="00911D0E"/>
    <w:rsid w:val="00913393"/>
    <w:rsid w:val="00913B42"/>
    <w:rsid w:val="00913E31"/>
    <w:rsid w:val="00914AA3"/>
    <w:rsid w:val="00914B78"/>
    <w:rsid w:val="009158C8"/>
    <w:rsid w:val="00915AA0"/>
    <w:rsid w:val="00915B48"/>
    <w:rsid w:val="00915F47"/>
    <w:rsid w:val="0091681B"/>
    <w:rsid w:val="00916B4D"/>
    <w:rsid w:val="00916BDC"/>
    <w:rsid w:val="0091760C"/>
    <w:rsid w:val="0091774E"/>
    <w:rsid w:val="00917759"/>
    <w:rsid w:val="00917C04"/>
    <w:rsid w:val="00920282"/>
    <w:rsid w:val="009206D8"/>
    <w:rsid w:val="009207C5"/>
    <w:rsid w:val="00920B2F"/>
    <w:rsid w:val="00920BA9"/>
    <w:rsid w:val="00920C91"/>
    <w:rsid w:val="00922220"/>
    <w:rsid w:val="00922EFB"/>
    <w:rsid w:val="009234F4"/>
    <w:rsid w:val="009238FF"/>
    <w:rsid w:val="00923A3E"/>
    <w:rsid w:val="00923ACC"/>
    <w:rsid w:val="00923E37"/>
    <w:rsid w:val="00923EE3"/>
    <w:rsid w:val="00924B56"/>
    <w:rsid w:val="009258A8"/>
    <w:rsid w:val="00925ABD"/>
    <w:rsid w:val="00925F9D"/>
    <w:rsid w:val="009276C3"/>
    <w:rsid w:val="009279AD"/>
    <w:rsid w:val="00930660"/>
    <w:rsid w:val="00930C78"/>
    <w:rsid w:val="0093106B"/>
    <w:rsid w:val="0093247A"/>
    <w:rsid w:val="0093346D"/>
    <w:rsid w:val="00935FCC"/>
    <w:rsid w:val="00936399"/>
    <w:rsid w:val="00936E2D"/>
    <w:rsid w:val="00937806"/>
    <w:rsid w:val="00940D9B"/>
    <w:rsid w:val="00940E23"/>
    <w:rsid w:val="00940E47"/>
    <w:rsid w:val="009430D3"/>
    <w:rsid w:val="009435F2"/>
    <w:rsid w:val="00943B7A"/>
    <w:rsid w:val="00944986"/>
    <w:rsid w:val="00944E74"/>
    <w:rsid w:val="00945ED0"/>
    <w:rsid w:val="00946488"/>
    <w:rsid w:val="009471E6"/>
    <w:rsid w:val="00947DD6"/>
    <w:rsid w:val="00950399"/>
    <w:rsid w:val="00950726"/>
    <w:rsid w:val="00950CFD"/>
    <w:rsid w:val="0095109F"/>
    <w:rsid w:val="00951EF1"/>
    <w:rsid w:val="00951FFF"/>
    <w:rsid w:val="00952508"/>
    <w:rsid w:val="00952605"/>
    <w:rsid w:val="00952DEC"/>
    <w:rsid w:val="0095343B"/>
    <w:rsid w:val="00953916"/>
    <w:rsid w:val="00953FBE"/>
    <w:rsid w:val="00955D7D"/>
    <w:rsid w:val="00956945"/>
    <w:rsid w:val="009569F6"/>
    <w:rsid w:val="00957033"/>
    <w:rsid w:val="00957B54"/>
    <w:rsid w:val="009600CD"/>
    <w:rsid w:val="0096127E"/>
    <w:rsid w:val="0096148B"/>
    <w:rsid w:val="00962249"/>
    <w:rsid w:val="00962DE1"/>
    <w:rsid w:val="00964089"/>
    <w:rsid w:val="00965107"/>
    <w:rsid w:val="00965CA4"/>
    <w:rsid w:val="009661F3"/>
    <w:rsid w:val="00966CA5"/>
    <w:rsid w:val="00966CF0"/>
    <w:rsid w:val="00971074"/>
    <w:rsid w:val="00971FE1"/>
    <w:rsid w:val="00972096"/>
    <w:rsid w:val="009731A7"/>
    <w:rsid w:val="00973329"/>
    <w:rsid w:val="00974864"/>
    <w:rsid w:val="00974E59"/>
    <w:rsid w:val="0097568B"/>
    <w:rsid w:val="00976E85"/>
    <w:rsid w:val="00977090"/>
    <w:rsid w:val="0098103A"/>
    <w:rsid w:val="00982824"/>
    <w:rsid w:val="00982F3F"/>
    <w:rsid w:val="00983070"/>
    <w:rsid w:val="0098376E"/>
    <w:rsid w:val="00983D36"/>
    <w:rsid w:val="00983DC7"/>
    <w:rsid w:val="009844DD"/>
    <w:rsid w:val="009847C3"/>
    <w:rsid w:val="009849D5"/>
    <w:rsid w:val="00985200"/>
    <w:rsid w:val="00986BF0"/>
    <w:rsid w:val="00986E54"/>
    <w:rsid w:val="00987D50"/>
    <w:rsid w:val="00990B45"/>
    <w:rsid w:val="00990C1D"/>
    <w:rsid w:val="009913B9"/>
    <w:rsid w:val="00991478"/>
    <w:rsid w:val="009922CA"/>
    <w:rsid w:val="00993041"/>
    <w:rsid w:val="009946F0"/>
    <w:rsid w:val="009949A8"/>
    <w:rsid w:val="0099507E"/>
    <w:rsid w:val="00995508"/>
    <w:rsid w:val="00996A1C"/>
    <w:rsid w:val="00996E1E"/>
    <w:rsid w:val="00996E85"/>
    <w:rsid w:val="009A0917"/>
    <w:rsid w:val="009A0AEE"/>
    <w:rsid w:val="009A0BA6"/>
    <w:rsid w:val="009A1075"/>
    <w:rsid w:val="009A12C3"/>
    <w:rsid w:val="009A254D"/>
    <w:rsid w:val="009A2872"/>
    <w:rsid w:val="009A2F9F"/>
    <w:rsid w:val="009A4D28"/>
    <w:rsid w:val="009A4D63"/>
    <w:rsid w:val="009A4EAB"/>
    <w:rsid w:val="009A4FFC"/>
    <w:rsid w:val="009A6A66"/>
    <w:rsid w:val="009A7879"/>
    <w:rsid w:val="009A78D3"/>
    <w:rsid w:val="009B0916"/>
    <w:rsid w:val="009B0BBD"/>
    <w:rsid w:val="009B1930"/>
    <w:rsid w:val="009B261B"/>
    <w:rsid w:val="009B27C9"/>
    <w:rsid w:val="009B286E"/>
    <w:rsid w:val="009B2DA9"/>
    <w:rsid w:val="009B393B"/>
    <w:rsid w:val="009B3D3F"/>
    <w:rsid w:val="009B3F76"/>
    <w:rsid w:val="009B3FF7"/>
    <w:rsid w:val="009B415A"/>
    <w:rsid w:val="009B5FF7"/>
    <w:rsid w:val="009B628C"/>
    <w:rsid w:val="009B6516"/>
    <w:rsid w:val="009B6F86"/>
    <w:rsid w:val="009B71BF"/>
    <w:rsid w:val="009B74D8"/>
    <w:rsid w:val="009B7744"/>
    <w:rsid w:val="009B7D2D"/>
    <w:rsid w:val="009B7D79"/>
    <w:rsid w:val="009C054C"/>
    <w:rsid w:val="009C0D4A"/>
    <w:rsid w:val="009C10FF"/>
    <w:rsid w:val="009C1141"/>
    <w:rsid w:val="009C1B8C"/>
    <w:rsid w:val="009C1BA2"/>
    <w:rsid w:val="009C1FDB"/>
    <w:rsid w:val="009C2041"/>
    <w:rsid w:val="009C2715"/>
    <w:rsid w:val="009C3024"/>
    <w:rsid w:val="009C3643"/>
    <w:rsid w:val="009C4002"/>
    <w:rsid w:val="009C422C"/>
    <w:rsid w:val="009C42AA"/>
    <w:rsid w:val="009C5091"/>
    <w:rsid w:val="009C5262"/>
    <w:rsid w:val="009C548C"/>
    <w:rsid w:val="009C54CE"/>
    <w:rsid w:val="009C593A"/>
    <w:rsid w:val="009C646C"/>
    <w:rsid w:val="009C6721"/>
    <w:rsid w:val="009C673B"/>
    <w:rsid w:val="009C69EF"/>
    <w:rsid w:val="009C703D"/>
    <w:rsid w:val="009C758E"/>
    <w:rsid w:val="009C78C9"/>
    <w:rsid w:val="009C78F4"/>
    <w:rsid w:val="009C7CE0"/>
    <w:rsid w:val="009C7DDC"/>
    <w:rsid w:val="009D008D"/>
    <w:rsid w:val="009D04BE"/>
    <w:rsid w:val="009D09C8"/>
    <w:rsid w:val="009D10D2"/>
    <w:rsid w:val="009D1E78"/>
    <w:rsid w:val="009D2AE4"/>
    <w:rsid w:val="009D2B8A"/>
    <w:rsid w:val="009D2EC4"/>
    <w:rsid w:val="009D3CA9"/>
    <w:rsid w:val="009D42B9"/>
    <w:rsid w:val="009D4697"/>
    <w:rsid w:val="009D4C52"/>
    <w:rsid w:val="009D5DCF"/>
    <w:rsid w:val="009D5E89"/>
    <w:rsid w:val="009D657E"/>
    <w:rsid w:val="009D6696"/>
    <w:rsid w:val="009D66BB"/>
    <w:rsid w:val="009D7232"/>
    <w:rsid w:val="009D742D"/>
    <w:rsid w:val="009D74D4"/>
    <w:rsid w:val="009D7558"/>
    <w:rsid w:val="009D7E88"/>
    <w:rsid w:val="009E0533"/>
    <w:rsid w:val="009E088C"/>
    <w:rsid w:val="009E0ABA"/>
    <w:rsid w:val="009E0C3E"/>
    <w:rsid w:val="009E0F54"/>
    <w:rsid w:val="009E12FA"/>
    <w:rsid w:val="009E20BD"/>
    <w:rsid w:val="009E24EC"/>
    <w:rsid w:val="009E2A29"/>
    <w:rsid w:val="009E2D19"/>
    <w:rsid w:val="009E2DB5"/>
    <w:rsid w:val="009E3118"/>
    <w:rsid w:val="009E441D"/>
    <w:rsid w:val="009E477C"/>
    <w:rsid w:val="009E4854"/>
    <w:rsid w:val="009E7C3A"/>
    <w:rsid w:val="009F19B6"/>
    <w:rsid w:val="009F2203"/>
    <w:rsid w:val="009F2205"/>
    <w:rsid w:val="009F2224"/>
    <w:rsid w:val="009F248C"/>
    <w:rsid w:val="009F2A33"/>
    <w:rsid w:val="009F2DF6"/>
    <w:rsid w:val="009F2E31"/>
    <w:rsid w:val="009F393A"/>
    <w:rsid w:val="009F3FD5"/>
    <w:rsid w:val="009F47A5"/>
    <w:rsid w:val="009F4D5D"/>
    <w:rsid w:val="009F4EBA"/>
    <w:rsid w:val="009F510E"/>
    <w:rsid w:val="009F57EC"/>
    <w:rsid w:val="009F59CE"/>
    <w:rsid w:val="009F5FD2"/>
    <w:rsid w:val="009F621E"/>
    <w:rsid w:val="009F69CA"/>
    <w:rsid w:val="00A0021A"/>
    <w:rsid w:val="00A002FE"/>
    <w:rsid w:val="00A00F8B"/>
    <w:rsid w:val="00A01871"/>
    <w:rsid w:val="00A0194F"/>
    <w:rsid w:val="00A02009"/>
    <w:rsid w:val="00A02096"/>
    <w:rsid w:val="00A0287D"/>
    <w:rsid w:val="00A0307A"/>
    <w:rsid w:val="00A03CCB"/>
    <w:rsid w:val="00A03FB1"/>
    <w:rsid w:val="00A04077"/>
    <w:rsid w:val="00A04241"/>
    <w:rsid w:val="00A04653"/>
    <w:rsid w:val="00A04AFC"/>
    <w:rsid w:val="00A05C38"/>
    <w:rsid w:val="00A05C9E"/>
    <w:rsid w:val="00A05E4B"/>
    <w:rsid w:val="00A06999"/>
    <w:rsid w:val="00A06C7E"/>
    <w:rsid w:val="00A078BB"/>
    <w:rsid w:val="00A10C39"/>
    <w:rsid w:val="00A117C2"/>
    <w:rsid w:val="00A120F1"/>
    <w:rsid w:val="00A125BA"/>
    <w:rsid w:val="00A1271F"/>
    <w:rsid w:val="00A12B71"/>
    <w:rsid w:val="00A136F6"/>
    <w:rsid w:val="00A14036"/>
    <w:rsid w:val="00A14482"/>
    <w:rsid w:val="00A144FF"/>
    <w:rsid w:val="00A1460C"/>
    <w:rsid w:val="00A14739"/>
    <w:rsid w:val="00A15545"/>
    <w:rsid w:val="00A156B9"/>
    <w:rsid w:val="00A161A5"/>
    <w:rsid w:val="00A166EC"/>
    <w:rsid w:val="00A16704"/>
    <w:rsid w:val="00A16C71"/>
    <w:rsid w:val="00A17376"/>
    <w:rsid w:val="00A17689"/>
    <w:rsid w:val="00A17A08"/>
    <w:rsid w:val="00A20252"/>
    <w:rsid w:val="00A217AE"/>
    <w:rsid w:val="00A21918"/>
    <w:rsid w:val="00A21A5B"/>
    <w:rsid w:val="00A21CEE"/>
    <w:rsid w:val="00A22F24"/>
    <w:rsid w:val="00A2339B"/>
    <w:rsid w:val="00A23510"/>
    <w:rsid w:val="00A24A7C"/>
    <w:rsid w:val="00A2512B"/>
    <w:rsid w:val="00A2540A"/>
    <w:rsid w:val="00A2573D"/>
    <w:rsid w:val="00A258FE"/>
    <w:rsid w:val="00A26D49"/>
    <w:rsid w:val="00A273B1"/>
    <w:rsid w:val="00A273BD"/>
    <w:rsid w:val="00A2762B"/>
    <w:rsid w:val="00A27B8E"/>
    <w:rsid w:val="00A309B0"/>
    <w:rsid w:val="00A30F5A"/>
    <w:rsid w:val="00A3279C"/>
    <w:rsid w:val="00A328F6"/>
    <w:rsid w:val="00A33CFB"/>
    <w:rsid w:val="00A33D9A"/>
    <w:rsid w:val="00A3464B"/>
    <w:rsid w:val="00A34E58"/>
    <w:rsid w:val="00A3576D"/>
    <w:rsid w:val="00A357B7"/>
    <w:rsid w:val="00A35AD6"/>
    <w:rsid w:val="00A35ED5"/>
    <w:rsid w:val="00A3619E"/>
    <w:rsid w:val="00A37B73"/>
    <w:rsid w:val="00A401F0"/>
    <w:rsid w:val="00A405FB"/>
    <w:rsid w:val="00A4196B"/>
    <w:rsid w:val="00A41A58"/>
    <w:rsid w:val="00A41DC2"/>
    <w:rsid w:val="00A429A8"/>
    <w:rsid w:val="00A43288"/>
    <w:rsid w:val="00A432B4"/>
    <w:rsid w:val="00A43CC1"/>
    <w:rsid w:val="00A43D6A"/>
    <w:rsid w:val="00A43E47"/>
    <w:rsid w:val="00A43FCF"/>
    <w:rsid w:val="00A441C4"/>
    <w:rsid w:val="00A45438"/>
    <w:rsid w:val="00A45873"/>
    <w:rsid w:val="00A45BAF"/>
    <w:rsid w:val="00A46083"/>
    <w:rsid w:val="00A467AA"/>
    <w:rsid w:val="00A46AA9"/>
    <w:rsid w:val="00A46B52"/>
    <w:rsid w:val="00A4721C"/>
    <w:rsid w:val="00A47A7A"/>
    <w:rsid w:val="00A50487"/>
    <w:rsid w:val="00A50F1C"/>
    <w:rsid w:val="00A51039"/>
    <w:rsid w:val="00A514D0"/>
    <w:rsid w:val="00A52AAB"/>
    <w:rsid w:val="00A52EC3"/>
    <w:rsid w:val="00A5317E"/>
    <w:rsid w:val="00A53C80"/>
    <w:rsid w:val="00A5501E"/>
    <w:rsid w:val="00A5647F"/>
    <w:rsid w:val="00A56509"/>
    <w:rsid w:val="00A565ED"/>
    <w:rsid w:val="00A57523"/>
    <w:rsid w:val="00A57DBB"/>
    <w:rsid w:val="00A60224"/>
    <w:rsid w:val="00A615A7"/>
    <w:rsid w:val="00A619A6"/>
    <w:rsid w:val="00A61B4B"/>
    <w:rsid w:val="00A6214F"/>
    <w:rsid w:val="00A625AC"/>
    <w:rsid w:val="00A62FC5"/>
    <w:rsid w:val="00A630F8"/>
    <w:rsid w:val="00A63268"/>
    <w:rsid w:val="00A6359D"/>
    <w:rsid w:val="00A63FB5"/>
    <w:rsid w:val="00A64C51"/>
    <w:rsid w:val="00A6531D"/>
    <w:rsid w:val="00A65C9D"/>
    <w:rsid w:val="00A66F2E"/>
    <w:rsid w:val="00A6706B"/>
    <w:rsid w:val="00A67D26"/>
    <w:rsid w:val="00A67F6C"/>
    <w:rsid w:val="00A701ED"/>
    <w:rsid w:val="00A7093B"/>
    <w:rsid w:val="00A70C7D"/>
    <w:rsid w:val="00A7159F"/>
    <w:rsid w:val="00A71D2D"/>
    <w:rsid w:val="00A7205D"/>
    <w:rsid w:val="00A73BA9"/>
    <w:rsid w:val="00A740F1"/>
    <w:rsid w:val="00A74C08"/>
    <w:rsid w:val="00A74D8E"/>
    <w:rsid w:val="00A75410"/>
    <w:rsid w:val="00A75619"/>
    <w:rsid w:val="00A76BC5"/>
    <w:rsid w:val="00A777D0"/>
    <w:rsid w:val="00A801C3"/>
    <w:rsid w:val="00A82148"/>
    <w:rsid w:val="00A828C6"/>
    <w:rsid w:val="00A82B1C"/>
    <w:rsid w:val="00A839EB"/>
    <w:rsid w:val="00A83A32"/>
    <w:rsid w:val="00A83B67"/>
    <w:rsid w:val="00A85108"/>
    <w:rsid w:val="00A854AA"/>
    <w:rsid w:val="00A8564A"/>
    <w:rsid w:val="00A85C07"/>
    <w:rsid w:val="00A85F48"/>
    <w:rsid w:val="00A860E6"/>
    <w:rsid w:val="00A86276"/>
    <w:rsid w:val="00A87323"/>
    <w:rsid w:val="00A90097"/>
    <w:rsid w:val="00A900B8"/>
    <w:rsid w:val="00A902BC"/>
    <w:rsid w:val="00A903D3"/>
    <w:rsid w:val="00A903FD"/>
    <w:rsid w:val="00A9040C"/>
    <w:rsid w:val="00A912CF"/>
    <w:rsid w:val="00A92C98"/>
    <w:rsid w:val="00A93AF7"/>
    <w:rsid w:val="00A93C8A"/>
    <w:rsid w:val="00A953AC"/>
    <w:rsid w:val="00A95D9B"/>
    <w:rsid w:val="00A96587"/>
    <w:rsid w:val="00A97885"/>
    <w:rsid w:val="00A97D3C"/>
    <w:rsid w:val="00AA0382"/>
    <w:rsid w:val="00AA0655"/>
    <w:rsid w:val="00AA072C"/>
    <w:rsid w:val="00AA0AB3"/>
    <w:rsid w:val="00AA10D1"/>
    <w:rsid w:val="00AA10DB"/>
    <w:rsid w:val="00AA1165"/>
    <w:rsid w:val="00AA14DD"/>
    <w:rsid w:val="00AA1D4F"/>
    <w:rsid w:val="00AA1F5B"/>
    <w:rsid w:val="00AA3060"/>
    <w:rsid w:val="00AA3E3D"/>
    <w:rsid w:val="00AA406E"/>
    <w:rsid w:val="00AA4102"/>
    <w:rsid w:val="00AA45E5"/>
    <w:rsid w:val="00AA50E9"/>
    <w:rsid w:val="00AA54E7"/>
    <w:rsid w:val="00AA67E5"/>
    <w:rsid w:val="00AA6E97"/>
    <w:rsid w:val="00AA7343"/>
    <w:rsid w:val="00AA7458"/>
    <w:rsid w:val="00AB0068"/>
    <w:rsid w:val="00AB058C"/>
    <w:rsid w:val="00AB0815"/>
    <w:rsid w:val="00AB0B3F"/>
    <w:rsid w:val="00AB135D"/>
    <w:rsid w:val="00AB170C"/>
    <w:rsid w:val="00AB1A87"/>
    <w:rsid w:val="00AB1C38"/>
    <w:rsid w:val="00AB21CC"/>
    <w:rsid w:val="00AB240D"/>
    <w:rsid w:val="00AB2522"/>
    <w:rsid w:val="00AB2778"/>
    <w:rsid w:val="00AB308F"/>
    <w:rsid w:val="00AB4252"/>
    <w:rsid w:val="00AB4592"/>
    <w:rsid w:val="00AB4638"/>
    <w:rsid w:val="00AB5390"/>
    <w:rsid w:val="00AB5C71"/>
    <w:rsid w:val="00AB5D17"/>
    <w:rsid w:val="00AC0224"/>
    <w:rsid w:val="00AC0408"/>
    <w:rsid w:val="00AC09CC"/>
    <w:rsid w:val="00AC0CE9"/>
    <w:rsid w:val="00AC166A"/>
    <w:rsid w:val="00AC2097"/>
    <w:rsid w:val="00AC28FD"/>
    <w:rsid w:val="00AC359A"/>
    <w:rsid w:val="00AC37ED"/>
    <w:rsid w:val="00AC3833"/>
    <w:rsid w:val="00AC469F"/>
    <w:rsid w:val="00AC50C9"/>
    <w:rsid w:val="00AC575B"/>
    <w:rsid w:val="00AC69F3"/>
    <w:rsid w:val="00AC76CA"/>
    <w:rsid w:val="00AD0262"/>
    <w:rsid w:val="00AD04CD"/>
    <w:rsid w:val="00AD1DAA"/>
    <w:rsid w:val="00AD240A"/>
    <w:rsid w:val="00AD2565"/>
    <w:rsid w:val="00AD25A8"/>
    <w:rsid w:val="00AD25E0"/>
    <w:rsid w:val="00AD26F0"/>
    <w:rsid w:val="00AD281B"/>
    <w:rsid w:val="00AD33C7"/>
    <w:rsid w:val="00AD44C9"/>
    <w:rsid w:val="00AD4732"/>
    <w:rsid w:val="00AD4CBB"/>
    <w:rsid w:val="00AD545D"/>
    <w:rsid w:val="00AD6873"/>
    <w:rsid w:val="00AD6C96"/>
    <w:rsid w:val="00AD6C98"/>
    <w:rsid w:val="00AD7293"/>
    <w:rsid w:val="00AD787B"/>
    <w:rsid w:val="00AD7AFF"/>
    <w:rsid w:val="00AE04EA"/>
    <w:rsid w:val="00AE0866"/>
    <w:rsid w:val="00AE22BE"/>
    <w:rsid w:val="00AE2D3C"/>
    <w:rsid w:val="00AE2FEC"/>
    <w:rsid w:val="00AE3004"/>
    <w:rsid w:val="00AE39A4"/>
    <w:rsid w:val="00AE3C0C"/>
    <w:rsid w:val="00AE406B"/>
    <w:rsid w:val="00AE407A"/>
    <w:rsid w:val="00AE4145"/>
    <w:rsid w:val="00AE42DC"/>
    <w:rsid w:val="00AE47A5"/>
    <w:rsid w:val="00AE564C"/>
    <w:rsid w:val="00AE56D7"/>
    <w:rsid w:val="00AE58B8"/>
    <w:rsid w:val="00AE5907"/>
    <w:rsid w:val="00AE5A79"/>
    <w:rsid w:val="00AE5AA0"/>
    <w:rsid w:val="00AE5ADB"/>
    <w:rsid w:val="00AE6BF0"/>
    <w:rsid w:val="00AE6DCD"/>
    <w:rsid w:val="00AE6F00"/>
    <w:rsid w:val="00AE7EA3"/>
    <w:rsid w:val="00AF0636"/>
    <w:rsid w:val="00AF3D8D"/>
    <w:rsid w:val="00AF3F70"/>
    <w:rsid w:val="00AF46D7"/>
    <w:rsid w:val="00AF4BB9"/>
    <w:rsid w:val="00AF4F81"/>
    <w:rsid w:val="00AF5780"/>
    <w:rsid w:val="00AF6455"/>
    <w:rsid w:val="00AF6479"/>
    <w:rsid w:val="00AF722E"/>
    <w:rsid w:val="00B00F32"/>
    <w:rsid w:val="00B0202C"/>
    <w:rsid w:val="00B0284A"/>
    <w:rsid w:val="00B02E06"/>
    <w:rsid w:val="00B0316F"/>
    <w:rsid w:val="00B0339A"/>
    <w:rsid w:val="00B0367A"/>
    <w:rsid w:val="00B04080"/>
    <w:rsid w:val="00B043A4"/>
    <w:rsid w:val="00B04B40"/>
    <w:rsid w:val="00B04C8A"/>
    <w:rsid w:val="00B053D6"/>
    <w:rsid w:val="00B057F1"/>
    <w:rsid w:val="00B05A5D"/>
    <w:rsid w:val="00B063B0"/>
    <w:rsid w:val="00B06494"/>
    <w:rsid w:val="00B065BE"/>
    <w:rsid w:val="00B06AD1"/>
    <w:rsid w:val="00B103D5"/>
    <w:rsid w:val="00B104CC"/>
    <w:rsid w:val="00B10BC5"/>
    <w:rsid w:val="00B11CC3"/>
    <w:rsid w:val="00B11F1E"/>
    <w:rsid w:val="00B12100"/>
    <w:rsid w:val="00B121F6"/>
    <w:rsid w:val="00B12585"/>
    <w:rsid w:val="00B1259D"/>
    <w:rsid w:val="00B12844"/>
    <w:rsid w:val="00B12DF1"/>
    <w:rsid w:val="00B12E7A"/>
    <w:rsid w:val="00B13BA1"/>
    <w:rsid w:val="00B13E05"/>
    <w:rsid w:val="00B14807"/>
    <w:rsid w:val="00B14BE1"/>
    <w:rsid w:val="00B14BE8"/>
    <w:rsid w:val="00B15837"/>
    <w:rsid w:val="00B160B0"/>
    <w:rsid w:val="00B16283"/>
    <w:rsid w:val="00B16BDE"/>
    <w:rsid w:val="00B16DDC"/>
    <w:rsid w:val="00B170A3"/>
    <w:rsid w:val="00B170FA"/>
    <w:rsid w:val="00B172AB"/>
    <w:rsid w:val="00B17A28"/>
    <w:rsid w:val="00B20479"/>
    <w:rsid w:val="00B20611"/>
    <w:rsid w:val="00B20BE7"/>
    <w:rsid w:val="00B21571"/>
    <w:rsid w:val="00B2189D"/>
    <w:rsid w:val="00B2273B"/>
    <w:rsid w:val="00B22B98"/>
    <w:rsid w:val="00B22C09"/>
    <w:rsid w:val="00B23050"/>
    <w:rsid w:val="00B23853"/>
    <w:rsid w:val="00B23A17"/>
    <w:rsid w:val="00B242E8"/>
    <w:rsid w:val="00B25154"/>
    <w:rsid w:val="00B2525A"/>
    <w:rsid w:val="00B2583A"/>
    <w:rsid w:val="00B26252"/>
    <w:rsid w:val="00B2787F"/>
    <w:rsid w:val="00B27C82"/>
    <w:rsid w:val="00B30255"/>
    <w:rsid w:val="00B30261"/>
    <w:rsid w:val="00B30A53"/>
    <w:rsid w:val="00B310F2"/>
    <w:rsid w:val="00B31149"/>
    <w:rsid w:val="00B31DDF"/>
    <w:rsid w:val="00B31E9A"/>
    <w:rsid w:val="00B3217D"/>
    <w:rsid w:val="00B32A85"/>
    <w:rsid w:val="00B32FEA"/>
    <w:rsid w:val="00B33BAE"/>
    <w:rsid w:val="00B3410E"/>
    <w:rsid w:val="00B34434"/>
    <w:rsid w:val="00B344CC"/>
    <w:rsid w:val="00B34B5B"/>
    <w:rsid w:val="00B350F0"/>
    <w:rsid w:val="00B355BD"/>
    <w:rsid w:val="00B35DC8"/>
    <w:rsid w:val="00B365F2"/>
    <w:rsid w:val="00B378D0"/>
    <w:rsid w:val="00B378FD"/>
    <w:rsid w:val="00B40248"/>
    <w:rsid w:val="00B40529"/>
    <w:rsid w:val="00B40860"/>
    <w:rsid w:val="00B408BD"/>
    <w:rsid w:val="00B40D77"/>
    <w:rsid w:val="00B41178"/>
    <w:rsid w:val="00B420A8"/>
    <w:rsid w:val="00B423E1"/>
    <w:rsid w:val="00B42826"/>
    <w:rsid w:val="00B43177"/>
    <w:rsid w:val="00B44422"/>
    <w:rsid w:val="00B44D97"/>
    <w:rsid w:val="00B44FB3"/>
    <w:rsid w:val="00B45233"/>
    <w:rsid w:val="00B4530C"/>
    <w:rsid w:val="00B4549D"/>
    <w:rsid w:val="00B460BF"/>
    <w:rsid w:val="00B462CF"/>
    <w:rsid w:val="00B468B7"/>
    <w:rsid w:val="00B473FC"/>
    <w:rsid w:val="00B47601"/>
    <w:rsid w:val="00B47732"/>
    <w:rsid w:val="00B47BC2"/>
    <w:rsid w:val="00B50A3C"/>
    <w:rsid w:val="00B511E6"/>
    <w:rsid w:val="00B51842"/>
    <w:rsid w:val="00B51928"/>
    <w:rsid w:val="00B51F5F"/>
    <w:rsid w:val="00B5252A"/>
    <w:rsid w:val="00B52D5B"/>
    <w:rsid w:val="00B53A00"/>
    <w:rsid w:val="00B53BE8"/>
    <w:rsid w:val="00B53D68"/>
    <w:rsid w:val="00B541DE"/>
    <w:rsid w:val="00B5442F"/>
    <w:rsid w:val="00B54923"/>
    <w:rsid w:val="00B55409"/>
    <w:rsid w:val="00B55548"/>
    <w:rsid w:val="00B56B9D"/>
    <w:rsid w:val="00B576F1"/>
    <w:rsid w:val="00B57914"/>
    <w:rsid w:val="00B57C90"/>
    <w:rsid w:val="00B60771"/>
    <w:rsid w:val="00B60815"/>
    <w:rsid w:val="00B60AD2"/>
    <w:rsid w:val="00B61090"/>
    <w:rsid w:val="00B61DEA"/>
    <w:rsid w:val="00B62016"/>
    <w:rsid w:val="00B62520"/>
    <w:rsid w:val="00B6307A"/>
    <w:rsid w:val="00B633C0"/>
    <w:rsid w:val="00B63AAC"/>
    <w:rsid w:val="00B63EF4"/>
    <w:rsid w:val="00B640CA"/>
    <w:rsid w:val="00B64FE4"/>
    <w:rsid w:val="00B65073"/>
    <w:rsid w:val="00B65792"/>
    <w:rsid w:val="00B65E54"/>
    <w:rsid w:val="00B675ED"/>
    <w:rsid w:val="00B700A8"/>
    <w:rsid w:val="00B70B69"/>
    <w:rsid w:val="00B71576"/>
    <w:rsid w:val="00B71608"/>
    <w:rsid w:val="00B71E42"/>
    <w:rsid w:val="00B7256D"/>
    <w:rsid w:val="00B7260B"/>
    <w:rsid w:val="00B7333E"/>
    <w:rsid w:val="00B734F4"/>
    <w:rsid w:val="00B73A6C"/>
    <w:rsid w:val="00B7453B"/>
    <w:rsid w:val="00B74977"/>
    <w:rsid w:val="00B74A61"/>
    <w:rsid w:val="00B74AEB"/>
    <w:rsid w:val="00B751E5"/>
    <w:rsid w:val="00B75467"/>
    <w:rsid w:val="00B75740"/>
    <w:rsid w:val="00B75AA0"/>
    <w:rsid w:val="00B75F59"/>
    <w:rsid w:val="00B774BB"/>
    <w:rsid w:val="00B774C0"/>
    <w:rsid w:val="00B77FDD"/>
    <w:rsid w:val="00B80A02"/>
    <w:rsid w:val="00B80CD3"/>
    <w:rsid w:val="00B80F49"/>
    <w:rsid w:val="00B81109"/>
    <w:rsid w:val="00B812F1"/>
    <w:rsid w:val="00B81578"/>
    <w:rsid w:val="00B818C1"/>
    <w:rsid w:val="00B82350"/>
    <w:rsid w:val="00B82368"/>
    <w:rsid w:val="00B82B49"/>
    <w:rsid w:val="00B83463"/>
    <w:rsid w:val="00B83A09"/>
    <w:rsid w:val="00B83C26"/>
    <w:rsid w:val="00B83DA4"/>
    <w:rsid w:val="00B83F4D"/>
    <w:rsid w:val="00B85313"/>
    <w:rsid w:val="00B8552E"/>
    <w:rsid w:val="00B85C7D"/>
    <w:rsid w:val="00B861D3"/>
    <w:rsid w:val="00B86899"/>
    <w:rsid w:val="00B86EC4"/>
    <w:rsid w:val="00B87417"/>
    <w:rsid w:val="00B87526"/>
    <w:rsid w:val="00B87D21"/>
    <w:rsid w:val="00B87DA3"/>
    <w:rsid w:val="00B90014"/>
    <w:rsid w:val="00B9005D"/>
    <w:rsid w:val="00B903D5"/>
    <w:rsid w:val="00B9087D"/>
    <w:rsid w:val="00B90BB3"/>
    <w:rsid w:val="00B914CA"/>
    <w:rsid w:val="00B92D67"/>
    <w:rsid w:val="00B92FB7"/>
    <w:rsid w:val="00B932DF"/>
    <w:rsid w:val="00B93E00"/>
    <w:rsid w:val="00B94063"/>
    <w:rsid w:val="00B94620"/>
    <w:rsid w:val="00B94C75"/>
    <w:rsid w:val="00B9505E"/>
    <w:rsid w:val="00B958AD"/>
    <w:rsid w:val="00B95930"/>
    <w:rsid w:val="00B95CE0"/>
    <w:rsid w:val="00B964DD"/>
    <w:rsid w:val="00B9687F"/>
    <w:rsid w:val="00B96F58"/>
    <w:rsid w:val="00B97C0B"/>
    <w:rsid w:val="00BA08BE"/>
    <w:rsid w:val="00BA0D98"/>
    <w:rsid w:val="00BA1394"/>
    <w:rsid w:val="00BA186B"/>
    <w:rsid w:val="00BA30FB"/>
    <w:rsid w:val="00BA3149"/>
    <w:rsid w:val="00BA3D5D"/>
    <w:rsid w:val="00BA4CB5"/>
    <w:rsid w:val="00BA4F26"/>
    <w:rsid w:val="00BA512E"/>
    <w:rsid w:val="00BA6750"/>
    <w:rsid w:val="00BA6BD4"/>
    <w:rsid w:val="00BA6FBC"/>
    <w:rsid w:val="00BB0348"/>
    <w:rsid w:val="00BB06BC"/>
    <w:rsid w:val="00BB07C7"/>
    <w:rsid w:val="00BB0AD3"/>
    <w:rsid w:val="00BB226A"/>
    <w:rsid w:val="00BB24AE"/>
    <w:rsid w:val="00BB2ECB"/>
    <w:rsid w:val="00BB35C6"/>
    <w:rsid w:val="00BB365E"/>
    <w:rsid w:val="00BB3717"/>
    <w:rsid w:val="00BB4174"/>
    <w:rsid w:val="00BB424A"/>
    <w:rsid w:val="00BB42DF"/>
    <w:rsid w:val="00BB4A90"/>
    <w:rsid w:val="00BB58BD"/>
    <w:rsid w:val="00BB5CA9"/>
    <w:rsid w:val="00BB5CDB"/>
    <w:rsid w:val="00BB6028"/>
    <w:rsid w:val="00BB6182"/>
    <w:rsid w:val="00BB73F1"/>
    <w:rsid w:val="00BB7718"/>
    <w:rsid w:val="00BC0908"/>
    <w:rsid w:val="00BC0E9A"/>
    <w:rsid w:val="00BC256F"/>
    <w:rsid w:val="00BC2872"/>
    <w:rsid w:val="00BC2CC1"/>
    <w:rsid w:val="00BC3C3E"/>
    <w:rsid w:val="00BC438B"/>
    <w:rsid w:val="00BC4544"/>
    <w:rsid w:val="00BC45B1"/>
    <w:rsid w:val="00BC4CFB"/>
    <w:rsid w:val="00BC5262"/>
    <w:rsid w:val="00BC578B"/>
    <w:rsid w:val="00BC5D9A"/>
    <w:rsid w:val="00BC6243"/>
    <w:rsid w:val="00BC6483"/>
    <w:rsid w:val="00BC779F"/>
    <w:rsid w:val="00BC7BB5"/>
    <w:rsid w:val="00BD08A4"/>
    <w:rsid w:val="00BD0FFE"/>
    <w:rsid w:val="00BD106C"/>
    <w:rsid w:val="00BD21EA"/>
    <w:rsid w:val="00BD2AB5"/>
    <w:rsid w:val="00BD38F7"/>
    <w:rsid w:val="00BD4125"/>
    <w:rsid w:val="00BD41E9"/>
    <w:rsid w:val="00BD45EF"/>
    <w:rsid w:val="00BD4C22"/>
    <w:rsid w:val="00BD4CA1"/>
    <w:rsid w:val="00BD4F49"/>
    <w:rsid w:val="00BD56D8"/>
    <w:rsid w:val="00BD572B"/>
    <w:rsid w:val="00BD5FDF"/>
    <w:rsid w:val="00BD6691"/>
    <w:rsid w:val="00BD6AAB"/>
    <w:rsid w:val="00BD6C70"/>
    <w:rsid w:val="00BD6D96"/>
    <w:rsid w:val="00BD768A"/>
    <w:rsid w:val="00BD7A8E"/>
    <w:rsid w:val="00BD7EC2"/>
    <w:rsid w:val="00BE00D5"/>
    <w:rsid w:val="00BE049F"/>
    <w:rsid w:val="00BE1744"/>
    <w:rsid w:val="00BE17D9"/>
    <w:rsid w:val="00BE19E4"/>
    <w:rsid w:val="00BE1FA9"/>
    <w:rsid w:val="00BE2153"/>
    <w:rsid w:val="00BE2802"/>
    <w:rsid w:val="00BE2917"/>
    <w:rsid w:val="00BE30F4"/>
    <w:rsid w:val="00BE4549"/>
    <w:rsid w:val="00BE457A"/>
    <w:rsid w:val="00BE4CC3"/>
    <w:rsid w:val="00BE4CE7"/>
    <w:rsid w:val="00BE4FF6"/>
    <w:rsid w:val="00BE527A"/>
    <w:rsid w:val="00BE6645"/>
    <w:rsid w:val="00BE739B"/>
    <w:rsid w:val="00BE79A5"/>
    <w:rsid w:val="00BE7A1F"/>
    <w:rsid w:val="00BF0350"/>
    <w:rsid w:val="00BF1184"/>
    <w:rsid w:val="00BF122C"/>
    <w:rsid w:val="00BF1AEA"/>
    <w:rsid w:val="00BF39A8"/>
    <w:rsid w:val="00BF517C"/>
    <w:rsid w:val="00BF54F8"/>
    <w:rsid w:val="00BF57A5"/>
    <w:rsid w:val="00BF58AA"/>
    <w:rsid w:val="00BF5A4A"/>
    <w:rsid w:val="00BF6113"/>
    <w:rsid w:val="00BF6876"/>
    <w:rsid w:val="00BF6FF4"/>
    <w:rsid w:val="00BF75D8"/>
    <w:rsid w:val="00BF7985"/>
    <w:rsid w:val="00C006D9"/>
    <w:rsid w:val="00C015E0"/>
    <w:rsid w:val="00C01E3C"/>
    <w:rsid w:val="00C021B0"/>
    <w:rsid w:val="00C0254D"/>
    <w:rsid w:val="00C02636"/>
    <w:rsid w:val="00C026CF"/>
    <w:rsid w:val="00C03315"/>
    <w:rsid w:val="00C035C1"/>
    <w:rsid w:val="00C037FE"/>
    <w:rsid w:val="00C03BCC"/>
    <w:rsid w:val="00C04130"/>
    <w:rsid w:val="00C04314"/>
    <w:rsid w:val="00C04493"/>
    <w:rsid w:val="00C050E5"/>
    <w:rsid w:val="00C05258"/>
    <w:rsid w:val="00C0558A"/>
    <w:rsid w:val="00C058F1"/>
    <w:rsid w:val="00C06500"/>
    <w:rsid w:val="00C0651B"/>
    <w:rsid w:val="00C07764"/>
    <w:rsid w:val="00C077CE"/>
    <w:rsid w:val="00C07D11"/>
    <w:rsid w:val="00C10ED5"/>
    <w:rsid w:val="00C11931"/>
    <w:rsid w:val="00C11B4F"/>
    <w:rsid w:val="00C12698"/>
    <w:rsid w:val="00C126C2"/>
    <w:rsid w:val="00C128EA"/>
    <w:rsid w:val="00C13534"/>
    <w:rsid w:val="00C140E5"/>
    <w:rsid w:val="00C141D3"/>
    <w:rsid w:val="00C14EEC"/>
    <w:rsid w:val="00C167F4"/>
    <w:rsid w:val="00C169A4"/>
    <w:rsid w:val="00C16ABE"/>
    <w:rsid w:val="00C16CF9"/>
    <w:rsid w:val="00C16EDB"/>
    <w:rsid w:val="00C17612"/>
    <w:rsid w:val="00C17E3A"/>
    <w:rsid w:val="00C20C46"/>
    <w:rsid w:val="00C20D70"/>
    <w:rsid w:val="00C20E42"/>
    <w:rsid w:val="00C21B97"/>
    <w:rsid w:val="00C2243A"/>
    <w:rsid w:val="00C232BE"/>
    <w:rsid w:val="00C23AE2"/>
    <w:rsid w:val="00C2569C"/>
    <w:rsid w:val="00C259C0"/>
    <w:rsid w:val="00C25FBE"/>
    <w:rsid w:val="00C26281"/>
    <w:rsid w:val="00C264BB"/>
    <w:rsid w:val="00C26844"/>
    <w:rsid w:val="00C26CBA"/>
    <w:rsid w:val="00C26DF5"/>
    <w:rsid w:val="00C30143"/>
    <w:rsid w:val="00C30467"/>
    <w:rsid w:val="00C32D92"/>
    <w:rsid w:val="00C330EB"/>
    <w:rsid w:val="00C33176"/>
    <w:rsid w:val="00C334B5"/>
    <w:rsid w:val="00C343C4"/>
    <w:rsid w:val="00C3462F"/>
    <w:rsid w:val="00C346B2"/>
    <w:rsid w:val="00C34CA1"/>
    <w:rsid w:val="00C34CD2"/>
    <w:rsid w:val="00C35D06"/>
    <w:rsid w:val="00C3682B"/>
    <w:rsid w:val="00C36ABE"/>
    <w:rsid w:val="00C37999"/>
    <w:rsid w:val="00C4206B"/>
    <w:rsid w:val="00C4229F"/>
    <w:rsid w:val="00C42740"/>
    <w:rsid w:val="00C42B33"/>
    <w:rsid w:val="00C435A5"/>
    <w:rsid w:val="00C43691"/>
    <w:rsid w:val="00C43E1C"/>
    <w:rsid w:val="00C44C70"/>
    <w:rsid w:val="00C450A4"/>
    <w:rsid w:val="00C455AC"/>
    <w:rsid w:val="00C45CFF"/>
    <w:rsid w:val="00C45F9A"/>
    <w:rsid w:val="00C47276"/>
    <w:rsid w:val="00C476F5"/>
    <w:rsid w:val="00C4799F"/>
    <w:rsid w:val="00C50141"/>
    <w:rsid w:val="00C50301"/>
    <w:rsid w:val="00C508F1"/>
    <w:rsid w:val="00C5157A"/>
    <w:rsid w:val="00C516D0"/>
    <w:rsid w:val="00C51C53"/>
    <w:rsid w:val="00C51D79"/>
    <w:rsid w:val="00C521A7"/>
    <w:rsid w:val="00C5243E"/>
    <w:rsid w:val="00C52561"/>
    <w:rsid w:val="00C527D0"/>
    <w:rsid w:val="00C52990"/>
    <w:rsid w:val="00C52E95"/>
    <w:rsid w:val="00C53272"/>
    <w:rsid w:val="00C5337C"/>
    <w:rsid w:val="00C5352F"/>
    <w:rsid w:val="00C53A7C"/>
    <w:rsid w:val="00C55238"/>
    <w:rsid w:val="00C55318"/>
    <w:rsid w:val="00C5535F"/>
    <w:rsid w:val="00C55A34"/>
    <w:rsid w:val="00C55BB7"/>
    <w:rsid w:val="00C566EA"/>
    <w:rsid w:val="00C56EF5"/>
    <w:rsid w:val="00C57785"/>
    <w:rsid w:val="00C57D30"/>
    <w:rsid w:val="00C600CF"/>
    <w:rsid w:val="00C60373"/>
    <w:rsid w:val="00C607BD"/>
    <w:rsid w:val="00C6097C"/>
    <w:rsid w:val="00C60B9A"/>
    <w:rsid w:val="00C61524"/>
    <w:rsid w:val="00C61938"/>
    <w:rsid w:val="00C62430"/>
    <w:rsid w:val="00C62B8E"/>
    <w:rsid w:val="00C62F49"/>
    <w:rsid w:val="00C63067"/>
    <w:rsid w:val="00C630D9"/>
    <w:rsid w:val="00C632F8"/>
    <w:rsid w:val="00C648B4"/>
    <w:rsid w:val="00C64D16"/>
    <w:rsid w:val="00C651BC"/>
    <w:rsid w:val="00C651BE"/>
    <w:rsid w:val="00C6610B"/>
    <w:rsid w:val="00C66D7C"/>
    <w:rsid w:val="00C66DDC"/>
    <w:rsid w:val="00C67890"/>
    <w:rsid w:val="00C6797F"/>
    <w:rsid w:val="00C70537"/>
    <w:rsid w:val="00C71ED0"/>
    <w:rsid w:val="00C721C5"/>
    <w:rsid w:val="00C72564"/>
    <w:rsid w:val="00C72697"/>
    <w:rsid w:val="00C73939"/>
    <w:rsid w:val="00C73F3A"/>
    <w:rsid w:val="00C741BF"/>
    <w:rsid w:val="00C751A4"/>
    <w:rsid w:val="00C75247"/>
    <w:rsid w:val="00C757FD"/>
    <w:rsid w:val="00C763B9"/>
    <w:rsid w:val="00C766C8"/>
    <w:rsid w:val="00C76EE0"/>
    <w:rsid w:val="00C771CA"/>
    <w:rsid w:val="00C775DA"/>
    <w:rsid w:val="00C80249"/>
    <w:rsid w:val="00C80E49"/>
    <w:rsid w:val="00C81C93"/>
    <w:rsid w:val="00C8271B"/>
    <w:rsid w:val="00C83263"/>
    <w:rsid w:val="00C8369D"/>
    <w:rsid w:val="00C83C9A"/>
    <w:rsid w:val="00C84360"/>
    <w:rsid w:val="00C84839"/>
    <w:rsid w:val="00C84A87"/>
    <w:rsid w:val="00C8572E"/>
    <w:rsid w:val="00C86278"/>
    <w:rsid w:val="00C86608"/>
    <w:rsid w:val="00C875C9"/>
    <w:rsid w:val="00C8769C"/>
    <w:rsid w:val="00C9003F"/>
    <w:rsid w:val="00C90C86"/>
    <w:rsid w:val="00C90D71"/>
    <w:rsid w:val="00C9107E"/>
    <w:rsid w:val="00C9185A"/>
    <w:rsid w:val="00C91B18"/>
    <w:rsid w:val="00C91B2F"/>
    <w:rsid w:val="00C91B88"/>
    <w:rsid w:val="00C92EAA"/>
    <w:rsid w:val="00C932DF"/>
    <w:rsid w:val="00C93A2A"/>
    <w:rsid w:val="00C93CAC"/>
    <w:rsid w:val="00C9441D"/>
    <w:rsid w:val="00C9449A"/>
    <w:rsid w:val="00C95709"/>
    <w:rsid w:val="00C963EF"/>
    <w:rsid w:val="00C965EF"/>
    <w:rsid w:val="00C96A6E"/>
    <w:rsid w:val="00C96AE4"/>
    <w:rsid w:val="00C973C8"/>
    <w:rsid w:val="00CA0184"/>
    <w:rsid w:val="00CA0285"/>
    <w:rsid w:val="00CA0803"/>
    <w:rsid w:val="00CA1E04"/>
    <w:rsid w:val="00CA2025"/>
    <w:rsid w:val="00CA21D1"/>
    <w:rsid w:val="00CA2C5C"/>
    <w:rsid w:val="00CA3103"/>
    <w:rsid w:val="00CA3863"/>
    <w:rsid w:val="00CA39B0"/>
    <w:rsid w:val="00CA3C05"/>
    <w:rsid w:val="00CA3E72"/>
    <w:rsid w:val="00CA528F"/>
    <w:rsid w:val="00CA5544"/>
    <w:rsid w:val="00CA5E2C"/>
    <w:rsid w:val="00CA64ED"/>
    <w:rsid w:val="00CB016D"/>
    <w:rsid w:val="00CB0196"/>
    <w:rsid w:val="00CB0D0A"/>
    <w:rsid w:val="00CB0D4C"/>
    <w:rsid w:val="00CB17E2"/>
    <w:rsid w:val="00CB1953"/>
    <w:rsid w:val="00CB1CAB"/>
    <w:rsid w:val="00CB2292"/>
    <w:rsid w:val="00CB493C"/>
    <w:rsid w:val="00CB4F85"/>
    <w:rsid w:val="00CB5791"/>
    <w:rsid w:val="00CB58DA"/>
    <w:rsid w:val="00CB5A99"/>
    <w:rsid w:val="00CB67BD"/>
    <w:rsid w:val="00CB7B83"/>
    <w:rsid w:val="00CC005D"/>
    <w:rsid w:val="00CC03D0"/>
    <w:rsid w:val="00CC050F"/>
    <w:rsid w:val="00CC1084"/>
    <w:rsid w:val="00CC1661"/>
    <w:rsid w:val="00CC1ED3"/>
    <w:rsid w:val="00CC22A2"/>
    <w:rsid w:val="00CC250A"/>
    <w:rsid w:val="00CC2644"/>
    <w:rsid w:val="00CC2EA5"/>
    <w:rsid w:val="00CC3276"/>
    <w:rsid w:val="00CC4731"/>
    <w:rsid w:val="00CC4D02"/>
    <w:rsid w:val="00CC52D3"/>
    <w:rsid w:val="00CC58FB"/>
    <w:rsid w:val="00CC7198"/>
    <w:rsid w:val="00CC73B6"/>
    <w:rsid w:val="00CD0591"/>
    <w:rsid w:val="00CD0B12"/>
    <w:rsid w:val="00CD1737"/>
    <w:rsid w:val="00CD2945"/>
    <w:rsid w:val="00CD299B"/>
    <w:rsid w:val="00CD3047"/>
    <w:rsid w:val="00CD3A01"/>
    <w:rsid w:val="00CD3A9B"/>
    <w:rsid w:val="00CD3F58"/>
    <w:rsid w:val="00CD5F87"/>
    <w:rsid w:val="00CD62A7"/>
    <w:rsid w:val="00CD6340"/>
    <w:rsid w:val="00CD6F50"/>
    <w:rsid w:val="00CD723A"/>
    <w:rsid w:val="00CD7523"/>
    <w:rsid w:val="00CD762A"/>
    <w:rsid w:val="00CE003B"/>
    <w:rsid w:val="00CE0215"/>
    <w:rsid w:val="00CE030C"/>
    <w:rsid w:val="00CE07DC"/>
    <w:rsid w:val="00CE1093"/>
    <w:rsid w:val="00CE1113"/>
    <w:rsid w:val="00CE119A"/>
    <w:rsid w:val="00CE2601"/>
    <w:rsid w:val="00CE310F"/>
    <w:rsid w:val="00CE3733"/>
    <w:rsid w:val="00CE3B09"/>
    <w:rsid w:val="00CE4715"/>
    <w:rsid w:val="00CE4B6B"/>
    <w:rsid w:val="00CE569F"/>
    <w:rsid w:val="00CE59FC"/>
    <w:rsid w:val="00CE76CF"/>
    <w:rsid w:val="00CE79AA"/>
    <w:rsid w:val="00CE7C68"/>
    <w:rsid w:val="00CE7FD8"/>
    <w:rsid w:val="00CF10E6"/>
    <w:rsid w:val="00CF1311"/>
    <w:rsid w:val="00CF142B"/>
    <w:rsid w:val="00CF17CE"/>
    <w:rsid w:val="00CF2C72"/>
    <w:rsid w:val="00CF4125"/>
    <w:rsid w:val="00CF4450"/>
    <w:rsid w:val="00CF4560"/>
    <w:rsid w:val="00CF4901"/>
    <w:rsid w:val="00CF4934"/>
    <w:rsid w:val="00CF58C0"/>
    <w:rsid w:val="00CF67D3"/>
    <w:rsid w:val="00CF6915"/>
    <w:rsid w:val="00CF71BB"/>
    <w:rsid w:val="00CF79D3"/>
    <w:rsid w:val="00D017A4"/>
    <w:rsid w:val="00D0235F"/>
    <w:rsid w:val="00D02886"/>
    <w:rsid w:val="00D035E7"/>
    <w:rsid w:val="00D049AB"/>
    <w:rsid w:val="00D05519"/>
    <w:rsid w:val="00D05F9F"/>
    <w:rsid w:val="00D06262"/>
    <w:rsid w:val="00D06395"/>
    <w:rsid w:val="00D067D9"/>
    <w:rsid w:val="00D07224"/>
    <w:rsid w:val="00D07DC7"/>
    <w:rsid w:val="00D07EE3"/>
    <w:rsid w:val="00D103E6"/>
    <w:rsid w:val="00D10A7A"/>
    <w:rsid w:val="00D11863"/>
    <w:rsid w:val="00D11CFC"/>
    <w:rsid w:val="00D127BB"/>
    <w:rsid w:val="00D12949"/>
    <w:rsid w:val="00D136FB"/>
    <w:rsid w:val="00D141C1"/>
    <w:rsid w:val="00D14520"/>
    <w:rsid w:val="00D14522"/>
    <w:rsid w:val="00D16681"/>
    <w:rsid w:val="00D16F1C"/>
    <w:rsid w:val="00D201F1"/>
    <w:rsid w:val="00D206AE"/>
    <w:rsid w:val="00D20A98"/>
    <w:rsid w:val="00D227FD"/>
    <w:rsid w:val="00D23E2B"/>
    <w:rsid w:val="00D2565A"/>
    <w:rsid w:val="00D25961"/>
    <w:rsid w:val="00D25EB6"/>
    <w:rsid w:val="00D26088"/>
    <w:rsid w:val="00D26E74"/>
    <w:rsid w:val="00D27076"/>
    <w:rsid w:val="00D27416"/>
    <w:rsid w:val="00D274DB"/>
    <w:rsid w:val="00D30E49"/>
    <w:rsid w:val="00D30E77"/>
    <w:rsid w:val="00D30EC6"/>
    <w:rsid w:val="00D32436"/>
    <w:rsid w:val="00D324DC"/>
    <w:rsid w:val="00D3267A"/>
    <w:rsid w:val="00D32850"/>
    <w:rsid w:val="00D32AA6"/>
    <w:rsid w:val="00D341C4"/>
    <w:rsid w:val="00D35AAB"/>
    <w:rsid w:val="00D364F3"/>
    <w:rsid w:val="00D366CA"/>
    <w:rsid w:val="00D37A95"/>
    <w:rsid w:val="00D37B7B"/>
    <w:rsid w:val="00D405E0"/>
    <w:rsid w:val="00D40B31"/>
    <w:rsid w:val="00D4141B"/>
    <w:rsid w:val="00D41D9D"/>
    <w:rsid w:val="00D42275"/>
    <w:rsid w:val="00D429A5"/>
    <w:rsid w:val="00D43025"/>
    <w:rsid w:val="00D432E4"/>
    <w:rsid w:val="00D437DE"/>
    <w:rsid w:val="00D4436C"/>
    <w:rsid w:val="00D44B02"/>
    <w:rsid w:val="00D45932"/>
    <w:rsid w:val="00D45F8B"/>
    <w:rsid w:val="00D462A2"/>
    <w:rsid w:val="00D469A6"/>
    <w:rsid w:val="00D47758"/>
    <w:rsid w:val="00D47B4E"/>
    <w:rsid w:val="00D502FE"/>
    <w:rsid w:val="00D50387"/>
    <w:rsid w:val="00D50447"/>
    <w:rsid w:val="00D50821"/>
    <w:rsid w:val="00D50C92"/>
    <w:rsid w:val="00D50EAF"/>
    <w:rsid w:val="00D516A8"/>
    <w:rsid w:val="00D51B2F"/>
    <w:rsid w:val="00D51B63"/>
    <w:rsid w:val="00D52070"/>
    <w:rsid w:val="00D52257"/>
    <w:rsid w:val="00D52B99"/>
    <w:rsid w:val="00D53C15"/>
    <w:rsid w:val="00D53C69"/>
    <w:rsid w:val="00D541E5"/>
    <w:rsid w:val="00D542F8"/>
    <w:rsid w:val="00D545C3"/>
    <w:rsid w:val="00D54E16"/>
    <w:rsid w:val="00D56176"/>
    <w:rsid w:val="00D569BC"/>
    <w:rsid w:val="00D569E4"/>
    <w:rsid w:val="00D56BF0"/>
    <w:rsid w:val="00D57370"/>
    <w:rsid w:val="00D57398"/>
    <w:rsid w:val="00D57791"/>
    <w:rsid w:val="00D57C45"/>
    <w:rsid w:val="00D57DC5"/>
    <w:rsid w:val="00D60EC0"/>
    <w:rsid w:val="00D61134"/>
    <w:rsid w:val="00D61230"/>
    <w:rsid w:val="00D614A4"/>
    <w:rsid w:val="00D62D97"/>
    <w:rsid w:val="00D62F32"/>
    <w:rsid w:val="00D63279"/>
    <w:rsid w:val="00D634F9"/>
    <w:rsid w:val="00D636D2"/>
    <w:rsid w:val="00D6372A"/>
    <w:rsid w:val="00D6403F"/>
    <w:rsid w:val="00D6430E"/>
    <w:rsid w:val="00D64638"/>
    <w:rsid w:val="00D64CD9"/>
    <w:rsid w:val="00D664E4"/>
    <w:rsid w:val="00D67653"/>
    <w:rsid w:val="00D67C7B"/>
    <w:rsid w:val="00D704A4"/>
    <w:rsid w:val="00D706F3"/>
    <w:rsid w:val="00D70B66"/>
    <w:rsid w:val="00D70EB8"/>
    <w:rsid w:val="00D71DBD"/>
    <w:rsid w:val="00D71EF3"/>
    <w:rsid w:val="00D727D6"/>
    <w:rsid w:val="00D72E31"/>
    <w:rsid w:val="00D73B1C"/>
    <w:rsid w:val="00D73D93"/>
    <w:rsid w:val="00D75390"/>
    <w:rsid w:val="00D754C1"/>
    <w:rsid w:val="00D75713"/>
    <w:rsid w:val="00D7586D"/>
    <w:rsid w:val="00D76E8F"/>
    <w:rsid w:val="00D777E1"/>
    <w:rsid w:val="00D779FE"/>
    <w:rsid w:val="00D8097E"/>
    <w:rsid w:val="00D80D48"/>
    <w:rsid w:val="00D80E0D"/>
    <w:rsid w:val="00D825B0"/>
    <w:rsid w:val="00D8299C"/>
    <w:rsid w:val="00D82C20"/>
    <w:rsid w:val="00D83189"/>
    <w:rsid w:val="00D85D6E"/>
    <w:rsid w:val="00D86A5D"/>
    <w:rsid w:val="00D87646"/>
    <w:rsid w:val="00D90C2C"/>
    <w:rsid w:val="00D91143"/>
    <w:rsid w:val="00D913FA"/>
    <w:rsid w:val="00D914EB"/>
    <w:rsid w:val="00D9291D"/>
    <w:rsid w:val="00D9306A"/>
    <w:rsid w:val="00D93976"/>
    <w:rsid w:val="00D941B1"/>
    <w:rsid w:val="00D94777"/>
    <w:rsid w:val="00D94AA2"/>
    <w:rsid w:val="00D956C1"/>
    <w:rsid w:val="00D9614C"/>
    <w:rsid w:val="00D969E9"/>
    <w:rsid w:val="00D97109"/>
    <w:rsid w:val="00D9710E"/>
    <w:rsid w:val="00D9749C"/>
    <w:rsid w:val="00DA03F2"/>
    <w:rsid w:val="00DA0C3A"/>
    <w:rsid w:val="00DA194C"/>
    <w:rsid w:val="00DA1D32"/>
    <w:rsid w:val="00DA2901"/>
    <w:rsid w:val="00DA290C"/>
    <w:rsid w:val="00DA3053"/>
    <w:rsid w:val="00DA342C"/>
    <w:rsid w:val="00DA35AE"/>
    <w:rsid w:val="00DA3B79"/>
    <w:rsid w:val="00DA3BDD"/>
    <w:rsid w:val="00DA3F2E"/>
    <w:rsid w:val="00DA498E"/>
    <w:rsid w:val="00DA4C18"/>
    <w:rsid w:val="00DA613C"/>
    <w:rsid w:val="00DA6733"/>
    <w:rsid w:val="00DA6D2A"/>
    <w:rsid w:val="00DA6FF1"/>
    <w:rsid w:val="00DA721B"/>
    <w:rsid w:val="00DA75EC"/>
    <w:rsid w:val="00DB0292"/>
    <w:rsid w:val="00DB0381"/>
    <w:rsid w:val="00DB1D92"/>
    <w:rsid w:val="00DB246A"/>
    <w:rsid w:val="00DB256E"/>
    <w:rsid w:val="00DB29DC"/>
    <w:rsid w:val="00DB2FB3"/>
    <w:rsid w:val="00DB31C4"/>
    <w:rsid w:val="00DB47A9"/>
    <w:rsid w:val="00DB49FE"/>
    <w:rsid w:val="00DB5077"/>
    <w:rsid w:val="00DB5DFC"/>
    <w:rsid w:val="00DB5F6F"/>
    <w:rsid w:val="00DB6E2A"/>
    <w:rsid w:val="00DB75C8"/>
    <w:rsid w:val="00DB78DC"/>
    <w:rsid w:val="00DB78F5"/>
    <w:rsid w:val="00DB7B25"/>
    <w:rsid w:val="00DB7B78"/>
    <w:rsid w:val="00DB7C43"/>
    <w:rsid w:val="00DB7C91"/>
    <w:rsid w:val="00DC0A9A"/>
    <w:rsid w:val="00DC0FFD"/>
    <w:rsid w:val="00DC1298"/>
    <w:rsid w:val="00DC130B"/>
    <w:rsid w:val="00DC2300"/>
    <w:rsid w:val="00DC2EE6"/>
    <w:rsid w:val="00DC33DE"/>
    <w:rsid w:val="00DC3B2B"/>
    <w:rsid w:val="00DC52A2"/>
    <w:rsid w:val="00DC636E"/>
    <w:rsid w:val="00DC65ED"/>
    <w:rsid w:val="00DC77E0"/>
    <w:rsid w:val="00DD06A9"/>
    <w:rsid w:val="00DD08A1"/>
    <w:rsid w:val="00DD08F6"/>
    <w:rsid w:val="00DD0DC2"/>
    <w:rsid w:val="00DD0ED0"/>
    <w:rsid w:val="00DD1029"/>
    <w:rsid w:val="00DD1CA9"/>
    <w:rsid w:val="00DD2058"/>
    <w:rsid w:val="00DD2798"/>
    <w:rsid w:val="00DD2CE7"/>
    <w:rsid w:val="00DD3D10"/>
    <w:rsid w:val="00DD3D4C"/>
    <w:rsid w:val="00DD42AE"/>
    <w:rsid w:val="00DD46B1"/>
    <w:rsid w:val="00DD4CF6"/>
    <w:rsid w:val="00DD4F17"/>
    <w:rsid w:val="00DD589B"/>
    <w:rsid w:val="00DD5CED"/>
    <w:rsid w:val="00DD5E08"/>
    <w:rsid w:val="00DD7767"/>
    <w:rsid w:val="00DE0019"/>
    <w:rsid w:val="00DE004B"/>
    <w:rsid w:val="00DE040D"/>
    <w:rsid w:val="00DE11BB"/>
    <w:rsid w:val="00DE1B29"/>
    <w:rsid w:val="00DE2853"/>
    <w:rsid w:val="00DE3434"/>
    <w:rsid w:val="00DE4160"/>
    <w:rsid w:val="00DE4598"/>
    <w:rsid w:val="00DE566F"/>
    <w:rsid w:val="00DE5CB5"/>
    <w:rsid w:val="00DE5D0E"/>
    <w:rsid w:val="00DE61AF"/>
    <w:rsid w:val="00DE630E"/>
    <w:rsid w:val="00DE66A3"/>
    <w:rsid w:val="00DE69EE"/>
    <w:rsid w:val="00DE6AA1"/>
    <w:rsid w:val="00DE6EBE"/>
    <w:rsid w:val="00DE70E4"/>
    <w:rsid w:val="00DE798C"/>
    <w:rsid w:val="00DF10C1"/>
    <w:rsid w:val="00DF1D3F"/>
    <w:rsid w:val="00DF256A"/>
    <w:rsid w:val="00DF38E9"/>
    <w:rsid w:val="00DF392C"/>
    <w:rsid w:val="00DF421D"/>
    <w:rsid w:val="00DF43B6"/>
    <w:rsid w:val="00DF4CCF"/>
    <w:rsid w:val="00DF4CF5"/>
    <w:rsid w:val="00DF5722"/>
    <w:rsid w:val="00DF5B80"/>
    <w:rsid w:val="00DF64C4"/>
    <w:rsid w:val="00DF6B9A"/>
    <w:rsid w:val="00DF6B9C"/>
    <w:rsid w:val="00DF6C1D"/>
    <w:rsid w:val="00DF6C43"/>
    <w:rsid w:val="00E00B6D"/>
    <w:rsid w:val="00E024E8"/>
    <w:rsid w:val="00E02ACB"/>
    <w:rsid w:val="00E03B2A"/>
    <w:rsid w:val="00E040EF"/>
    <w:rsid w:val="00E041DD"/>
    <w:rsid w:val="00E0466B"/>
    <w:rsid w:val="00E047A5"/>
    <w:rsid w:val="00E0494A"/>
    <w:rsid w:val="00E04E84"/>
    <w:rsid w:val="00E04F53"/>
    <w:rsid w:val="00E052D7"/>
    <w:rsid w:val="00E05A8F"/>
    <w:rsid w:val="00E06712"/>
    <w:rsid w:val="00E067E3"/>
    <w:rsid w:val="00E06EC1"/>
    <w:rsid w:val="00E0725A"/>
    <w:rsid w:val="00E103CE"/>
    <w:rsid w:val="00E109BD"/>
    <w:rsid w:val="00E118E9"/>
    <w:rsid w:val="00E122E9"/>
    <w:rsid w:val="00E124AC"/>
    <w:rsid w:val="00E125C6"/>
    <w:rsid w:val="00E13920"/>
    <w:rsid w:val="00E14EB5"/>
    <w:rsid w:val="00E14F3B"/>
    <w:rsid w:val="00E15583"/>
    <w:rsid w:val="00E15CAB"/>
    <w:rsid w:val="00E15D32"/>
    <w:rsid w:val="00E15DCA"/>
    <w:rsid w:val="00E15E00"/>
    <w:rsid w:val="00E15F28"/>
    <w:rsid w:val="00E16F48"/>
    <w:rsid w:val="00E17E57"/>
    <w:rsid w:val="00E20116"/>
    <w:rsid w:val="00E2056D"/>
    <w:rsid w:val="00E206A1"/>
    <w:rsid w:val="00E218C2"/>
    <w:rsid w:val="00E2193D"/>
    <w:rsid w:val="00E21B87"/>
    <w:rsid w:val="00E2247C"/>
    <w:rsid w:val="00E2252A"/>
    <w:rsid w:val="00E22E2F"/>
    <w:rsid w:val="00E23469"/>
    <w:rsid w:val="00E23E34"/>
    <w:rsid w:val="00E23FC0"/>
    <w:rsid w:val="00E24151"/>
    <w:rsid w:val="00E2567B"/>
    <w:rsid w:val="00E25991"/>
    <w:rsid w:val="00E25B4D"/>
    <w:rsid w:val="00E25EE7"/>
    <w:rsid w:val="00E261F6"/>
    <w:rsid w:val="00E26257"/>
    <w:rsid w:val="00E26B2F"/>
    <w:rsid w:val="00E2709E"/>
    <w:rsid w:val="00E270D1"/>
    <w:rsid w:val="00E27460"/>
    <w:rsid w:val="00E2763D"/>
    <w:rsid w:val="00E30E27"/>
    <w:rsid w:val="00E310CF"/>
    <w:rsid w:val="00E315C0"/>
    <w:rsid w:val="00E31650"/>
    <w:rsid w:val="00E3189D"/>
    <w:rsid w:val="00E31A02"/>
    <w:rsid w:val="00E31A0E"/>
    <w:rsid w:val="00E31D2A"/>
    <w:rsid w:val="00E32490"/>
    <w:rsid w:val="00E34CE7"/>
    <w:rsid w:val="00E353C4"/>
    <w:rsid w:val="00E35890"/>
    <w:rsid w:val="00E359D4"/>
    <w:rsid w:val="00E35CFB"/>
    <w:rsid w:val="00E36189"/>
    <w:rsid w:val="00E3629B"/>
    <w:rsid w:val="00E36300"/>
    <w:rsid w:val="00E36F62"/>
    <w:rsid w:val="00E37112"/>
    <w:rsid w:val="00E402FC"/>
    <w:rsid w:val="00E40481"/>
    <w:rsid w:val="00E4146C"/>
    <w:rsid w:val="00E41565"/>
    <w:rsid w:val="00E4165D"/>
    <w:rsid w:val="00E41A83"/>
    <w:rsid w:val="00E42ED1"/>
    <w:rsid w:val="00E433D3"/>
    <w:rsid w:val="00E436C5"/>
    <w:rsid w:val="00E4389E"/>
    <w:rsid w:val="00E438DF"/>
    <w:rsid w:val="00E4548C"/>
    <w:rsid w:val="00E464FB"/>
    <w:rsid w:val="00E468FC"/>
    <w:rsid w:val="00E46A9A"/>
    <w:rsid w:val="00E4764C"/>
    <w:rsid w:val="00E479A4"/>
    <w:rsid w:val="00E500D9"/>
    <w:rsid w:val="00E50829"/>
    <w:rsid w:val="00E50A5A"/>
    <w:rsid w:val="00E50F9F"/>
    <w:rsid w:val="00E52D99"/>
    <w:rsid w:val="00E534D9"/>
    <w:rsid w:val="00E53662"/>
    <w:rsid w:val="00E53ADC"/>
    <w:rsid w:val="00E54C56"/>
    <w:rsid w:val="00E559C9"/>
    <w:rsid w:val="00E56126"/>
    <w:rsid w:val="00E5650E"/>
    <w:rsid w:val="00E56927"/>
    <w:rsid w:val="00E56B87"/>
    <w:rsid w:val="00E56DCC"/>
    <w:rsid w:val="00E57E96"/>
    <w:rsid w:val="00E57FE4"/>
    <w:rsid w:val="00E60731"/>
    <w:rsid w:val="00E619CF"/>
    <w:rsid w:val="00E61B6D"/>
    <w:rsid w:val="00E62CB9"/>
    <w:rsid w:val="00E63224"/>
    <w:rsid w:val="00E63BAD"/>
    <w:rsid w:val="00E63EE2"/>
    <w:rsid w:val="00E64029"/>
    <w:rsid w:val="00E64353"/>
    <w:rsid w:val="00E65B45"/>
    <w:rsid w:val="00E6674A"/>
    <w:rsid w:val="00E66824"/>
    <w:rsid w:val="00E669E9"/>
    <w:rsid w:val="00E66B30"/>
    <w:rsid w:val="00E66C3C"/>
    <w:rsid w:val="00E675B0"/>
    <w:rsid w:val="00E70553"/>
    <w:rsid w:val="00E71728"/>
    <w:rsid w:val="00E71748"/>
    <w:rsid w:val="00E71BB3"/>
    <w:rsid w:val="00E7385C"/>
    <w:rsid w:val="00E738C7"/>
    <w:rsid w:val="00E73A30"/>
    <w:rsid w:val="00E73F1A"/>
    <w:rsid w:val="00E74238"/>
    <w:rsid w:val="00E744BC"/>
    <w:rsid w:val="00E74B63"/>
    <w:rsid w:val="00E75821"/>
    <w:rsid w:val="00E75C09"/>
    <w:rsid w:val="00E75F23"/>
    <w:rsid w:val="00E76E49"/>
    <w:rsid w:val="00E779EA"/>
    <w:rsid w:val="00E77C9B"/>
    <w:rsid w:val="00E8008F"/>
    <w:rsid w:val="00E80DB2"/>
    <w:rsid w:val="00E810D2"/>
    <w:rsid w:val="00E811F0"/>
    <w:rsid w:val="00E814ED"/>
    <w:rsid w:val="00E81633"/>
    <w:rsid w:val="00E81E0E"/>
    <w:rsid w:val="00E81EF5"/>
    <w:rsid w:val="00E81FA5"/>
    <w:rsid w:val="00E823CE"/>
    <w:rsid w:val="00E828C6"/>
    <w:rsid w:val="00E82FD8"/>
    <w:rsid w:val="00E832C4"/>
    <w:rsid w:val="00E833A7"/>
    <w:rsid w:val="00E83CAB"/>
    <w:rsid w:val="00E84CF2"/>
    <w:rsid w:val="00E84DC2"/>
    <w:rsid w:val="00E851E3"/>
    <w:rsid w:val="00E85231"/>
    <w:rsid w:val="00E8543B"/>
    <w:rsid w:val="00E85702"/>
    <w:rsid w:val="00E85FF2"/>
    <w:rsid w:val="00E86086"/>
    <w:rsid w:val="00E86370"/>
    <w:rsid w:val="00E86671"/>
    <w:rsid w:val="00E87463"/>
    <w:rsid w:val="00E87591"/>
    <w:rsid w:val="00E87A65"/>
    <w:rsid w:val="00E900E2"/>
    <w:rsid w:val="00E90B27"/>
    <w:rsid w:val="00E915CC"/>
    <w:rsid w:val="00E92DDC"/>
    <w:rsid w:val="00E932AB"/>
    <w:rsid w:val="00E93644"/>
    <w:rsid w:val="00E9391A"/>
    <w:rsid w:val="00E941EF"/>
    <w:rsid w:val="00E94986"/>
    <w:rsid w:val="00E956DF"/>
    <w:rsid w:val="00E957EB"/>
    <w:rsid w:val="00E958C4"/>
    <w:rsid w:val="00E95BEA"/>
    <w:rsid w:val="00E965D6"/>
    <w:rsid w:val="00E966D6"/>
    <w:rsid w:val="00E96A6A"/>
    <w:rsid w:val="00E976E2"/>
    <w:rsid w:val="00E978BD"/>
    <w:rsid w:val="00E97ACC"/>
    <w:rsid w:val="00EA1C57"/>
    <w:rsid w:val="00EA1E04"/>
    <w:rsid w:val="00EA2124"/>
    <w:rsid w:val="00EA27A9"/>
    <w:rsid w:val="00EA35AB"/>
    <w:rsid w:val="00EA3709"/>
    <w:rsid w:val="00EA56B3"/>
    <w:rsid w:val="00EA590A"/>
    <w:rsid w:val="00EA5D1D"/>
    <w:rsid w:val="00EA691B"/>
    <w:rsid w:val="00EA7640"/>
    <w:rsid w:val="00EA7AFE"/>
    <w:rsid w:val="00EB050F"/>
    <w:rsid w:val="00EB05F6"/>
    <w:rsid w:val="00EB063E"/>
    <w:rsid w:val="00EB094B"/>
    <w:rsid w:val="00EB0B89"/>
    <w:rsid w:val="00EB12CC"/>
    <w:rsid w:val="00EB1847"/>
    <w:rsid w:val="00EB1B75"/>
    <w:rsid w:val="00EB1CD7"/>
    <w:rsid w:val="00EB1D08"/>
    <w:rsid w:val="00EB2063"/>
    <w:rsid w:val="00EB2107"/>
    <w:rsid w:val="00EB219D"/>
    <w:rsid w:val="00EB28A4"/>
    <w:rsid w:val="00EB2B44"/>
    <w:rsid w:val="00EB30BC"/>
    <w:rsid w:val="00EB31E3"/>
    <w:rsid w:val="00EB32BB"/>
    <w:rsid w:val="00EB33C4"/>
    <w:rsid w:val="00EB3521"/>
    <w:rsid w:val="00EB39BF"/>
    <w:rsid w:val="00EB3C13"/>
    <w:rsid w:val="00EB4B62"/>
    <w:rsid w:val="00EB4C19"/>
    <w:rsid w:val="00EB5440"/>
    <w:rsid w:val="00EB6290"/>
    <w:rsid w:val="00EB7577"/>
    <w:rsid w:val="00EC024A"/>
    <w:rsid w:val="00EC0BAA"/>
    <w:rsid w:val="00EC20C7"/>
    <w:rsid w:val="00EC2368"/>
    <w:rsid w:val="00EC25D1"/>
    <w:rsid w:val="00EC2E51"/>
    <w:rsid w:val="00EC3A82"/>
    <w:rsid w:val="00EC4391"/>
    <w:rsid w:val="00EC439E"/>
    <w:rsid w:val="00EC4632"/>
    <w:rsid w:val="00EC5C06"/>
    <w:rsid w:val="00EC5EAF"/>
    <w:rsid w:val="00EC5FAE"/>
    <w:rsid w:val="00EC611C"/>
    <w:rsid w:val="00EC62E9"/>
    <w:rsid w:val="00EC7389"/>
    <w:rsid w:val="00ED01C9"/>
    <w:rsid w:val="00ED08AB"/>
    <w:rsid w:val="00ED0AB0"/>
    <w:rsid w:val="00ED261B"/>
    <w:rsid w:val="00ED2AA1"/>
    <w:rsid w:val="00ED2AA4"/>
    <w:rsid w:val="00ED2BE9"/>
    <w:rsid w:val="00ED2D20"/>
    <w:rsid w:val="00ED32CE"/>
    <w:rsid w:val="00ED39E3"/>
    <w:rsid w:val="00ED3B2E"/>
    <w:rsid w:val="00ED4468"/>
    <w:rsid w:val="00ED45DA"/>
    <w:rsid w:val="00ED4850"/>
    <w:rsid w:val="00ED5A33"/>
    <w:rsid w:val="00ED5AAB"/>
    <w:rsid w:val="00ED5EA6"/>
    <w:rsid w:val="00ED6059"/>
    <w:rsid w:val="00ED6348"/>
    <w:rsid w:val="00ED6509"/>
    <w:rsid w:val="00ED668D"/>
    <w:rsid w:val="00ED6837"/>
    <w:rsid w:val="00ED69EB"/>
    <w:rsid w:val="00ED6A7B"/>
    <w:rsid w:val="00ED7254"/>
    <w:rsid w:val="00ED748D"/>
    <w:rsid w:val="00ED7AFB"/>
    <w:rsid w:val="00EE0024"/>
    <w:rsid w:val="00EE04D3"/>
    <w:rsid w:val="00EE05AE"/>
    <w:rsid w:val="00EE066F"/>
    <w:rsid w:val="00EE0981"/>
    <w:rsid w:val="00EE0B8B"/>
    <w:rsid w:val="00EE167E"/>
    <w:rsid w:val="00EE1EDE"/>
    <w:rsid w:val="00EE24C9"/>
    <w:rsid w:val="00EE2A83"/>
    <w:rsid w:val="00EE2FCD"/>
    <w:rsid w:val="00EE3219"/>
    <w:rsid w:val="00EE42DD"/>
    <w:rsid w:val="00EE4313"/>
    <w:rsid w:val="00EE5E4B"/>
    <w:rsid w:val="00EE649A"/>
    <w:rsid w:val="00EE651C"/>
    <w:rsid w:val="00EE67D7"/>
    <w:rsid w:val="00EE67E4"/>
    <w:rsid w:val="00EE7605"/>
    <w:rsid w:val="00EF1339"/>
    <w:rsid w:val="00EF1D26"/>
    <w:rsid w:val="00EF2E52"/>
    <w:rsid w:val="00EF303D"/>
    <w:rsid w:val="00EF32EB"/>
    <w:rsid w:val="00EF3395"/>
    <w:rsid w:val="00EF460B"/>
    <w:rsid w:val="00EF4873"/>
    <w:rsid w:val="00EF4D45"/>
    <w:rsid w:val="00EF5FA0"/>
    <w:rsid w:val="00EF5FB7"/>
    <w:rsid w:val="00EF7177"/>
    <w:rsid w:val="00EF7B21"/>
    <w:rsid w:val="00F0005D"/>
    <w:rsid w:val="00F00968"/>
    <w:rsid w:val="00F00C8D"/>
    <w:rsid w:val="00F01166"/>
    <w:rsid w:val="00F01335"/>
    <w:rsid w:val="00F01612"/>
    <w:rsid w:val="00F01677"/>
    <w:rsid w:val="00F01982"/>
    <w:rsid w:val="00F023E8"/>
    <w:rsid w:val="00F026CD"/>
    <w:rsid w:val="00F02EEF"/>
    <w:rsid w:val="00F03682"/>
    <w:rsid w:val="00F04243"/>
    <w:rsid w:val="00F046D9"/>
    <w:rsid w:val="00F04CBB"/>
    <w:rsid w:val="00F065C1"/>
    <w:rsid w:val="00F0718F"/>
    <w:rsid w:val="00F074D5"/>
    <w:rsid w:val="00F0752B"/>
    <w:rsid w:val="00F0780C"/>
    <w:rsid w:val="00F078D4"/>
    <w:rsid w:val="00F07E1A"/>
    <w:rsid w:val="00F108A7"/>
    <w:rsid w:val="00F10F02"/>
    <w:rsid w:val="00F12014"/>
    <w:rsid w:val="00F12175"/>
    <w:rsid w:val="00F124AF"/>
    <w:rsid w:val="00F12E23"/>
    <w:rsid w:val="00F152E8"/>
    <w:rsid w:val="00F20533"/>
    <w:rsid w:val="00F213FE"/>
    <w:rsid w:val="00F2141F"/>
    <w:rsid w:val="00F21B13"/>
    <w:rsid w:val="00F2277D"/>
    <w:rsid w:val="00F22E4F"/>
    <w:rsid w:val="00F23317"/>
    <w:rsid w:val="00F233E2"/>
    <w:rsid w:val="00F23B01"/>
    <w:rsid w:val="00F24369"/>
    <w:rsid w:val="00F24702"/>
    <w:rsid w:val="00F25B3A"/>
    <w:rsid w:val="00F25CD9"/>
    <w:rsid w:val="00F262DB"/>
    <w:rsid w:val="00F27329"/>
    <w:rsid w:val="00F27CCF"/>
    <w:rsid w:val="00F300A2"/>
    <w:rsid w:val="00F30EBD"/>
    <w:rsid w:val="00F3146F"/>
    <w:rsid w:val="00F31498"/>
    <w:rsid w:val="00F315D0"/>
    <w:rsid w:val="00F316FB"/>
    <w:rsid w:val="00F32909"/>
    <w:rsid w:val="00F33CEA"/>
    <w:rsid w:val="00F3588F"/>
    <w:rsid w:val="00F3636D"/>
    <w:rsid w:val="00F36430"/>
    <w:rsid w:val="00F36534"/>
    <w:rsid w:val="00F365F1"/>
    <w:rsid w:val="00F36B2C"/>
    <w:rsid w:val="00F3712A"/>
    <w:rsid w:val="00F373AA"/>
    <w:rsid w:val="00F40808"/>
    <w:rsid w:val="00F40E9E"/>
    <w:rsid w:val="00F418D3"/>
    <w:rsid w:val="00F41C1A"/>
    <w:rsid w:val="00F420AE"/>
    <w:rsid w:val="00F42D2C"/>
    <w:rsid w:val="00F43384"/>
    <w:rsid w:val="00F444EF"/>
    <w:rsid w:val="00F445B6"/>
    <w:rsid w:val="00F44C92"/>
    <w:rsid w:val="00F451FC"/>
    <w:rsid w:val="00F46735"/>
    <w:rsid w:val="00F4693B"/>
    <w:rsid w:val="00F47B6D"/>
    <w:rsid w:val="00F47C50"/>
    <w:rsid w:val="00F500D4"/>
    <w:rsid w:val="00F50EB2"/>
    <w:rsid w:val="00F5127A"/>
    <w:rsid w:val="00F517CE"/>
    <w:rsid w:val="00F51A91"/>
    <w:rsid w:val="00F51AB5"/>
    <w:rsid w:val="00F5223C"/>
    <w:rsid w:val="00F5277F"/>
    <w:rsid w:val="00F52AB2"/>
    <w:rsid w:val="00F52C75"/>
    <w:rsid w:val="00F53600"/>
    <w:rsid w:val="00F545EB"/>
    <w:rsid w:val="00F54DFC"/>
    <w:rsid w:val="00F55E09"/>
    <w:rsid w:val="00F55F12"/>
    <w:rsid w:val="00F565AF"/>
    <w:rsid w:val="00F56B66"/>
    <w:rsid w:val="00F56C80"/>
    <w:rsid w:val="00F57041"/>
    <w:rsid w:val="00F5718E"/>
    <w:rsid w:val="00F57542"/>
    <w:rsid w:val="00F577E2"/>
    <w:rsid w:val="00F60AF7"/>
    <w:rsid w:val="00F60CF7"/>
    <w:rsid w:val="00F60F9E"/>
    <w:rsid w:val="00F614E6"/>
    <w:rsid w:val="00F61FC0"/>
    <w:rsid w:val="00F62F2B"/>
    <w:rsid w:val="00F637C5"/>
    <w:rsid w:val="00F65721"/>
    <w:rsid w:val="00F658BF"/>
    <w:rsid w:val="00F65F13"/>
    <w:rsid w:val="00F665D6"/>
    <w:rsid w:val="00F66652"/>
    <w:rsid w:val="00F6678D"/>
    <w:rsid w:val="00F6799C"/>
    <w:rsid w:val="00F70016"/>
    <w:rsid w:val="00F70D5A"/>
    <w:rsid w:val="00F70DAB"/>
    <w:rsid w:val="00F70EAB"/>
    <w:rsid w:val="00F711D3"/>
    <w:rsid w:val="00F71DA9"/>
    <w:rsid w:val="00F71E3B"/>
    <w:rsid w:val="00F73059"/>
    <w:rsid w:val="00F734CD"/>
    <w:rsid w:val="00F73F12"/>
    <w:rsid w:val="00F75578"/>
    <w:rsid w:val="00F7593E"/>
    <w:rsid w:val="00F77389"/>
    <w:rsid w:val="00F7780A"/>
    <w:rsid w:val="00F77BCB"/>
    <w:rsid w:val="00F806AB"/>
    <w:rsid w:val="00F808C8"/>
    <w:rsid w:val="00F81D60"/>
    <w:rsid w:val="00F82590"/>
    <w:rsid w:val="00F82E10"/>
    <w:rsid w:val="00F831B1"/>
    <w:rsid w:val="00F839B0"/>
    <w:rsid w:val="00F83E76"/>
    <w:rsid w:val="00F8495B"/>
    <w:rsid w:val="00F86658"/>
    <w:rsid w:val="00F86730"/>
    <w:rsid w:val="00F86A92"/>
    <w:rsid w:val="00F86CFA"/>
    <w:rsid w:val="00F87522"/>
    <w:rsid w:val="00F87671"/>
    <w:rsid w:val="00F876D1"/>
    <w:rsid w:val="00F87871"/>
    <w:rsid w:val="00F9158C"/>
    <w:rsid w:val="00F92FA1"/>
    <w:rsid w:val="00F930B0"/>
    <w:rsid w:val="00F93BB2"/>
    <w:rsid w:val="00F949FA"/>
    <w:rsid w:val="00F94CB3"/>
    <w:rsid w:val="00F95B0D"/>
    <w:rsid w:val="00F960FF"/>
    <w:rsid w:val="00F9636D"/>
    <w:rsid w:val="00F96CA1"/>
    <w:rsid w:val="00F96CAD"/>
    <w:rsid w:val="00F96DC8"/>
    <w:rsid w:val="00F97956"/>
    <w:rsid w:val="00F97B17"/>
    <w:rsid w:val="00FA02DF"/>
    <w:rsid w:val="00FA1144"/>
    <w:rsid w:val="00FA1A55"/>
    <w:rsid w:val="00FA1BD3"/>
    <w:rsid w:val="00FA21AD"/>
    <w:rsid w:val="00FA22D2"/>
    <w:rsid w:val="00FA2EA7"/>
    <w:rsid w:val="00FA3226"/>
    <w:rsid w:val="00FA3D37"/>
    <w:rsid w:val="00FA46BC"/>
    <w:rsid w:val="00FA6056"/>
    <w:rsid w:val="00FA6A85"/>
    <w:rsid w:val="00FA6BDE"/>
    <w:rsid w:val="00FA78DD"/>
    <w:rsid w:val="00FA7DDE"/>
    <w:rsid w:val="00FA7FA1"/>
    <w:rsid w:val="00FA7FF1"/>
    <w:rsid w:val="00FB0CD9"/>
    <w:rsid w:val="00FB0D7E"/>
    <w:rsid w:val="00FB0DE2"/>
    <w:rsid w:val="00FB0E70"/>
    <w:rsid w:val="00FB27C3"/>
    <w:rsid w:val="00FB3B62"/>
    <w:rsid w:val="00FB3B8B"/>
    <w:rsid w:val="00FB3BE1"/>
    <w:rsid w:val="00FB3C65"/>
    <w:rsid w:val="00FB3E17"/>
    <w:rsid w:val="00FB44E1"/>
    <w:rsid w:val="00FB4A6D"/>
    <w:rsid w:val="00FB6695"/>
    <w:rsid w:val="00FB70C8"/>
    <w:rsid w:val="00FC1467"/>
    <w:rsid w:val="00FC1FDF"/>
    <w:rsid w:val="00FC34A0"/>
    <w:rsid w:val="00FC38BE"/>
    <w:rsid w:val="00FC3D42"/>
    <w:rsid w:val="00FC4FB7"/>
    <w:rsid w:val="00FC5051"/>
    <w:rsid w:val="00FC65EB"/>
    <w:rsid w:val="00FC67AD"/>
    <w:rsid w:val="00FC6B6C"/>
    <w:rsid w:val="00FC6FF7"/>
    <w:rsid w:val="00FC7E2E"/>
    <w:rsid w:val="00FD00B4"/>
    <w:rsid w:val="00FD0436"/>
    <w:rsid w:val="00FD0B0F"/>
    <w:rsid w:val="00FD14E2"/>
    <w:rsid w:val="00FD1898"/>
    <w:rsid w:val="00FD19CC"/>
    <w:rsid w:val="00FD3048"/>
    <w:rsid w:val="00FD30F7"/>
    <w:rsid w:val="00FD32F3"/>
    <w:rsid w:val="00FD4052"/>
    <w:rsid w:val="00FD4635"/>
    <w:rsid w:val="00FD47CE"/>
    <w:rsid w:val="00FD590D"/>
    <w:rsid w:val="00FD63FC"/>
    <w:rsid w:val="00FD66F5"/>
    <w:rsid w:val="00FD670B"/>
    <w:rsid w:val="00FD6FDF"/>
    <w:rsid w:val="00FD71E8"/>
    <w:rsid w:val="00FE00E7"/>
    <w:rsid w:val="00FE03FA"/>
    <w:rsid w:val="00FE062F"/>
    <w:rsid w:val="00FE0CCA"/>
    <w:rsid w:val="00FE1348"/>
    <w:rsid w:val="00FE19C4"/>
    <w:rsid w:val="00FE28FC"/>
    <w:rsid w:val="00FE2C61"/>
    <w:rsid w:val="00FE3604"/>
    <w:rsid w:val="00FE3D5A"/>
    <w:rsid w:val="00FE46BD"/>
    <w:rsid w:val="00FE4AB1"/>
    <w:rsid w:val="00FE5CA5"/>
    <w:rsid w:val="00FE6CBE"/>
    <w:rsid w:val="00FE7576"/>
    <w:rsid w:val="00FE7654"/>
    <w:rsid w:val="00FE76D3"/>
    <w:rsid w:val="00FE78E2"/>
    <w:rsid w:val="00FE7998"/>
    <w:rsid w:val="00FE7E8D"/>
    <w:rsid w:val="00FF1F76"/>
    <w:rsid w:val="00FF2590"/>
    <w:rsid w:val="00FF2D23"/>
    <w:rsid w:val="00FF31B9"/>
    <w:rsid w:val="00FF40FA"/>
    <w:rsid w:val="00FF41EE"/>
    <w:rsid w:val="00FF4636"/>
    <w:rsid w:val="00FF4F4F"/>
    <w:rsid w:val="00FF4F85"/>
    <w:rsid w:val="00FF5466"/>
    <w:rsid w:val="00FF64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80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15A7"/>
    <w:rPr>
      <w:color w:val="0000FF" w:themeColor="hyperlink"/>
      <w:u w:val="single"/>
    </w:rPr>
  </w:style>
  <w:style w:type="paragraph" w:styleId="BalloonText">
    <w:name w:val="Balloon Text"/>
    <w:basedOn w:val="Normal"/>
    <w:link w:val="BalloonTextChar"/>
    <w:uiPriority w:val="99"/>
    <w:semiHidden/>
    <w:unhideWhenUsed/>
    <w:rsid w:val="00813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D17"/>
    <w:rPr>
      <w:rFonts w:ascii="Tahoma" w:hAnsi="Tahoma" w:cs="Tahoma"/>
      <w:sz w:val="16"/>
      <w:szCs w:val="16"/>
    </w:rPr>
  </w:style>
  <w:style w:type="character" w:styleId="FollowedHyperlink">
    <w:name w:val="FollowedHyperlink"/>
    <w:basedOn w:val="DefaultParagraphFont"/>
    <w:uiPriority w:val="99"/>
    <w:semiHidden/>
    <w:unhideWhenUsed/>
    <w:rsid w:val="00D405E0"/>
    <w:rPr>
      <w:color w:val="800080" w:themeColor="followedHyperlink"/>
      <w:u w:val="single"/>
    </w:rPr>
  </w:style>
  <w:style w:type="character" w:customStyle="1" w:styleId="apple-converted-space">
    <w:name w:val="apple-converted-space"/>
    <w:basedOn w:val="DefaultParagraphFont"/>
    <w:rsid w:val="00D26088"/>
  </w:style>
  <w:style w:type="paragraph" w:styleId="Caption">
    <w:name w:val="caption"/>
    <w:basedOn w:val="Normal"/>
    <w:next w:val="Normal"/>
    <w:uiPriority w:val="35"/>
    <w:unhideWhenUsed/>
    <w:qFormat/>
    <w:rsid w:val="008C2219"/>
    <w:pPr>
      <w:spacing w:line="240" w:lineRule="auto"/>
    </w:pPr>
    <w:rPr>
      <w:b/>
      <w:bCs/>
      <w:color w:val="4F81BD" w:themeColor="accent1"/>
      <w:sz w:val="18"/>
      <w:szCs w:val="18"/>
    </w:rPr>
  </w:style>
  <w:style w:type="paragraph" w:styleId="ListParagraph">
    <w:name w:val="List Paragraph"/>
    <w:basedOn w:val="Normal"/>
    <w:uiPriority w:val="34"/>
    <w:qFormat/>
    <w:rsid w:val="00FF41EE"/>
    <w:pPr>
      <w:ind w:left="720"/>
      <w:contextualSpacing/>
    </w:pPr>
  </w:style>
  <w:style w:type="paragraph" w:styleId="Header">
    <w:name w:val="header"/>
    <w:basedOn w:val="Normal"/>
    <w:link w:val="HeaderChar"/>
    <w:uiPriority w:val="99"/>
    <w:unhideWhenUsed/>
    <w:rsid w:val="005443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3A7"/>
  </w:style>
  <w:style w:type="paragraph" w:styleId="Footer">
    <w:name w:val="footer"/>
    <w:basedOn w:val="Normal"/>
    <w:link w:val="FooterChar"/>
    <w:uiPriority w:val="99"/>
    <w:unhideWhenUsed/>
    <w:rsid w:val="00544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3A7"/>
  </w:style>
  <w:style w:type="character" w:styleId="CommentReference">
    <w:name w:val="annotation reference"/>
    <w:basedOn w:val="DefaultParagraphFont"/>
    <w:uiPriority w:val="99"/>
    <w:semiHidden/>
    <w:unhideWhenUsed/>
    <w:rsid w:val="00A6531D"/>
    <w:rPr>
      <w:sz w:val="18"/>
      <w:szCs w:val="18"/>
    </w:rPr>
  </w:style>
  <w:style w:type="paragraph" w:styleId="CommentText">
    <w:name w:val="annotation text"/>
    <w:basedOn w:val="Normal"/>
    <w:link w:val="CommentTextChar"/>
    <w:uiPriority w:val="99"/>
    <w:semiHidden/>
    <w:unhideWhenUsed/>
    <w:rsid w:val="00A6531D"/>
    <w:pPr>
      <w:spacing w:line="240" w:lineRule="auto"/>
    </w:pPr>
    <w:rPr>
      <w:sz w:val="24"/>
      <w:szCs w:val="24"/>
    </w:rPr>
  </w:style>
  <w:style w:type="character" w:customStyle="1" w:styleId="CommentTextChar">
    <w:name w:val="Comment Text Char"/>
    <w:basedOn w:val="DefaultParagraphFont"/>
    <w:link w:val="CommentText"/>
    <w:uiPriority w:val="99"/>
    <w:semiHidden/>
    <w:rsid w:val="00A6531D"/>
    <w:rPr>
      <w:sz w:val="24"/>
      <w:szCs w:val="24"/>
    </w:rPr>
  </w:style>
  <w:style w:type="paragraph" w:styleId="CommentSubject">
    <w:name w:val="annotation subject"/>
    <w:basedOn w:val="CommentText"/>
    <w:next w:val="CommentText"/>
    <w:link w:val="CommentSubjectChar"/>
    <w:uiPriority w:val="99"/>
    <w:semiHidden/>
    <w:unhideWhenUsed/>
    <w:rsid w:val="00A6531D"/>
    <w:rPr>
      <w:b/>
      <w:bCs/>
      <w:sz w:val="20"/>
      <w:szCs w:val="20"/>
    </w:rPr>
  </w:style>
  <w:style w:type="character" w:customStyle="1" w:styleId="CommentSubjectChar">
    <w:name w:val="Comment Subject Char"/>
    <w:basedOn w:val="CommentTextChar"/>
    <w:link w:val="CommentSubject"/>
    <w:uiPriority w:val="99"/>
    <w:semiHidden/>
    <w:rsid w:val="00A6531D"/>
    <w:rPr>
      <w:b/>
      <w:bCs/>
      <w:sz w:val="20"/>
      <w:szCs w:val="20"/>
    </w:rPr>
  </w:style>
  <w:style w:type="paragraph" w:styleId="Revision">
    <w:name w:val="Revision"/>
    <w:hidden/>
    <w:uiPriority w:val="99"/>
    <w:semiHidden/>
    <w:rsid w:val="003737BA"/>
    <w:pPr>
      <w:spacing w:after="0" w:line="240" w:lineRule="auto"/>
    </w:pPr>
  </w:style>
  <w:style w:type="character" w:styleId="PageNumber">
    <w:name w:val="page number"/>
    <w:basedOn w:val="DefaultParagraphFont"/>
    <w:uiPriority w:val="99"/>
    <w:semiHidden/>
    <w:unhideWhenUsed/>
    <w:rsid w:val="004D142E"/>
  </w:style>
  <w:style w:type="character" w:styleId="PlaceholderText">
    <w:name w:val="Placeholder Text"/>
    <w:basedOn w:val="DefaultParagraphFont"/>
    <w:uiPriority w:val="99"/>
    <w:semiHidden/>
    <w:rsid w:val="00EC7389"/>
    <w:rPr>
      <w:color w:val="808080"/>
    </w:rPr>
  </w:style>
  <w:style w:type="character" w:customStyle="1" w:styleId="NoSpacingChar">
    <w:name w:val="No Spacing Char"/>
    <w:basedOn w:val="DefaultParagraphFont"/>
    <w:link w:val="NoSpacing"/>
    <w:uiPriority w:val="1"/>
    <w:locked/>
    <w:rsid w:val="00E103CE"/>
  </w:style>
  <w:style w:type="paragraph" w:styleId="NoSpacing">
    <w:name w:val="No Spacing"/>
    <w:link w:val="NoSpacingChar"/>
    <w:uiPriority w:val="1"/>
    <w:qFormat/>
    <w:rsid w:val="00E103CE"/>
    <w:pPr>
      <w:suppressAutoHyphens/>
      <w:spacing w:after="0" w:line="240" w:lineRule="auto"/>
    </w:pPr>
  </w:style>
  <w:style w:type="character" w:styleId="Strong">
    <w:name w:val="Strong"/>
    <w:basedOn w:val="DefaultParagraphFont"/>
    <w:uiPriority w:val="22"/>
    <w:qFormat/>
    <w:rsid w:val="00A17A08"/>
    <w:rPr>
      <w:b/>
      <w:bCs/>
    </w:rPr>
  </w:style>
  <w:style w:type="character" w:styleId="LineNumber">
    <w:name w:val="line number"/>
    <w:basedOn w:val="DefaultParagraphFont"/>
    <w:uiPriority w:val="99"/>
    <w:semiHidden/>
    <w:unhideWhenUsed/>
    <w:rsid w:val="00847B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15A7"/>
    <w:rPr>
      <w:color w:val="0000FF" w:themeColor="hyperlink"/>
      <w:u w:val="single"/>
    </w:rPr>
  </w:style>
  <w:style w:type="paragraph" w:styleId="BalloonText">
    <w:name w:val="Balloon Text"/>
    <w:basedOn w:val="Normal"/>
    <w:link w:val="BalloonTextChar"/>
    <w:uiPriority w:val="99"/>
    <w:semiHidden/>
    <w:unhideWhenUsed/>
    <w:rsid w:val="00813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D17"/>
    <w:rPr>
      <w:rFonts w:ascii="Tahoma" w:hAnsi="Tahoma" w:cs="Tahoma"/>
      <w:sz w:val="16"/>
      <w:szCs w:val="16"/>
    </w:rPr>
  </w:style>
  <w:style w:type="character" w:styleId="FollowedHyperlink">
    <w:name w:val="FollowedHyperlink"/>
    <w:basedOn w:val="DefaultParagraphFont"/>
    <w:uiPriority w:val="99"/>
    <w:semiHidden/>
    <w:unhideWhenUsed/>
    <w:rsid w:val="00D405E0"/>
    <w:rPr>
      <w:color w:val="800080" w:themeColor="followedHyperlink"/>
      <w:u w:val="single"/>
    </w:rPr>
  </w:style>
  <w:style w:type="character" w:customStyle="1" w:styleId="apple-converted-space">
    <w:name w:val="apple-converted-space"/>
    <w:basedOn w:val="DefaultParagraphFont"/>
    <w:rsid w:val="00D26088"/>
  </w:style>
  <w:style w:type="paragraph" w:styleId="Caption">
    <w:name w:val="caption"/>
    <w:basedOn w:val="Normal"/>
    <w:next w:val="Normal"/>
    <w:uiPriority w:val="35"/>
    <w:unhideWhenUsed/>
    <w:qFormat/>
    <w:rsid w:val="008C2219"/>
    <w:pPr>
      <w:spacing w:line="240" w:lineRule="auto"/>
    </w:pPr>
    <w:rPr>
      <w:b/>
      <w:bCs/>
      <w:color w:val="4F81BD" w:themeColor="accent1"/>
      <w:sz w:val="18"/>
      <w:szCs w:val="18"/>
    </w:rPr>
  </w:style>
  <w:style w:type="paragraph" w:styleId="ListParagraph">
    <w:name w:val="List Paragraph"/>
    <w:basedOn w:val="Normal"/>
    <w:uiPriority w:val="34"/>
    <w:qFormat/>
    <w:rsid w:val="00FF41EE"/>
    <w:pPr>
      <w:ind w:left="720"/>
      <w:contextualSpacing/>
    </w:pPr>
  </w:style>
  <w:style w:type="paragraph" w:styleId="Header">
    <w:name w:val="header"/>
    <w:basedOn w:val="Normal"/>
    <w:link w:val="HeaderChar"/>
    <w:uiPriority w:val="99"/>
    <w:unhideWhenUsed/>
    <w:rsid w:val="005443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3A7"/>
  </w:style>
  <w:style w:type="paragraph" w:styleId="Footer">
    <w:name w:val="footer"/>
    <w:basedOn w:val="Normal"/>
    <w:link w:val="FooterChar"/>
    <w:uiPriority w:val="99"/>
    <w:unhideWhenUsed/>
    <w:rsid w:val="00544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3A7"/>
  </w:style>
  <w:style w:type="character" w:styleId="CommentReference">
    <w:name w:val="annotation reference"/>
    <w:basedOn w:val="DefaultParagraphFont"/>
    <w:uiPriority w:val="99"/>
    <w:semiHidden/>
    <w:unhideWhenUsed/>
    <w:rsid w:val="00A6531D"/>
    <w:rPr>
      <w:sz w:val="18"/>
      <w:szCs w:val="18"/>
    </w:rPr>
  </w:style>
  <w:style w:type="paragraph" w:styleId="CommentText">
    <w:name w:val="annotation text"/>
    <w:basedOn w:val="Normal"/>
    <w:link w:val="CommentTextChar"/>
    <w:uiPriority w:val="99"/>
    <w:semiHidden/>
    <w:unhideWhenUsed/>
    <w:rsid w:val="00A6531D"/>
    <w:pPr>
      <w:spacing w:line="240" w:lineRule="auto"/>
    </w:pPr>
    <w:rPr>
      <w:sz w:val="24"/>
      <w:szCs w:val="24"/>
    </w:rPr>
  </w:style>
  <w:style w:type="character" w:customStyle="1" w:styleId="CommentTextChar">
    <w:name w:val="Comment Text Char"/>
    <w:basedOn w:val="DefaultParagraphFont"/>
    <w:link w:val="CommentText"/>
    <w:uiPriority w:val="99"/>
    <w:semiHidden/>
    <w:rsid w:val="00A6531D"/>
    <w:rPr>
      <w:sz w:val="24"/>
      <w:szCs w:val="24"/>
    </w:rPr>
  </w:style>
  <w:style w:type="paragraph" w:styleId="CommentSubject">
    <w:name w:val="annotation subject"/>
    <w:basedOn w:val="CommentText"/>
    <w:next w:val="CommentText"/>
    <w:link w:val="CommentSubjectChar"/>
    <w:uiPriority w:val="99"/>
    <w:semiHidden/>
    <w:unhideWhenUsed/>
    <w:rsid w:val="00A6531D"/>
    <w:rPr>
      <w:b/>
      <w:bCs/>
      <w:sz w:val="20"/>
      <w:szCs w:val="20"/>
    </w:rPr>
  </w:style>
  <w:style w:type="character" w:customStyle="1" w:styleId="CommentSubjectChar">
    <w:name w:val="Comment Subject Char"/>
    <w:basedOn w:val="CommentTextChar"/>
    <w:link w:val="CommentSubject"/>
    <w:uiPriority w:val="99"/>
    <w:semiHidden/>
    <w:rsid w:val="00A6531D"/>
    <w:rPr>
      <w:b/>
      <w:bCs/>
      <w:sz w:val="20"/>
      <w:szCs w:val="20"/>
    </w:rPr>
  </w:style>
  <w:style w:type="paragraph" w:styleId="Revision">
    <w:name w:val="Revision"/>
    <w:hidden/>
    <w:uiPriority w:val="99"/>
    <w:semiHidden/>
    <w:rsid w:val="003737BA"/>
    <w:pPr>
      <w:spacing w:after="0" w:line="240" w:lineRule="auto"/>
    </w:pPr>
  </w:style>
  <w:style w:type="character" w:styleId="PageNumber">
    <w:name w:val="page number"/>
    <w:basedOn w:val="DefaultParagraphFont"/>
    <w:uiPriority w:val="99"/>
    <w:semiHidden/>
    <w:unhideWhenUsed/>
    <w:rsid w:val="004D142E"/>
  </w:style>
  <w:style w:type="character" w:styleId="PlaceholderText">
    <w:name w:val="Placeholder Text"/>
    <w:basedOn w:val="DefaultParagraphFont"/>
    <w:uiPriority w:val="99"/>
    <w:semiHidden/>
    <w:rsid w:val="00EC7389"/>
    <w:rPr>
      <w:color w:val="808080"/>
    </w:rPr>
  </w:style>
  <w:style w:type="character" w:customStyle="1" w:styleId="NoSpacingChar">
    <w:name w:val="No Spacing Char"/>
    <w:basedOn w:val="DefaultParagraphFont"/>
    <w:link w:val="NoSpacing"/>
    <w:uiPriority w:val="1"/>
    <w:locked/>
    <w:rsid w:val="00E103CE"/>
  </w:style>
  <w:style w:type="paragraph" w:styleId="NoSpacing">
    <w:name w:val="No Spacing"/>
    <w:link w:val="NoSpacingChar"/>
    <w:uiPriority w:val="1"/>
    <w:qFormat/>
    <w:rsid w:val="00E103CE"/>
    <w:pPr>
      <w:suppressAutoHyphens/>
      <w:spacing w:after="0" w:line="240" w:lineRule="auto"/>
    </w:pPr>
  </w:style>
  <w:style w:type="character" w:styleId="Strong">
    <w:name w:val="Strong"/>
    <w:basedOn w:val="DefaultParagraphFont"/>
    <w:uiPriority w:val="22"/>
    <w:qFormat/>
    <w:rsid w:val="00A17A08"/>
    <w:rPr>
      <w:b/>
      <w:bCs/>
    </w:rPr>
  </w:style>
  <w:style w:type="character" w:styleId="LineNumber">
    <w:name w:val="line number"/>
    <w:basedOn w:val="DefaultParagraphFont"/>
    <w:uiPriority w:val="99"/>
    <w:semiHidden/>
    <w:unhideWhenUsed/>
    <w:rsid w:val="00847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98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E482E7-83AB-1E44-894B-CBBBC150C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12076</Words>
  <Characters>68834</Characters>
  <Application>Microsoft Macintosh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mcp</Company>
  <LinksUpToDate>false</LinksUpToDate>
  <CharactersWithSpaces>80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e Du</dc:creator>
  <cp:lastModifiedBy>Jill Whitall</cp:lastModifiedBy>
  <cp:revision>4</cp:revision>
  <cp:lastPrinted>2015-11-04T20:22:00Z</cp:lastPrinted>
  <dcterms:created xsi:type="dcterms:W3CDTF">2017-02-23T14:54:00Z</dcterms:created>
  <dcterms:modified xsi:type="dcterms:W3CDTF">2017-02-2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